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57DB7" w14:textId="77777777" w:rsidR="008E3A33" w:rsidRPr="006D7FAA" w:rsidRDefault="008E3A33" w:rsidP="00E2100F">
      <w:pPr>
        <w:autoSpaceDE w:val="0"/>
        <w:autoSpaceDN w:val="0"/>
        <w:adjustRightInd w:val="0"/>
        <w:spacing w:line="240" w:lineRule="auto"/>
        <w:rPr>
          <w:rFonts w:cs="Arial"/>
          <w:sz w:val="24"/>
          <w:szCs w:val="24"/>
        </w:rPr>
      </w:pPr>
      <w:r w:rsidRPr="006D7FAA">
        <w:rPr>
          <w:rFonts w:cs="Arial"/>
          <w:sz w:val="24"/>
          <w:szCs w:val="24"/>
        </w:rPr>
        <w:t>Friedrich-Alexander-Universität Erlangen-Nürnberg</w:t>
      </w:r>
    </w:p>
    <w:p w14:paraId="6B53A314" w14:textId="257AF57C" w:rsidR="008E3A33" w:rsidRDefault="006D7FAA" w:rsidP="00E2100F">
      <w:pPr>
        <w:autoSpaceDE w:val="0"/>
        <w:autoSpaceDN w:val="0"/>
        <w:adjustRightInd w:val="0"/>
        <w:spacing w:line="240" w:lineRule="auto"/>
        <w:rPr>
          <w:rFonts w:cs="Arial"/>
          <w:sz w:val="24"/>
          <w:szCs w:val="24"/>
        </w:rPr>
      </w:pPr>
      <w:r w:rsidRPr="006D7FAA">
        <w:rPr>
          <w:rFonts w:cs="Arial"/>
          <w:sz w:val="24"/>
          <w:szCs w:val="24"/>
        </w:rPr>
        <w:t>Rechts- und Wirtschaftswissenschaftliche Fakultät</w:t>
      </w:r>
    </w:p>
    <w:p w14:paraId="7928646B" w14:textId="1DA15CED" w:rsidR="006D7FAA" w:rsidRDefault="006D7FAA" w:rsidP="00E2100F">
      <w:pPr>
        <w:autoSpaceDE w:val="0"/>
        <w:autoSpaceDN w:val="0"/>
        <w:adjustRightInd w:val="0"/>
        <w:spacing w:line="240" w:lineRule="auto"/>
        <w:rPr>
          <w:rFonts w:cs="Arial"/>
          <w:sz w:val="24"/>
          <w:szCs w:val="24"/>
        </w:rPr>
      </w:pPr>
    </w:p>
    <w:p w14:paraId="5276B3E8" w14:textId="2EE0B3E2" w:rsidR="006D7FAA" w:rsidRDefault="006D7FAA" w:rsidP="00E2100F">
      <w:pPr>
        <w:autoSpaceDE w:val="0"/>
        <w:autoSpaceDN w:val="0"/>
        <w:adjustRightInd w:val="0"/>
        <w:spacing w:line="240" w:lineRule="auto"/>
        <w:rPr>
          <w:rFonts w:cs="Arial"/>
          <w:sz w:val="24"/>
          <w:szCs w:val="24"/>
        </w:rPr>
      </w:pPr>
    </w:p>
    <w:p w14:paraId="7D61AE74" w14:textId="276E91AD" w:rsidR="006D7FAA" w:rsidRDefault="006D7FAA" w:rsidP="00E2100F">
      <w:pPr>
        <w:autoSpaceDE w:val="0"/>
        <w:autoSpaceDN w:val="0"/>
        <w:adjustRightInd w:val="0"/>
        <w:spacing w:line="240" w:lineRule="auto"/>
        <w:rPr>
          <w:rFonts w:cs="Arial"/>
          <w:sz w:val="24"/>
          <w:szCs w:val="24"/>
        </w:rPr>
      </w:pPr>
    </w:p>
    <w:p w14:paraId="57D7654D" w14:textId="7D561170" w:rsidR="006D7FAA" w:rsidRDefault="006D7FAA" w:rsidP="00E2100F">
      <w:pPr>
        <w:autoSpaceDE w:val="0"/>
        <w:autoSpaceDN w:val="0"/>
        <w:adjustRightInd w:val="0"/>
        <w:spacing w:line="240" w:lineRule="auto"/>
        <w:rPr>
          <w:rFonts w:cs="Arial"/>
          <w:sz w:val="24"/>
          <w:szCs w:val="24"/>
        </w:rPr>
      </w:pPr>
    </w:p>
    <w:p w14:paraId="69E7E70D" w14:textId="77777777" w:rsidR="006D7FAA" w:rsidRPr="006D7FAA" w:rsidRDefault="006D7FAA" w:rsidP="00E2100F">
      <w:pPr>
        <w:autoSpaceDE w:val="0"/>
        <w:autoSpaceDN w:val="0"/>
        <w:adjustRightInd w:val="0"/>
        <w:spacing w:line="240" w:lineRule="auto"/>
        <w:rPr>
          <w:rFonts w:cs="Arial"/>
          <w:sz w:val="24"/>
          <w:szCs w:val="24"/>
        </w:rPr>
      </w:pPr>
    </w:p>
    <w:p w14:paraId="447732AE" w14:textId="77777777" w:rsidR="006D7FAA" w:rsidRPr="006D7FAA" w:rsidRDefault="006D7FAA" w:rsidP="00E2100F">
      <w:pPr>
        <w:autoSpaceDE w:val="0"/>
        <w:autoSpaceDN w:val="0"/>
        <w:adjustRightInd w:val="0"/>
        <w:spacing w:line="240" w:lineRule="auto"/>
        <w:rPr>
          <w:rFonts w:cs="Arial"/>
          <w:sz w:val="24"/>
          <w:szCs w:val="24"/>
        </w:rPr>
      </w:pPr>
    </w:p>
    <w:p w14:paraId="2407C71A" w14:textId="6E0EB109" w:rsidR="006D7FAA" w:rsidRDefault="006D7FAA" w:rsidP="00E2100F">
      <w:pPr>
        <w:pStyle w:val="Titel"/>
        <w:spacing w:after="160"/>
        <w:jc w:val="center"/>
      </w:pPr>
      <w:r w:rsidRPr="006D7FAA">
        <w:t>The Winton Stock Market Challenge</w:t>
      </w:r>
    </w:p>
    <w:p w14:paraId="02A424A4" w14:textId="44AA89C6" w:rsidR="008E3A33" w:rsidRDefault="006D7FAA" w:rsidP="00E2100F">
      <w:pPr>
        <w:pStyle w:val="Untertitel"/>
        <w:jc w:val="center"/>
      </w:pPr>
      <w:r w:rsidRPr="006D7FAA">
        <w:rPr>
          <w:sz w:val="24"/>
        </w:rPr>
        <w:t>Vorhersage von Finanzmarktrenditen durch Machine Learning Algorithmen</w:t>
      </w:r>
    </w:p>
    <w:p w14:paraId="257F60EE" w14:textId="5D745329" w:rsidR="006D7FAA" w:rsidRDefault="006D7FAA" w:rsidP="00E2100F">
      <w:pPr>
        <w:autoSpaceDE w:val="0"/>
        <w:autoSpaceDN w:val="0"/>
        <w:adjustRightInd w:val="0"/>
        <w:spacing w:line="240" w:lineRule="auto"/>
        <w:jc w:val="center"/>
        <w:rPr>
          <w:rFonts w:cs="Arial"/>
          <w:b/>
          <w:bCs/>
          <w:sz w:val="26"/>
          <w:szCs w:val="26"/>
        </w:rPr>
      </w:pPr>
    </w:p>
    <w:p w14:paraId="52A72AC1" w14:textId="29DD286E" w:rsidR="006D7FAA" w:rsidRDefault="006D7FAA" w:rsidP="00E2100F">
      <w:pPr>
        <w:autoSpaceDE w:val="0"/>
        <w:autoSpaceDN w:val="0"/>
        <w:adjustRightInd w:val="0"/>
        <w:spacing w:line="240" w:lineRule="auto"/>
        <w:jc w:val="center"/>
        <w:rPr>
          <w:rFonts w:cs="Arial"/>
          <w:b/>
          <w:bCs/>
          <w:sz w:val="26"/>
          <w:szCs w:val="26"/>
        </w:rPr>
      </w:pPr>
    </w:p>
    <w:p w14:paraId="490D7CD6" w14:textId="77777777" w:rsidR="006D7FAA" w:rsidRPr="006D7FAA" w:rsidRDefault="006D7FAA" w:rsidP="00E2100F">
      <w:pPr>
        <w:autoSpaceDE w:val="0"/>
        <w:autoSpaceDN w:val="0"/>
        <w:adjustRightInd w:val="0"/>
        <w:spacing w:line="240" w:lineRule="auto"/>
        <w:jc w:val="center"/>
        <w:rPr>
          <w:rFonts w:cs="Arial"/>
          <w:b/>
          <w:bCs/>
          <w:sz w:val="26"/>
          <w:szCs w:val="26"/>
        </w:rPr>
      </w:pPr>
    </w:p>
    <w:p w14:paraId="054442D0" w14:textId="77777777" w:rsidR="006D7FAA" w:rsidRDefault="008E3A33" w:rsidP="00E2100F">
      <w:pPr>
        <w:autoSpaceDE w:val="0"/>
        <w:autoSpaceDN w:val="0"/>
        <w:adjustRightInd w:val="0"/>
        <w:spacing w:line="240" w:lineRule="auto"/>
        <w:jc w:val="center"/>
        <w:rPr>
          <w:rFonts w:cs="Arial"/>
          <w:sz w:val="28"/>
          <w:szCs w:val="26"/>
        </w:rPr>
      </w:pPr>
      <w:r w:rsidRPr="006D7FAA">
        <w:rPr>
          <w:rFonts w:cs="Arial"/>
          <w:sz w:val="28"/>
          <w:szCs w:val="26"/>
        </w:rPr>
        <w:t xml:space="preserve">Freie wissenschaftliche Arbeit zur Erlangung des akademischen Grades </w:t>
      </w:r>
    </w:p>
    <w:p w14:paraId="2BA05776" w14:textId="738BA930" w:rsid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Bachelor of Arts</w:t>
      </w:r>
      <w:r>
        <w:rPr>
          <w:rFonts w:cs="Arial"/>
          <w:sz w:val="28"/>
          <w:szCs w:val="26"/>
        </w:rPr>
        <w:t xml:space="preserve"> </w:t>
      </w:r>
    </w:p>
    <w:p w14:paraId="6E1E4A1E" w14:textId="769E228C" w:rsidR="008E3A33" w:rsidRP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an der Friedrich-Alexander-Universität Erlangen-Nürnberg</w:t>
      </w:r>
    </w:p>
    <w:p w14:paraId="11791B08" w14:textId="77777777" w:rsidR="006D7FAA" w:rsidRPr="006D7FAA" w:rsidRDefault="006D7FAA" w:rsidP="00E2100F">
      <w:pPr>
        <w:autoSpaceDE w:val="0"/>
        <w:autoSpaceDN w:val="0"/>
        <w:adjustRightInd w:val="0"/>
        <w:spacing w:line="240" w:lineRule="auto"/>
        <w:jc w:val="center"/>
        <w:rPr>
          <w:rFonts w:cs="Arial"/>
          <w:sz w:val="26"/>
          <w:szCs w:val="26"/>
        </w:rPr>
      </w:pPr>
    </w:p>
    <w:p w14:paraId="7EE7E9AE" w14:textId="77777777" w:rsidR="006D7FAA" w:rsidRDefault="006D7FAA" w:rsidP="00E2100F">
      <w:pPr>
        <w:autoSpaceDE w:val="0"/>
        <w:autoSpaceDN w:val="0"/>
        <w:adjustRightInd w:val="0"/>
        <w:spacing w:line="240" w:lineRule="auto"/>
        <w:rPr>
          <w:rFonts w:cs="Arial"/>
          <w:sz w:val="24"/>
          <w:szCs w:val="24"/>
        </w:rPr>
      </w:pPr>
    </w:p>
    <w:p w14:paraId="4C05747F" w14:textId="77777777" w:rsidR="006D7FAA" w:rsidRDefault="006D7FAA" w:rsidP="00E2100F">
      <w:pPr>
        <w:autoSpaceDE w:val="0"/>
        <w:autoSpaceDN w:val="0"/>
        <w:adjustRightInd w:val="0"/>
        <w:spacing w:line="240" w:lineRule="auto"/>
        <w:rPr>
          <w:rFonts w:cs="Arial"/>
          <w:sz w:val="24"/>
          <w:szCs w:val="24"/>
        </w:rPr>
      </w:pPr>
    </w:p>
    <w:p w14:paraId="75DFC9D5" w14:textId="0C4560C2" w:rsidR="006D7FAA" w:rsidRDefault="006D7FAA" w:rsidP="00E2100F">
      <w:pPr>
        <w:autoSpaceDE w:val="0"/>
        <w:autoSpaceDN w:val="0"/>
        <w:adjustRightInd w:val="0"/>
        <w:spacing w:line="240" w:lineRule="auto"/>
        <w:rPr>
          <w:rFonts w:cs="Arial"/>
          <w:sz w:val="24"/>
          <w:szCs w:val="24"/>
        </w:rPr>
      </w:pPr>
    </w:p>
    <w:p w14:paraId="5C9DB0F7" w14:textId="33BE334B" w:rsidR="00E2100F" w:rsidRDefault="00E2100F" w:rsidP="00E2100F">
      <w:pPr>
        <w:autoSpaceDE w:val="0"/>
        <w:autoSpaceDN w:val="0"/>
        <w:adjustRightInd w:val="0"/>
        <w:spacing w:line="240" w:lineRule="auto"/>
        <w:rPr>
          <w:rFonts w:cs="Arial"/>
          <w:sz w:val="24"/>
          <w:szCs w:val="24"/>
        </w:rPr>
      </w:pPr>
    </w:p>
    <w:p w14:paraId="22C29386" w14:textId="1DA235E7" w:rsidR="00E2100F" w:rsidRDefault="00E2100F" w:rsidP="00E2100F">
      <w:pPr>
        <w:autoSpaceDE w:val="0"/>
        <w:autoSpaceDN w:val="0"/>
        <w:adjustRightInd w:val="0"/>
        <w:spacing w:line="240" w:lineRule="auto"/>
        <w:rPr>
          <w:rFonts w:cs="Arial"/>
          <w:sz w:val="24"/>
          <w:szCs w:val="24"/>
        </w:rPr>
      </w:pPr>
    </w:p>
    <w:p w14:paraId="72FA9790" w14:textId="77777777" w:rsidR="00E2100F" w:rsidRDefault="00E2100F" w:rsidP="00E2100F">
      <w:pPr>
        <w:autoSpaceDE w:val="0"/>
        <w:autoSpaceDN w:val="0"/>
        <w:adjustRightInd w:val="0"/>
        <w:spacing w:line="240" w:lineRule="auto"/>
        <w:rPr>
          <w:rFonts w:cs="Arial"/>
          <w:sz w:val="24"/>
          <w:szCs w:val="24"/>
        </w:rPr>
      </w:pPr>
    </w:p>
    <w:p w14:paraId="102BFCA8" w14:textId="7777777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Gutachter:</w:t>
      </w:r>
      <w:r w:rsidR="00E2100F">
        <w:rPr>
          <w:rFonts w:cs="Arial"/>
          <w:sz w:val="24"/>
          <w:szCs w:val="24"/>
        </w:rPr>
        <w:tab/>
      </w:r>
      <w:r w:rsidR="00E2100F">
        <w:rPr>
          <w:rFonts w:cs="Arial"/>
          <w:sz w:val="24"/>
          <w:szCs w:val="24"/>
        </w:rPr>
        <w:tab/>
      </w:r>
      <w:r w:rsidR="006D7FAA">
        <w:rPr>
          <w:rFonts w:cs="Arial"/>
          <w:sz w:val="24"/>
          <w:szCs w:val="24"/>
        </w:rPr>
        <w:t>Prof. Dr. Klein</w:t>
      </w:r>
    </w:p>
    <w:p w14:paraId="02887D38" w14:textId="297572DA"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treuer: </w:t>
      </w:r>
      <w:r w:rsidR="00E2100F">
        <w:rPr>
          <w:rFonts w:cs="Arial"/>
          <w:sz w:val="24"/>
          <w:szCs w:val="24"/>
        </w:rPr>
        <w:tab/>
      </w:r>
      <w:r w:rsidR="00E2100F">
        <w:rPr>
          <w:rFonts w:cs="Arial"/>
          <w:sz w:val="24"/>
          <w:szCs w:val="24"/>
        </w:rPr>
        <w:tab/>
      </w:r>
      <w:r w:rsidR="006D7FAA">
        <w:rPr>
          <w:rFonts w:cs="Arial"/>
          <w:sz w:val="24"/>
          <w:szCs w:val="24"/>
        </w:rPr>
        <w:t>Dr. Krauß</w:t>
      </w:r>
    </w:p>
    <w:p w14:paraId="19C3D569" w14:textId="432C0EED" w:rsidR="00E2100F" w:rsidRDefault="00E2100F" w:rsidP="00E2100F">
      <w:pPr>
        <w:autoSpaceDE w:val="0"/>
        <w:autoSpaceDN w:val="0"/>
        <w:adjustRightInd w:val="0"/>
        <w:spacing w:line="240" w:lineRule="auto"/>
        <w:rPr>
          <w:rFonts w:cs="Arial"/>
          <w:sz w:val="24"/>
          <w:szCs w:val="24"/>
        </w:rPr>
      </w:pPr>
      <w:r>
        <w:rPr>
          <w:rFonts w:cs="Arial"/>
          <w:sz w:val="24"/>
          <w:szCs w:val="24"/>
        </w:rPr>
        <w:t>Studiengang:</w:t>
      </w:r>
      <w:r>
        <w:rPr>
          <w:rFonts w:cs="Arial"/>
          <w:sz w:val="24"/>
          <w:szCs w:val="24"/>
        </w:rPr>
        <w:tab/>
      </w:r>
      <w:r>
        <w:rPr>
          <w:rFonts w:cs="Arial"/>
          <w:sz w:val="24"/>
          <w:szCs w:val="24"/>
        </w:rPr>
        <w:tab/>
        <w:t>Wirtschaftswissenschaften</w:t>
      </w:r>
    </w:p>
    <w:p w14:paraId="49388C0F" w14:textId="67150A1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arbeiter/in: </w:t>
      </w:r>
      <w:r w:rsidR="00E2100F">
        <w:rPr>
          <w:rFonts w:cs="Arial"/>
          <w:sz w:val="24"/>
          <w:szCs w:val="24"/>
        </w:rPr>
        <w:tab/>
      </w:r>
      <w:r w:rsidR="006D7FAA">
        <w:rPr>
          <w:rFonts w:cs="Arial"/>
          <w:sz w:val="24"/>
          <w:szCs w:val="24"/>
        </w:rPr>
        <w:t>Mattias Luber</w:t>
      </w:r>
    </w:p>
    <w:p w14:paraId="1961F691" w14:textId="7E66F831" w:rsidR="008E3A33" w:rsidRDefault="00E2100F" w:rsidP="00E2100F">
      <w:pPr>
        <w:autoSpaceDE w:val="0"/>
        <w:autoSpaceDN w:val="0"/>
        <w:adjustRightInd w:val="0"/>
        <w:spacing w:line="240" w:lineRule="auto"/>
        <w:rPr>
          <w:rFonts w:cs="Arial"/>
          <w:sz w:val="24"/>
          <w:szCs w:val="24"/>
        </w:rPr>
      </w:pPr>
      <w:r>
        <w:rPr>
          <w:rFonts w:cs="Arial"/>
          <w:sz w:val="24"/>
          <w:szCs w:val="24"/>
        </w:rPr>
        <w:t>Matrikelnummer:</w:t>
      </w:r>
      <w:r>
        <w:rPr>
          <w:rFonts w:cs="Arial"/>
          <w:sz w:val="24"/>
          <w:szCs w:val="24"/>
        </w:rPr>
        <w:tab/>
      </w:r>
      <w:r w:rsidR="006D7FAA">
        <w:rPr>
          <w:rFonts w:cs="Arial"/>
          <w:sz w:val="24"/>
          <w:szCs w:val="24"/>
        </w:rPr>
        <w:t>21834393</w:t>
      </w:r>
    </w:p>
    <w:p w14:paraId="3F2A399B" w14:textId="1712D1AB" w:rsidR="006D7FAA" w:rsidRDefault="00E2100F" w:rsidP="00E2100F">
      <w:pPr>
        <w:autoSpaceDE w:val="0"/>
        <w:autoSpaceDN w:val="0"/>
        <w:adjustRightInd w:val="0"/>
        <w:spacing w:line="240" w:lineRule="auto"/>
        <w:rPr>
          <w:rFonts w:cs="Arial"/>
          <w:sz w:val="24"/>
          <w:szCs w:val="24"/>
        </w:rPr>
      </w:pPr>
      <w:r>
        <w:rPr>
          <w:rFonts w:cs="Arial"/>
          <w:sz w:val="24"/>
          <w:szCs w:val="24"/>
        </w:rPr>
        <w:t>Adresse:</w:t>
      </w:r>
      <w:r>
        <w:rPr>
          <w:rFonts w:cs="Arial"/>
          <w:sz w:val="24"/>
          <w:szCs w:val="24"/>
        </w:rPr>
        <w:tab/>
      </w:r>
      <w:r>
        <w:rPr>
          <w:rFonts w:cs="Arial"/>
          <w:sz w:val="24"/>
          <w:szCs w:val="24"/>
        </w:rPr>
        <w:tab/>
      </w:r>
      <w:r w:rsidR="006D7FAA">
        <w:rPr>
          <w:rFonts w:cs="Arial"/>
          <w:sz w:val="24"/>
          <w:szCs w:val="24"/>
        </w:rPr>
        <w:t>Avenariusstraße 13a</w:t>
      </w:r>
    </w:p>
    <w:p w14:paraId="01C359F1" w14:textId="6BD6272C" w:rsidR="00E2100F" w:rsidRDefault="006D7FAA" w:rsidP="00E2100F">
      <w:pPr>
        <w:autoSpaceDE w:val="0"/>
        <w:autoSpaceDN w:val="0"/>
        <w:adjustRightInd w:val="0"/>
        <w:spacing w:line="240" w:lineRule="auto"/>
        <w:ind w:left="1416" w:firstLine="708"/>
        <w:rPr>
          <w:rFonts w:cs="Arial"/>
          <w:sz w:val="24"/>
          <w:szCs w:val="24"/>
        </w:rPr>
      </w:pPr>
      <w:r>
        <w:rPr>
          <w:rFonts w:cs="Arial"/>
          <w:sz w:val="24"/>
          <w:szCs w:val="24"/>
        </w:rPr>
        <w:t>90409 Nürnberg</w:t>
      </w:r>
    </w:p>
    <w:p w14:paraId="11A9A225" w14:textId="77777777" w:rsidR="00E2100F" w:rsidRPr="006D7FAA" w:rsidRDefault="00E2100F" w:rsidP="00E2100F">
      <w:pPr>
        <w:autoSpaceDE w:val="0"/>
        <w:autoSpaceDN w:val="0"/>
        <w:adjustRightInd w:val="0"/>
        <w:spacing w:line="240" w:lineRule="auto"/>
        <w:ind w:left="1416" w:firstLine="708"/>
        <w:rPr>
          <w:rFonts w:cs="Arial"/>
          <w:sz w:val="24"/>
          <w:szCs w:val="24"/>
        </w:rPr>
      </w:pPr>
    </w:p>
    <w:p w14:paraId="2B3E7C8F" w14:textId="3E5E2B59" w:rsidR="001D2F05" w:rsidRDefault="008E3A33" w:rsidP="00E2100F">
      <w:pPr>
        <w:spacing w:line="259" w:lineRule="auto"/>
        <w:rPr>
          <w:rFonts w:ascii="TimesNewRomanPSMT" w:hAnsi="TimesNewRomanPSMT" w:cs="TimesNewRomanPSMT"/>
          <w:sz w:val="24"/>
          <w:szCs w:val="24"/>
        </w:rPr>
      </w:pPr>
      <w:r w:rsidRPr="006D7FAA">
        <w:rPr>
          <w:rFonts w:cs="Arial"/>
          <w:sz w:val="24"/>
          <w:szCs w:val="24"/>
        </w:rPr>
        <w:t xml:space="preserve">Eingereicht am: </w:t>
      </w:r>
      <w:r w:rsidR="001D2F05">
        <w:rPr>
          <w:rFonts w:ascii="TimesNewRomanPSMT" w:hAnsi="TimesNewRomanPSMT" w:cs="TimesNewRomanPSMT"/>
          <w:sz w:val="24"/>
          <w:szCs w:val="24"/>
        </w:rPr>
        <w:br w:type="page"/>
      </w:r>
    </w:p>
    <w:sdt>
      <w:sdtPr>
        <w:rPr>
          <w:rFonts w:ascii="Arial" w:eastAsiaTheme="minorHAnsi" w:hAnsi="Arial" w:cstheme="minorBidi"/>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66ACDB6F" w14:textId="16A48C96" w:rsidR="006247D0"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318438" w:history="1">
            <w:r w:rsidR="006247D0" w:rsidRPr="00076243">
              <w:rPr>
                <w:rStyle w:val="Hyperlink"/>
                <w:noProof/>
              </w:rPr>
              <w:t>1</w:t>
            </w:r>
            <w:r w:rsidR="006247D0">
              <w:rPr>
                <w:rFonts w:asciiTheme="minorHAnsi" w:eastAsiaTheme="minorEastAsia" w:hAnsiTheme="minorHAnsi"/>
                <w:noProof/>
                <w:lang w:eastAsia="de-DE"/>
              </w:rPr>
              <w:tab/>
            </w:r>
            <w:r w:rsidR="006247D0" w:rsidRPr="00076243">
              <w:rPr>
                <w:rStyle w:val="Hyperlink"/>
                <w:noProof/>
              </w:rPr>
              <w:t>Einführung</w:t>
            </w:r>
            <w:r w:rsidR="006247D0">
              <w:rPr>
                <w:noProof/>
                <w:webHidden/>
              </w:rPr>
              <w:tab/>
            </w:r>
            <w:r w:rsidR="006247D0">
              <w:rPr>
                <w:noProof/>
                <w:webHidden/>
              </w:rPr>
              <w:fldChar w:fldCharType="begin"/>
            </w:r>
            <w:r w:rsidR="006247D0">
              <w:rPr>
                <w:noProof/>
                <w:webHidden/>
              </w:rPr>
              <w:instrText xml:space="preserve"> PAGEREF _Toc523318438 \h </w:instrText>
            </w:r>
            <w:r w:rsidR="006247D0">
              <w:rPr>
                <w:noProof/>
                <w:webHidden/>
              </w:rPr>
            </w:r>
            <w:r w:rsidR="006247D0">
              <w:rPr>
                <w:noProof/>
                <w:webHidden/>
              </w:rPr>
              <w:fldChar w:fldCharType="separate"/>
            </w:r>
            <w:r w:rsidR="00FD144F">
              <w:rPr>
                <w:noProof/>
                <w:webHidden/>
              </w:rPr>
              <w:t>3</w:t>
            </w:r>
            <w:r w:rsidR="006247D0">
              <w:rPr>
                <w:noProof/>
                <w:webHidden/>
              </w:rPr>
              <w:fldChar w:fldCharType="end"/>
            </w:r>
          </w:hyperlink>
        </w:p>
        <w:p w14:paraId="106B1ECC" w14:textId="1F1BCF9E"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39" w:history="1">
            <w:r w:rsidR="006247D0" w:rsidRPr="00076243">
              <w:rPr>
                <w:rStyle w:val="Hyperlink"/>
                <w:noProof/>
              </w:rPr>
              <w:t>1.1</w:t>
            </w:r>
            <w:r w:rsidR="006247D0">
              <w:rPr>
                <w:rFonts w:asciiTheme="minorHAnsi" w:eastAsiaTheme="minorEastAsia" w:hAnsiTheme="minorHAnsi"/>
                <w:noProof/>
                <w:lang w:eastAsia="de-DE"/>
              </w:rPr>
              <w:tab/>
            </w:r>
            <w:r w:rsidR="006247D0" w:rsidRPr="00076243">
              <w:rPr>
                <w:rStyle w:val="Hyperlink"/>
                <w:noProof/>
              </w:rPr>
              <w:t>Kaggle – die Plattform für Data Science</w:t>
            </w:r>
            <w:r w:rsidR="006247D0">
              <w:rPr>
                <w:noProof/>
                <w:webHidden/>
              </w:rPr>
              <w:tab/>
            </w:r>
            <w:r w:rsidR="006247D0">
              <w:rPr>
                <w:noProof/>
                <w:webHidden/>
              </w:rPr>
              <w:fldChar w:fldCharType="begin"/>
            </w:r>
            <w:r w:rsidR="006247D0">
              <w:rPr>
                <w:noProof/>
                <w:webHidden/>
              </w:rPr>
              <w:instrText xml:space="preserve"> PAGEREF _Toc523318439 \h </w:instrText>
            </w:r>
            <w:r w:rsidR="006247D0">
              <w:rPr>
                <w:noProof/>
                <w:webHidden/>
              </w:rPr>
            </w:r>
            <w:r w:rsidR="006247D0">
              <w:rPr>
                <w:noProof/>
                <w:webHidden/>
              </w:rPr>
              <w:fldChar w:fldCharType="separate"/>
            </w:r>
            <w:r w:rsidR="00FD144F">
              <w:rPr>
                <w:noProof/>
                <w:webHidden/>
              </w:rPr>
              <w:t>3</w:t>
            </w:r>
            <w:r w:rsidR="006247D0">
              <w:rPr>
                <w:noProof/>
                <w:webHidden/>
              </w:rPr>
              <w:fldChar w:fldCharType="end"/>
            </w:r>
          </w:hyperlink>
        </w:p>
        <w:p w14:paraId="78893A0B" w14:textId="458CB02F"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0" w:history="1">
            <w:r w:rsidR="006247D0" w:rsidRPr="00076243">
              <w:rPr>
                <w:rStyle w:val="Hyperlink"/>
                <w:noProof/>
              </w:rPr>
              <w:t>1.2</w:t>
            </w:r>
            <w:r w:rsidR="006247D0">
              <w:rPr>
                <w:rFonts w:asciiTheme="minorHAnsi" w:eastAsiaTheme="minorEastAsia" w:hAnsiTheme="minorHAnsi"/>
                <w:noProof/>
                <w:lang w:eastAsia="de-DE"/>
              </w:rPr>
              <w:tab/>
            </w:r>
            <w:r w:rsidR="006247D0" w:rsidRPr="00076243">
              <w:rPr>
                <w:rStyle w:val="Hyperlink"/>
                <w:noProof/>
              </w:rPr>
              <w:t>Die Winton Stock Market Challenge</w:t>
            </w:r>
            <w:r w:rsidR="006247D0">
              <w:rPr>
                <w:noProof/>
                <w:webHidden/>
              </w:rPr>
              <w:tab/>
            </w:r>
            <w:r w:rsidR="006247D0">
              <w:rPr>
                <w:noProof/>
                <w:webHidden/>
              </w:rPr>
              <w:fldChar w:fldCharType="begin"/>
            </w:r>
            <w:r w:rsidR="006247D0">
              <w:rPr>
                <w:noProof/>
                <w:webHidden/>
              </w:rPr>
              <w:instrText xml:space="preserve"> PAGEREF _Toc523318440 \h </w:instrText>
            </w:r>
            <w:r w:rsidR="006247D0">
              <w:rPr>
                <w:noProof/>
                <w:webHidden/>
              </w:rPr>
            </w:r>
            <w:r w:rsidR="006247D0">
              <w:rPr>
                <w:noProof/>
                <w:webHidden/>
              </w:rPr>
              <w:fldChar w:fldCharType="separate"/>
            </w:r>
            <w:r w:rsidR="00FD144F">
              <w:rPr>
                <w:noProof/>
                <w:webHidden/>
              </w:rPr>
              <w:t>4</w:t>
            </w:r>
            <w:r w:rsidR="006247D0">
              <w:rPr>
                <w:noProof/>
                <w:webHidden/>
              </w:rPr>
              <w:fldChar w:fldCharType="end"/>
            </w:r>
          </w:hyperlink>
        </w:p>
        <w:p w14:paraId="4384B234" w14:textId="2BCDC788"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1" w:history="1">
            <w:r w:rsidR="006247D0" w:rsidRPr="00076243">
              <w:rPr>
                <w:rStyle w:val="Hyperlink"/>
                <w:noProof/>
              </w:rPr>
              <w:t>1.3</w:t>
            </w:r>
            <w:r w:rsidR="006247D0">
              <w:rPr>
                <w:rFonts w:asciiTheme="minorHAnsi" w:eastAsiaTheme="minorEastAsia" w:hAnsiTheme="minorHAnsi"/>
                <w:noProof/>
                <w:lang w:eastAsia="de-DE"/>
              </w:rPr>
              <w:tab/>
            </w:r>
            <w:r w:rsidR="006247D0" w:rsidRPr="00076243">
              <w:rPr>
                <w:rStyle w:val="Hyperlink"/>
                <w:noProof/>
              </w:rPr>
              <w:t>Hintergrund</w:t>
            </w:r>
            <w:r w:rsidR="006247D0">
              <w:rPr>
                <w:noProof/>
                <w:webHidden/>
              </w:rPr>
              <w:tab/>
            </w:r>
            <w:r w:rsidR="006247D0">
              <w:rPr>
                <w:noProof/>
                <w:webHidden/>
              </w:rPr>
              <w:fldChar w:fldCharType="begin"/>
            </w:r>
            <w:r w:rsidR="006247D0">
              <w:rPr>
                <w:noProof/>
                <w:webHidden/>
              </w:rPr>
              <w:instrText xml:space="preserve"> PAGEREF _Toc523318441 \h </w:instrText>
            </w:r>
            <w:r w:rsidR="006247D0">
              <w:rPr>
                <w:noProof/>
                <w:webHidden/>
              </w:rPr>
            </w:r>
            <w:r w:rsidR="006247D0">
              <w:rPr>
                <w:noProof/>
                <w:webHidden/>
              </w:rPr>
              <w:fldChar w:fldCharType="separate"/>
            </w:r>
            <w:r w:rsidR="00FD144F">
              <w:rPr>
                <w:noProof/>
                <w:webHidden/>
              </w:rPr>
              <w:t>6</w:t>
            </w:r>
            <w:r w:rsidR="006247D0">
              <w:rPr>
                <w:noProof/>
                <w:webHidden/>
              </w:rPr>
              <w:fldChar w:fldCharType="end"/>
            </w:r>
          </w:hyperlink>
        </w:p>
        <w:p w14:paraId="54B5589F" w14:textId="2A39A0AB"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2" w:history="1">
            <w:r w:rsidR="006247D0" w:rsidRPr="00076243">
              <w:rPr>
                <w:rStyle w:val="Hyperlink"/>
                <w:noProof/>
              </w:rPr>
              <w:t>1.4</w:t>
            </w:r>
            <w:r w:rsidR="006247D0">
              <w:rPr>
                <w:rFonts w:asciiTheme="minorHAnsi" w:eastAsiaTheme="minorEastAsia" w:hAnsiTheme="minorHAnsi"/>
                <w:noProof/>
                <w:lang w:eastAsia="de-DE"/>
              </w:rPr>
              <w:tab/>
            </w:r>
            <w:r w:rsidR="006247D0" w:rsidRPr="00076243">
              <w:rPr>
                <w:rStyle w:val="Hyperlink"/>
                <w:noProof/>
              </w:rPr>
              <w:t>Verwendete Software</w:t>
            </w:r>
            <w:r w:rsidR="006247D0">
              <w:rPr>
                <w:noProof/>
                <w:webHidden/>
              </w:rPr>
              <w:tab/>
            </w:r>
            <w:r w:rsidR="006247D0">
              <w:rPr>
                <w:noProof/>
                <w:webHidden/>
              </w:rPr>
              <w:fldChar w:fldCharType="begin"/>
            </w:r>
            <w:r w:rsidR="006247D0">
              <w:rPr>
                <w:noProof/>
                <w:webHidden/>
              </w:rPr>
              <w:instrText xml:space="preserve"> PAGEREF _Toc523318442 \h </w:instrText>
            </w:r>
            <w:r w:rsidR="006247D0">
              <w:rPr>
                <w:noProof/>
                <w:webHidden/>
              </w:rPr>
            </w:r>
            <w:r w:rsidR="006247D0">
              <w:rPr>
                <w:noProof/>
                <w:webHidden/>
              </w:rPr>
              <w:fldChar w:fldCharType="separate"/>
            </w:r>
            <w:r w:rsidR="00FD144F">
              <w:rPr>
                <w:noProof/>
                <w:webHidden/>
              </w:rPr>
              <w:t>6</w:t>
            </w:r>
            <w:r w:rsidR="006247D0">
              <w:rPr>
                <w:noProof/>
                <w:webHidden/>
              </w:rPr>
              <w:fldChar w:fldCharType="end"/>
            </w:r>
          </w:hyperlink>
        </w:p>
        <w:p w14:paraId="4C159C89" w14:textId="4035876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43" w:history="1">
            <w:r w:rsidR="006247D0" w:rsidRPr="00076243">
              <w:rPr>
                <w:rStyle w:val="Hyperlink"/>
                <w:noProof/>
              </w:rPr>
              <w:t>2</w:t>
            </w:r>
            <w:r w:rsidR="006247D0">
              <w:rPr>
                <w:rFonts w:asciiTheme="minorHAnsi" w:eastAsiaTheme="minorEastAsia" w:hAnsiTheme="minorHAnsi"/>
                <w:noProof/>
                <w:lang w:eastAsia="de-DE"/>
              </w:rPr>
              <w:tab/>
            </w:r>
            <w:r w:rsidR="006247D0" w:rsidRPr="00076243">
              <w:rPr>
                <w:rStyle w:val="Hyperlink"/>
                <w:noProof/>
              </w:rPr>
              <w:t>Explorative Datenanalyse</w:t>
            </w:r>
            <w:r w:rsidR="006247D0">
              <w:rPr>
                <w:noProof/>
                <w:webHidden/>
              </w:rPr>
              <w:tab/>
            </w:r>
            <w:r w:rsidR="006247D0">
              <w:rPr>
                <w:noProof/>
                <w:webHidden/>
              </w:rPr>
              <w:fldChar w:fldCharType="begin"/>
            </w:r>
            <w:r w:rsidR="006247D0">
              <w:rPr>
                <w:noProof/>
                <w:webHidden/>
              </w:rPr>
              <w:instrText xml:space="preserve"> PAGEREF _Toc523318443 \h </w:instrText>
            </w:r>
            <w:r w:rsidR="006247D0">
              <w:rPr>
                <w:noProof/>
                <w:webHidden/>
              </w:rPr>
            </w:r>
            <w:r w:rsidR="006247D0">
              <w:rPr>
                <w:noProof/>
                <w:webHidden/>
              </w:rPr>
              <w:fldChar w:fldCharType="separate"/>
            </w:r>
            <w:r w:rsidR="00FD144F">
              <w:rPr>
                <w:noProof/>
                <w:webHidden/>
              </w:rPr>
              <w:t>7</w:t>
            </w:r>
            <w:r w:rsidR="006247D0">
              <w:rPr>
                <w:noProof/>
                <w:webHidden/>
              </w:rPr>
              <w:fldChar w:fldCharType="end"/>
            </w:r>
          </w:hyperlink>
        </w:p>
        <w:p w14:paraId="74230643" w14:textId="4DA34822"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4" w:history="1">
            <w:r w:rsidR="006247D0" w:rsidRPr="00076243">
              <w:rPr>
                <w:rStyle w:val="Hyperlink"/>
                <w:noProof/>
              </w:rPr>
              <w:t>2.1</w:t>
            </w:r>
            <w:r w:rsidR="006247D0">
              <w:rPr>
                <w:rFonts w:asciiTheme="minorHAnsi" w:eastAsiaTheme="minorEastAsia" w:hAnsiTheme="minorHAnsi"/>
                <w:noProof/>
                <w:lang w:eastAsia="de-DE"/>
              </w:rPr>
              <w:tab/>
            </w:r>
            <w:r w:rsidR="006247D0" w:rsidRPr="00076243">
              <w:rPr>
                <w:rStyle w:val="Hyperlink"/>
                <w:noProof/>
              </w:rPr>
              <w:t>Fehlende Werte und Aufbereitung der Daten</w:t>
            </w:r>
            <w:r w:rsidR="006247D0">
              <w:rPr>
                <w:noProof/>
                <w:webHidden/>
              </w:rPr>
              <w:tab/>
            </w:r>
            <w:r w:rsidR="006247D0">
              <w:rPr>
                <w:noProof/>
                <w:webHidden/>
              </w:rPr>
              <w:fldChar w:fldCharType="begin"/>
            </w:r>
            <w:r w:rsidR="006247D0">
              <w:rPr>
                <w:noProof/>
                <w:webHidden/>
              </w:rPr>
              <w:instrText xml:space="preserve"> PAGEREF _Toc523318444 \h </w:instrText>
            </w:r>
            <w:r w:rsidR="006247D0">
              <w:rPr>
                <w:noProof/>
                <w:webHidden/>
              </w:rPr>
            </w:r>
            <w:r w:rsidR="006247D0">
              <w:rPr>
                <w:noProof/>
                <w:webHidden/>
              </w:rPr>
              <w:fldChar w:fldCharType="separate"/>
            </w:r>
            <w:r w:rsidR="00FD144F">
              <w:rPr>
                <w:noProof/>
                <w:webHidden/>
              </w:rPr>
              <w:t>7</w:t>
            </w:r>
            <w:r w:rsidR="006247D0">
              <w:rPr>
                <w:noProof/>
                <w:webHidden/>
              </w:rPr>
              <w:fldChar w:fldCharType="end"/>
            </w:r>
          </w:hyperlink>
        </w:p>
        <w:p w14:paraId="7EB43804" w14:textId="53FD5A2E"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5" w:history="1">
            <w:r w:rsidR="006247D0" w:rsidRPr="00076243">
              <w:rPr>
                <w:rStyle w:val="Hyperlink"/>
                <w:noProof/>
              </w:rPr>
              <w:t>2.2</w:t>
            </w:r>
            <w:r w:rsidR="006247D0">
              <w:rPr>
                <w:rFonts w:asciiTheme="minorHAnsi" w:eastAsiaTheme="minorEastAsia" w:hAnsiTheme="minorHAnsi"/>
                <w:noProof/>
                <w:lang w:eastAsia="de-DE"/>
              </w:rPr>
              <w:tab/>
            </w:r>
            <w:r w:rsidR="006247D0" w:rsidRPr="00076243">
              <w:rPr>
                <w:rStyle w:val="Hyperlink"/>
                <w:noProof/>
              </w:rPr>
              <w:t>Analyse von Feature_7</w:t>
            </w:r>
            <w:r w:rsidR="006247D0">
              <w:rPr>
                <w:noProof/>
                <w:webHidden/>
              </w:rPr>
              <w:tab/>
            </w:r>
            <w:r w:rsidR="006247D0">
              <w:rPr>
                <w:noProof/>
                <w:webHidden/>
              </w:rPr>
              <w:fldChar w:fldCharType="begin"/>
            </w:r>
            <w:r w:rsidR="006247D0">
              <w:rPr>
                <w:noProof/>
                <w:webHidden/>
              </w:rPr>
              <w:instrText xml:space="preserve"> PAGEREF _Toc523318445 \h </w:instrText>
            </w:r>
            <w:r w:rsidR="006247D0">
              <w:rPr>
                <w:noProof/>
                <w:webHidden/>
              </w:rPr>
            </w:r>
            <w:r w:rsidR="006247D0">
              <w:rPr>
                <w:noProof/>
                <w:webHidden/>
              </w:rPr>
              <w:fldChar w:fldCharType="separate"/>
            </w:r>
            <w:r w:rsidR="00FD144F">
              <w:rPr>
                <w:noProof/>
                <w:webHidden/>
              </w:rPr>
              <w:t>9</w:t>
            </w:r>
            <w:r w:rsidR="006247D0">
              <w:rPr>
                <w:noProof/>
                <w:webHidden/>
              </w:rPr>
              <w:fldChar w:fldCharType="end"/>
            </w:r>
          </w:hyperlink>
        </w:p>
        <w:p w14:paraId="62D5DF12" w14:textId="0261289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6" w:history="1">
            <w:r w:rsidR="006247D0" w:rsidRPr="00076243">
              <w:rPr>
                <w:rStyle w:val="Hyperlink"/>
                <w:noProof/>
              </w:rPr>
              <w:t>2.3</w:t>
            </w:r>
            <w:r w:rsidR="006247D0">
              <w:rPr>
                <w:rFonts w:asciiTheme="minorHAnsi" w:eastAsiaTheme="minorEastAsia" w:hAnsiTheme="minorHAnsi"/>
                <w:noProof/>
                <w:lang w:eastAsia="de-DE"/>
              </w:rPr>
              <w:tab/>
            </w:r>
            <w:r w:rsidR="006247D0" w:rsidRPr="00076243">
              <w:rPr>
                <w:rStyle w:val="Hyperlink"/>
                <w:noProof/>
              </w:rPr>
              <w:t>Analyse von Feature_5</w:t>
            </w:r>
            <w:r w:rsidR="006247D0">
              <w:rPr>
                <w:noProof/>
                <w:webHidden/>
              </w:rPr>
              <w:tab/>
            </w:r>
            <w:r w:rsidR="006247D0">
              <w:rPr>
                <w:noProof/>
                <w:webHidden/>
              </w:rPr>
              <w:fldChar w:fldCharType="begin"/>
            </w:r>
            <w:r w:rsidR="006247D0">
              <w:rPr>
                <w:noProof/>
                <w:webHidden/>
              </w:rPr>
              <w:instrText xml:space="preserve"> PAGEREF _Toc523318446 \h </w:instrText>
            </w:r>
            <w:r w:rsidR="006247D0">
              <w:rPr>
                <w:noProof/>
                <w:webHidden/>
              </w:rPr>
            </w:r>
            <w:r w:rsidR="006247D0">
              <w:rPr>
                <w:noProof/>
                <w:webHidden/>
              </w:rPr>
              <w:fldChar w:fldCharType="separate"/>
            </w:r>
            <w:r w:rsidR="00FD144F">
              <w:rPr>
                <w:noProof/>
                <w:webHidden/>
              </w:rPr>
              <w:t>11</w:t>
            </w:r>
            <w:r w:rsidR="006247D0">
              <w:rPr>
                <w:noProof/>
                <w:webHidden/>
              </w:rPr>
              <w:fldChar w:fldCharType="end"/>
            </w:r>
          </w:hyperlink>
        </w:p>
        <w:p w14:paraId="41DBABDA" w14:textId="2493CD70"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7" w:history="1">
            <w:r w:rsidR="006247D0" w:rsidRPr="00076243">
              <w:rPr>
                <w:rStyle w:val="Hyperlink"/>
                <w:noProof/>
              </w:rPr>
              <w:t>2.4</w:t>
            </w:r>
            <w:r w:rsidR="006247D0">
              <w:rPr>
                <w:rFonts w:asciiTheme="minorHAnsi" w:eastAsiaTheme="minorEastAsia" w:hAnsiTheme="minorHAnsi"/>
                <w:noProof/>
                <w:lang w:eastAsia="de-DE"/>
              </w:rPr>
              <w:tab/>
            </w:r>
            <w:r w:rsidR="006247D0" w:rsidRPr="00076243">
              <w:rPr>
                <w:rStyle w:val="Hyperlink"/>
                <w:noProof/>
              </w:rPr>
              <w:t>Analyse der Zeitreihen und Renditen</w:t>
            </w:r>
            <w:r w:rsidR="006247D0">
              <w:rPr>
                <w:noProof/>
                <w:webHidden/>
              </w:rPr>
              <w:tab/>
            </w:r>
            <w:r w:rsidR="006247D0">
              <w:rPr>
                <w:noProof/>
                <w:webHidden/>
              </w:rPr>
              <w:fldChar w:fldCharType="begin"/>
            </w:r>
            <w:r w:rsidR="006247D0">
              <w:rPr>
                <w:noProof/>
                <w:webHidden/>
              </w:rPr>
              <w:instrText xml:space="preserve"> PAGEREF _Toc523318447 \h </w:instrText>
            </w:r>
            <w:r w:rsidR="006247D0">
              <w:rPr>
                <w:noProof/>
                <w:webHidden/>
              </w:rPr>
            </w:r>
            <w:r w:rsidR="006247D0">
              <w:rPr>
                <w:noProof/>
                <w:webHidden/>
              </w:rPr>
              <w:fldChar w:fldCharType="separate"/>
            </w:r>
            <w:r w:rsidR="00FD144F">
              <w:rPr>
                <w:noProof/>
                <w:webHidden/>
              </w:rPr>
              <w:t>11</w:t>
            </w:r>
            <w:r w:rsidR="006247D0">
              <w:rPr>
                <w:noProof/>
                <w:webHidden/>
              </w:rPr>
              <w:fldChar w:fldCharType="end"/>
            </w:r>
          </w:hyperlink>
        </w:p>
        <w:p w14:paraId="235C9CC5" w14:textId="2025ABF5"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48" w:history="1">
            <w:r w:rsidR="006247D0" w:rsidRPr="00076243">
              <w:rPr>
                <w:rStyle w:val="Hyperlink"/>
                <w:noProof/>
              </w:rPr>
              <w:t>3</w:t>
            </w:r>
            <w:r w:rsidR="006247D0">
              <w:rPr>
                <w:rFonts w:asciiTheme="minorHAnsi" w:eastAsiaTheme="minorEastAsia" w:hAnsiTheme="minorHAnsi"/>
                <w:noProof/>
                <w:lang w:eastAsia="de-DE"/>
              </w:rPr>
              <w:tab/>
            </w:r>
            <w:r w:rsidR="006247D0" w:rsidRPr="00076243">
              <w:rPr>
                <w:rStyle w:val="Hyperlink"/>
                <w:noProof/>
              </w:rPr>
              <w:t>Methodik</w:t>
            </w:r>
            <w:r w:rsidR="006247D0">
              <w:rPr>
                <w:noProof/>
                <w:webHidden/>
              </w:rPr>
              <w:tab/>
            </w:r>
            <w:r w:rsidR="006247D0">
              <w:rPr>
                <w:noProof/>
                <w:webHidden/>
              </w:rPr>
              <w:fldChar w:fldCharType="begin"/>
            </w:r>
            <w:r w:rsidR="006247D0">
              <w:rPr>
                <w:noProof/>
                <w:webHidden/>
              </w:rPr>
              <w:instrText xml:space="preserve"> PAGEREF _Toc523318448 \h </w:instrText>
            </w:r>
            <w:r w:rsidR="006247D0">
              <w:rPr>
                <w:noProof/>
                <w:webHidden/>
              </w:rPr>
            </w:r>
            <w:r w:rsidR="006247D0">
              <w:rPr>
                <w:noProof/>
                <w:webHidden/>
              </w:rPr>
              <w:fldChar w:fldCharType="separate"/>
            </w:r>
            <w:r w:rsidR="00FD144F">
              <w:rPr>
                <w:noProof/>
                <w:webHidden/>
              </w:rPr>
              <w:t>15</w:t>
            </w:r>
            <w:r w:rsidR="006247D0">
              <w:rPr>
                <w:noProof/>
                <w:webHidden/>
              </w:rPr>
              <w:fldChar w:fldCharType="end"/>
            </w:r>
          </w:hyperlink>
        </w:p>
        <w:p w14:paraId="32F6EB7D" w14:textId="73F4619A"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9" w:history="1">
            <w:r w:rsidR="006247D0" w:rsidRPr="00076243">
              <w:rPr>
                <w:rStyle w:val="Hyperlink"/>
                <w:noProof/>
              </w:rPr>
              <w:t>3.1</w:t>
            </w:r>
            <w:r w:rsidR="006247D0">
              <w:rPr>
                <w:rFonts w:asciiTheme="minorHAnsi" w:eastAsiaTheme="minorEastAsia" w:hAnsiTheme="minorHAnsi"/>
                <w:noProof/>
                <w:lang w:eastAsia="de-DE"/>
              </w:rPr>
              <w:tab/>
            </w:r>
            <w:r w:rsidR="006247D0" w:rsidRPr="00076243">
              <w:rPr>
                <w:rStyle w:val="Hyperlink"/>
                <w:noProof/>
              </w:rPr>
              <w:t>Die Berechnung der Zero-Benchmark</w:t>
            </w:r>
            <w:r w:rsidR="006247D0">
              <w:rPr>
                <w:noProof/>
                <w:webHidden/>
              </w:rPr>
              <w:tab/>
            </w:r>
            <w:r w:rsidR="006247D0">
              <w:rPr>
                <w:noProof/>
                <w:webHidden/>
              </w:rPr>
              <w:fldChar w:fldCharType="begin"/>
            </w:r>
            <w:r w:rsidR="006247D0">
              <w:rPr>
                <w:noProof/>
                <w:webHidden/>
              </w:rPr>
              <w:instrText xml:space="preserve"> PAGEREF _Toc523318449 \h </w:instrText>
            </w:r>
            <w:r w:rsidR="006247D0">
              <w:rPr>
                <w:noProof/>
                <w:webHidden/>
              </w:rPr>
            </w:r>
            <w:r w:rsidR="006247D0">
              <w:rPr>
                <w:noProof/>
                <w:webHidden/>
              </w:rPr>
              <w:fldChar w:fldCharType="separate"/>
            </w:r>
            <w:r w:rsidR="00FD144F">
              <w:rPr>
                <w:noProof/>
                <w:webHidden/>
              </w:rPr>
              <w:t>15</w:t>
            </w:r>
            <w:r w:rsidR="006247D0">
              <w:rPr>
                <w:noProof/>
                <w:webHidden/>
              </w:rPr>
              <w:fldChar w:fldCharType="end"/>
            </w:r>
          </w:hyperlink>
        </w:p>
        <w:p w14:paraId="45B4DD8C" w14:textId="26E81909"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0" w:history="1">
            <w:r w:rsidR="006247D0" w:rsidRPr="00076243">
              <w:rPr>
                <w:rStyle w:val="Hyperlink"/>
                <w:noProof/>
              </w:rPr>
              <w:t>3.2</w:t>
            </w:r>
            <w:r w:rsidR="006247D0">
              <w:rPr>
                <w:rFonts w:asciiTheme="minorHAnsi" w:eastAsiaTheme="minorEastAsia" w:hAnsiTheme="minorHAnsi"/>
                <w:noProof/>
                <w:lang w:eastAsia="de-DE"/>
              </w:rPr>
              <w:tab/>
            </w:r>
            <w:r w:rsidR="006247D0" w:rsidRPr="00076243">
              <w:rPr>
                <w:rStyle w:val="Hyperlink"/>
                <w:noProof/>
              </w:rPr>
              <w:t>Base Models</w:t>
            </w:r>
            <w:r w:rsidR="006247D0">
              <w:rPr>
                <w:noProof/>
                <w:webHidden/>
              </w:rPr>
              <w:tab/>
            </w:r>
            <w:r w:rsidR="006247D0">
              <w:rPr>
                <w:noProof/>
                <w:webHidden/>
              </w:rPr>
              <w:fldChar w:fldCharType="begin"/>
            </w:r>
            <w:r w:rsidR="006247D0">
              <w:rPr>
                <w:noProof/>
                <w:webHidden/>
              </w:rPr>
              <w:instrText xml:space="preserve"> PAGEREF _Toc523318450 \h </w:instrText>
            </w:r>
            <w:r w:rsidR="006247D0">
              <w:rPr>
                <w:noProof/>
                <w:webHidden/>
              </w:rPr>
            </w:r>
            <w:r w:rsidR="006247D0">
              <w:rPr>
                <w:noProof/>
                <w:webHidden/>
              </w:rPr>
              <w:fldChar w:fldCharType="separate"/>
            </w:r>
            <w:r w:rsidR="00FD144F">
              <w:rPr>
                <w:noProof/>
                <w:webHidden/>
              </w:rPr>
              <w:t>17</w:t>
            </w:r>
            <w:r w:rsidR="006247D0">
              <w:rPr>
                <w:noProof/>
                <w:webHidden/>
              </w:rPr>
              <w:fldChar w:fldCharType="end"/>
            </w:r>
          </w:hyperlink>
        </w:p>
        <w:p w14:paraId="46A4141C" w14:textId="14A80373"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1" w:history="1">
            <w:r w:rsidR="006247D0" w:rsidRPr="00076243">
              <w:rPr>
                <w:rStyle w:val="Hyperlink"/>
                <w:noProof/>
              </w:rPr>
              <w:t>3.3</w:t>
            </w:r>
            <w:r w:rsidR="006247D0">
              <w:rPr>
                <w:rFonts w:asciiTheme="minorHAnsi" w:eastAsiaTheme="minorEastAsia" w:hAnsiTheme="minorHAnsi"/>
                <w:noProof/>
                <w:lang w:eastAsia="de-DE"/>
              </w:rPr>
              <w:tab/>
            </w:r>
            <w:r w:rsidR="006247D0" w:rsidRPr="00076243">
              <w:rPr>
                <w:rStyle w:val="Hyperlink"/>
                <w:noProof/>
              </w:rPr>
              <w:t>Cross-Validation unter Berücksichtigung der Zeitachse</w:t>
            </w:r>
            <w:r w:rsidR="006247D0">
              <w:rPr>
                <w:noProof/>
                <w:webHidden/>
              </w:rPr>
              <w:tab/>
            </w:r>
            <w:r w:rsidR="006247D0">
              <w:rPr>
                <w:noProof/>
                <w:webHidden/>
              </w:rPr>
              <w:fldChar w:fldCharType="begin"/>
            </w:r>
            <w:r w:rsidR="006247D0">
              <w:rPr>
                <w:noProof/>
                <w:webHidden/>
              </w:rPr>
              <w:instrText xml:space="preserve"> PAGEREF _Toc523318451 \h </w:instrText>
            </w:r>
            <w:r w:rsidR="006247D0">
              <w:rPr>
                <w:noProof/>
                <w:webHidden/>
              </w:rPr>
            </w:r>
            <w:r w:rsidR="006247D0">
              <w:rPr>
                <w:noProof/>
                <w:webHidden/>
              </w:rPr>
              <w:fldChar w:fldCharType="separate"/>
            </w:r>
            <w:r w:rsidR="00FD144F">
              <w:rPr>
                <w:noProof/>
                <w:webHidden/>
              </w:rPr>
              <w:t>19</w:t>
            </w:r>
            <w:r w:rsidR="006247D0">
              <w:rPr>
                <w:noProof/>
                <w:webHidden/>
              </w:rPr>
              <w:fldChar w:fldCharType="end"/>
            </w:r>
          </w:hyperlink>
        </w:p>
        <w:p w14:paraId="1FA43E41" w14:textId="65932D38"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2" w:history="1">
            <w:r w:rsidR="006247D0" w:rsidRPr="00076243">
              <w:rPr>
                <w:rStyle w:val="Hyperlink"/>
                <w:noProof/>
              </w:rPr>
              <w:t>3.4</w:t>
            </w:r>
            <w:r w:rsidR="006247D0">
              <w:rPr>
                <w:rFonts w:asciiTheme="minorHAnsi" w:eastAsiaTheme="minorEastAsia" w:hAnsiTheme="minorHAnsi"/>
                <w:noProof/>
                <w:lang w:eastAsia="de-DE"/>
              </w:rPr>
              <w:tab/>
            </w:r>
            <w:r w:rsidR="006247D0" w:rsidRPr="00076243">
              <w:rPr>
                <w:rStyle w:val="Hyperlink"/>
                <w:noProof/>
              </w:rPr>
              <w:t>Hyper-Parameter-Tuning</w:t>
            </w:r>
            <w:r w:rsidR="006247D0">
              <w:rPr>
                <w:noProof/>
                <w:webHidden/>
              </w:rPr>
              <w:tab/>
            </w:r>
            <w:r w:rsidR="006247D0">
              <w:rPr>
                <w:noProof/>
                <w:webHidden/>
              </w:rPr>
              <w:fldChar w:fldCharType="begin"/>
            </w:r>
            <w:r w:rsidR="006247D0">
              <w:rPr>
                <w:noProof/>
                <w:webHidden/>
              </w:rPr>
              <w:instrText xml:space="preserve"> PAGEREF _Toc523318452 \h </w:instrText>
            </w:r>
            <w:r w:rsidR="006247D0">
              <w:rPr>
                <w:noProof/>
                <w:webHidden/>
              </w:rPr>
            </w:r>
            <w:r w:rsidR="006247D0">
              <w:rPr>
                <w:noProof/>
                <w:webHidden/>
              </w:rPr>
              <w:fldChar w:fldCharType="separate"/>
            </w:r>
            <w:r w:rsidR="00FD144F">
              <w:rPr>
                <w:noProof/>
                <w:webHidden/>
              </w:rPr>
              <w:t>22</w:t>
            </w:r>
            <w:r w:rsidR="006247D0">
              <w:rPr>
                <w:noProof/>
                <w:webHidden/>
              </w:rPr>
              <w:fldChar w:fldCharType="end"/>
            </w:r>
          </w:hyperlink>
        </w:p>
        <w:p w14:paraId="7AF51369" w14:textId="17464AF0"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3" w:history="1">
            <w:r w:rsidR="006247D0" w:rsidRPr="00076243">
              <w:rPr>
                <w:rStyle w:val="Hyperlink"/>
                <w:noProof/>
              </w:rPr>
              <w:t>3.5</w:t>
            </w:r>
            <w:r w:rsidR="006247D0">
              <w:rPr>
                <w:rFonts w:asciiTheme="minorHAnsi" w:eastAsiaTheme="minorEastAsia" w:hAnsiTheme="minorHAnsi"/>
                <w:noProof/>
                <w:lang w:eastAsia="de-DE"/>
              </w:rPr>
              <w:tab/>
            </w:r>
            <w:r w:rsidR="006247D0" w:rsidRPr="00076243">
              <w:rPr>
                <w:rStyle w:val="Hyperlink"/>
                <w:noProof/>
              </w:rPr>
              <w:t>Feature Engineering</w:t>
            </w:r>
            <w:r w:rsidR="006247D0">
              <w:rPr>
                <w:noProof/>
                <w:webHidden/>
              </w:rPr>
              <w:tab/>
            </w:r>
            <w:r w:rsidR="006247D0">
              <w:rPr>
                <w:noProof/>
                <w:webHidden/>
              </w:rPr>
              <w:fldChar w:fldCharType="begin"/>
            </w:r>
            <w:r w:rsidR="006247D0">
              <w:rPr>
                <w:noProof/>
                <w:webHidden/>
              </w:rPr>
              <w:instrText xml:space="preserve"> PAGEREF _Toc523318453 \h </w:instrText>
            </w:r>
            <w:r w:rsidR="006247D0">
              <w:rPr>
                <w:noProof/>
                <w:webHidden/>
              </w:rPr>
            </w:r>
            <w:r w:rsidR="006247D0">
              <w:rPr>
                <w:noProof/>
                <w:webHidden/>
              </w:rPr>
              <w:fldChar w:fldCharType="separate"/>
            </w:r>
            <w:r w:rsidR="00FD144F">
              <w:rPr>
                <w:noProof/>
                <w:webHidden/>
              </w:rPr>
              <w:t>24</w:t>
            </w:r>
            <w:r w:rsidR="006247D0">
              <w:rPr>
                <w:noProof/>
                <w:webHidden/>
              </w:rPr>
              <w:fldChar w:fldCharType="end"/>
            </w:r>
          </w:hyperlink>
        </w:p>
        <w:p w14:paraId="26F68E25" w14:textId="15DC67B1"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4" w:history="1">
            <w:r w:rsidR="006247D0" w:rsidRPr="00076243">
              <w:rPr>
                <w:rStyle w:val="Hyperlink"/>
                <w:noProof/>
              </w:rPr>
              <w:t>3.6</w:t>
            </w:r>
            <w:r w:rsidR="006247D0">
              <w:rPr>
                <w:rFonts w:asciiTheme="minorHAnsi" w:eastAsiaTheme="minorEastAsia" w:hAnsiTheme="minorHAnsi"/>
                <w:noProof/>
                <w:lang w:eastAsia="de-DE"/>
              </w:rPr>
              <w:tab/>
            </w:r>
            <w:r w:rsidR="006247D0" w:rsidRPr="00076243">
              <w:rPr>
                <w:rStyle w:val="Hyperlink"/>
                <w:noProof/>
              </w:rPr>
              <w:t>Feature Selektion</w:t>
            </w:r>
            <w:r w:rsidR="006247D0">
              <w:rPr>
                <w:noProof/>
                <w:webHidden/>
              </w:rPr>
              <w:tab/>
            </w:r>
            <w:r w:rsidR="006247D0">
              <w:rPr>
                <w:noProof/>
                <w:webHidden/>
              </w:rPr>
              <w:fldChar w:fldCharType="begin"/>
            </w:r>
            <w:r w:rsidR="006247D0">
              <w:rPr>
                <w:noProof/>
                <w:webHidden/>
              </w:rPr>
              <w:instrText xml:space="preserve"> PAGEREF _Toc523318454 \h </w:instrText>
            </w:r>
            <w:r w:rsidR="006247D0">
              <w:rPr>
                <w:noProof/>
                <w:webHidden/>
              </w:rPr>
            </w:r>
            <w:r w:rsidR="006247D0">
              <w:rPr>
                <w:noProof/>
                <w:webHidden/>
              </w:rPr>
              <w:fldChar w:fldCharType="separate"/>
            </w:r>
            <w:r w:rsidR="00FD144F">
              <w:rPr>
                <w:noProof/>
                <w:webHidden/>
              </w:rPr>
              <w:t>26</w:t>
            </w:r>
            <w:r w:rsidR="006247D0">
              <w:rPr>
                <w:noProof/>
                <w:webHidden/>
              </w:rPr>
              <w:fldChar w:fldCharType="end"/>
            </w:r>
          </w:hyperlink>
        </w:p>
        <w:p w14:paraId="5BB7E39A" w14:textId="07232A85"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5" w:history="1">
            <w:r w:rsidR="006247D0" w:rsidRPr="00076243">
              <w:rPr>
                <w:rStyle w:val="Hyperlink"/>
                <w:noProof/>
              </w:rPr>
              <w:t>3.7</w:t>
            </w:r>
            <w:r w:rsidR="006247D0">
              <w:rPr>
                <w:rFonts w:asciiTheme="minorHAnsi" w:eastAsiaTheme="minorEastAsia" w:hAnsiTheme="minorHAnsi"/>
                <w:noProof/>
                <w:lang w:eastAsia="de-DE"/>
              </w:rPr>
              <w:tab/>
            </w:r>
            <w:r w:rsidR="006247D0" w:rsidRPr="00076243">
              <w:rPr>
                <w:rStyle w:val="Hyperlink"/>
                <w:noProof/>
              </w:rPr>
              <w:t>Modellierung der Algorithmen</w:t>
            </w:r>
            <w:r w:rsidR="006247D0">
              <w:rPr>
                <w:noProof/>
                <w:webHidden/>
              </w:rPr>
              <w:tab/>
            </w:r>
            <w:r w:rsidR="006247D0">
              <w:rPr>
                <w:noProof/>
                <w:webHidden/>
              </w:rPr>
              <w:fldChar w:fldCharType="begin"/>
            </w:r>
            <w:r w:rsidR="006247D0">
              <w:rPr>
                <w:noProof/>
                <w:webHidden/>
              </w:rPr>
              <w:instrText xml:space="preserve"> PAGEREF _Toc523318455 \h </w:instrText>
            </w:r>
            <w:r w:rsidR="006247D0">
              <w:rPr>
                <w:noProof/>
                <w:webHidden/>
              </w:rPr>
            </w:r>
            <w:r w:rsidR="006247D0">
              <w:rPr>
                <w:noProof/>
                <w:webHidden/>
              </w:rPr>
              <w:fldChar w:fldCharType="separate"/>
            </w:r>
            <w:r w:rsidR="00FD144F">
              <w:rPr>
                <w:noProof/>
                <w:webHidden/>
              </w:rPr>
              <w:t>27</w:t>
            </w:r>
            <w:r w:rsidR="006247D0">
              <w:rPr>
                <w:noProof/>
                <w:webHidden/>
              </w:rPr>
              <w:fldChar w:fldCharType="end"/>
            </w:r>
          </w:hyperlink>
        </w:p>
        <w:p w14:paraId="38A373B2" w14:textId="337B8093"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56" w:history="1">
            <w:r w:rsidR="006247D0" w:rsidRPr="00076243">
              <w:rPr>
                <w:rStyle w:val="Hyperlink"/>
                <w:noProof/>
              </w:rPr>
              <w:t>4</w:t>
            </w:r>
            <w:r w:rsidR="006247D0">
              <w:rPr>
                <w:rFonts w:asciiTheme="minorHAnsi" w:eastAsiaTheme="minorEastAsia" w:hAnsiTheme="minorHAnsi"/>
                <w:noProof/>
                <w:lang w:eastAsia="de-DE"/>
              </w:rPr>
              <w:tab/>
            </w:r>
            <w:r w:rsidR="006247D0" w:rsidRPr="00076243">
              <w:rPr>
                <w:rStyle w:val="Hyperlink"/>
                <w:noProof/>
              </w:rPr>
              <w:t>Resultate</w:t>
            </w:r>
            <w:r w:rsidR="006247D0">
              <w:rPr>
                <w:noProof/>
                <w:webHidden/>
              </w:rPr>
              <w:tab/>
            </w:r>
            <w:r w:rsidR="006247D0">
              <w:rPr>
                <w:noProof/>
                <w:webHidden/>
              </w:rPr>
              <w:fldChar w:fldCharType="begin"/>
            </w:r>
            <w:r w:rsidR="006247D0">
              <w:rPr>
                <w:noProof/>
                <w:webHidden/>
              </w:rPr>
              <w:instrText xml:space="preserve"> PAGEREF _Toc523318456 \h </w:instrText>
            </w:r>
            <w:r w:rsidR="006247D0">
              <w:rPr>
                <w:noProof/>
                <w:webHidden/>
              </w:rPr>
            </w:r>
            <w:r w:rsidR="006247D0">
              <w:rPr>
                <w:noProof/>
                <w:webHidden/>
              </w:rPr>
              <w:fldChar w:fldCharType="separate"/>
            </w:r>
            <w:r w:rsidR="00FD144F">
              <w:rPr>
                <w:noProof/>
                <w:webHidden/>
              </w:rPr>
              <w:t>30</w:t>
            </w:r>
            <w:r w:rsidR="006247D0">
              <w:rPr>
                <w:noProof/>
                <w:webHidden/>
              </w:rPr>
              <w:fldChar w:fldCharType="end"/>
            </w:r>
          </w:hyperlink>
        </w:p>
        <w:p w14:paraId="719A4AF4" w14:textId="3E1DD381"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7" w:history="1">
            <w:r w:rsidR="006247D0" w:rsidRPr="00076243">
              <w:rPr>
                <w:rStyle w:val="Hyperlink"/>
                <w:noProof/>
              </w:rPr>
              <w:t>4.1</w:t>
            </w:r>
            <w:r w:rsidR="006247D0">
              <w:rPr>
                <w:rFonts w:asciiTheme="minorHAnsi" w:eastAsiaTheme="minorEastAsia" w:hAnsiTheme="minorHAnsi"/>
                <w:noProof/>
                <w:lang w:eastAsia="de-DE"/>
              </w:rPr>
              <w:tab/>
            </w:r>
            <w:r w:rsidR="006247D0" w:rsidRPr="00076243">
              <w:rPr>
                <w:rStyle w:val="Hyperlink"/>
                <w:noProof/>
              </w:rPr>
              <w:t>Algorithmik</w:t>
            </w:r>
            <w:r w:rsidR="006247D0">
              <w:rPr>
                <w:noProof/>
                <w:webHidden/>
              </w:rPr>
              <w:tab/>
            </w:r>
            <w:r w:rsidR="006247D0">
              <w:rPr>
                <w:noProof/>
                <w:webHidden/>
              </w:rPr>
              <w:fldChar w:fldCharType="begin"/>
            </w:r>
            <w:r w:rsidR="006247D0">
              <w:rPr>
                <w:noProof/>
                <w:webHidden/>
              </w:rPr>
              <w:instrText xml:space="preserve"> PAGEREF _Toc523318457 \h </w:instrText>
            </w:r>
            <w:r w:rsidR="006247D0">
              <w:rPr>
                <w:noProof/>
                <w:webHidden/>
              </w:rPr>
            </w:r>
            <w:r w:rsidR="006247D0">
              <w:rPr>
                <w:noProof/>
                <w:webHidden/>
              </w:rPr>
              <w:fldChar w:fldCharType="separate"/>
            </w:r>
            <w:r w:rsidR="00FD144F">
              <w:rPr>
                <w:noProof/>
                <w:webHidden/>
              </w:rPr>
              <w:t>31</w:t>
            </w:r>
            <w:r w:rsidR="006247D0">
              <w:rPr>
                <w:noProof/>
                <w:webHidden/>
              </w:rPr>
              <w:fldChar w:fldCharType="end"/>
            </w:r>
          </w:hyperlink>
        </w:p>
        <w:p w14:paraId="473A63EF" w14:textId="755F5ABB"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8" w:history="1">
            <w:r w:rsidR="006247D0" w:rsidRPr="00076243">
              <w:rPr>
                <w:rStyle w:val="Hyperlink"/>
                <w:noProof/>
              </w:rPr>
              <w:t>4.2</w:t>
            </w:r>
            <w:r w:rsidR="006247D0">
              <w:rPr>
                <w:rFonts w:asciiTheme="minorHAnsi" w:eastAsiaTheme="minorEastAsia" w:hAnsiTheme="minorHAnsi"/>
                <w:noProof/>
                <w:lang w:eastAsia="de-DE"/>
              </w:rPr>
              <w:tab/>
            </w:r>
            <w:r w:rsidR="006247D0" w:rsidRPr="00076243">
              <w:rPr>
                <w:rStyle w:val="Hyperlink"/>
                <w:noProof/>
              </w:rPr>
              <w:t>Feature Selektion</w:t>
            </w:r>
            <w:r w:rsidR="006247D0">
              <w:rPr>
                <w:noProof/>
                <w:webHidden/>
              </w:rPr>
              <w:tab/>
            </w:r>
            <w:r w:rsidR="006247D0">
              <w:rPr>
                <w:noProof/>
                <w:webHidden/>
              </w:rPr>
              <w:fldChar w:fldCharType="begin"/>
            </w:r>
            <w:r w:rsidR="006247D0">
              <w:rPr>
                <w:noProof/>
                <w:webHidden/>
              </w:rPr>
              <w:instrText xml:space="preserve"> PAGEREF _Toc523318458 \h </w:instrText>
            </w:r>
            <w:r w:rsidR="006247D0">
              <w:rPr>
                <w:noProof/>
                <w:webHidden/>
              </w:rPr>
            </w:r>
            <w:r w:rsidR="006247D0">
              <w:rPr>
                <w:noProof/>
                <w:webHidden/>
              </w:rPr>
              <w:fldChar w:fldCharType="separate"/>
            </w:r>
            <w:r w:rsidR="00FD144F">
              <w:rPr>
                <w:noProof/>
                <w:webHidden/>
              </w:rPr>
              <w:t>32</w:t>
            </w:r>
            <w:r w:rsidR="006247D0">
              <w:rPr>
                <w:noProof/>
                <w:webHidden/>
              </w:rPr>
              <w:fldChar w:fldCharType="end"/>
            </w:r>
          </w:hyperlink>
        </w:p>
        <w:p w14:paraId="261893E1" w14:textId="40D7035D"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9" w:history="1">
            <w:r w:rsidR="006247D0" w:rsidRPr="00076243">
              <w:rPr>
                <w:rStyle w:val="Hyperlink"/>
                <w:noProof/>
              </w:rPr>
              <w:t>4.3</w:t>
            </w:r>
            <w:r w:rsidR="006247D0">
              <w:rPr>
                <w:rFonts w:asciiTheme="minorHAnsi" w:eastAsiaTheme="minorEastAsia" w:hAnsiTheme="minorHAnsi"/>
                <w:noProof/>
                <w:lang w:eastAsia="de-DE"/>
              </w:rPr>
              <w:tab/>
            </w:r>
            <w:r w:rsidR="006247D0" w:rsidRPr="00076243">
              <w:rPr>
                <w:rStyle w:val="Hyperlink"/>
                <w:noProof/>
              </w:rPr>
              <w:t>Features</w:t>
            </w:r>
            <w:r w:rsidR="006247D0">
              <w:rPr>
                <w:noProof/>
                <w:webHidden/>
              </w:rPr>
              <w:tab/>
            </w:r>
            <w:r w:rsidR="006247D0">
              <w:rPr>
                <w:noProof/>
                <w:webHidden/>
              </w:rPr>
              <w:fldChar w:fldCharType="begin"/>
            </w:r>
            <w:r w:rsidR="006247D0">
              <w:rPr>
                <w:noProof/>
                <w:webHidden/>
              </w:rPr>
              <w:instrText xml:space="preserve"> PAGEREF _Toc523318459 \h </w:instrText>
            </w:r>
            <w:r w:rsidR="006247D0">
              <w:rPr>
                <w:noProof/>
                <w:webHidden/>
              </w:rPr>
            </w:r>
            <w:r w:rsidR="006247D0">
              <w:rPr>
                <w:noProof/>
                <w:webHidden/>
              </w:rPr>
              <w:fldChar w:fldCharType="separate"/>
            </w:r>
            <w:r w:rsidR="00FD144F">
              <w:rPr>
                <w:noProof/>
                <w:webHidden/>
              </w:rPr>
              <w:t>33</w:t>
            </w:r>
            <w:r w:rsidR="006247D0">
              <w:rPr>
                <w:noProof/>
                <w:webHidden/>
              </w:rPr>
              <w:fldChar w:fldCharType="end"/>
            </w:r>
          </w:hyperlink>
        </w:p>
        <w:p w14:paraId="17EDE03A" w14:textId="4DF26C00"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0" w:history="1">
            <w:r w:rsidR="006247D0" w:rsidRPr="00076243">
              <w:rPr>
                <w:rStyle w:val="Hyperlink"/>
                <w:noProof/>
              </w:rPr>
              <w:t>5</w:t>
            </w:r>
            <w:r w:rsidR="006247D0">
              <w:rPr>
                <w:rFonts w:asciiTheme="minorHAnsi" w:eastAsiaTheme="minorEastAsia" w:hAnsiTheme="minorHAnsi"/>
                <w:noProof/>
                <w:lang w:eastAsia="de-DE"/>
              </w:rPr>
              <w:tab/>
            </w:r>
            <w:r w:rsidR="006247D0" w:rsidRPr="00076243">
              <w:rPr>
                <w:rStyle w:val="Hyperlink"/>
                <w:noProof/>
              </w:rPr>
              <w:t>Fazit</w:t>
            </w:r>
            <w:r w:rsidR="006247D0">
              <w:rPr>
                <w:noProof/>
                <w:webHidden/>
              </w:rPr>
              <w:tab/>
            </w:r>
            <w:r w:rsidR="006247D0">
              <w:rPr>
                <w:noProof/>
                <w:webHidden/>
              </w:rPr>
              <w:fldChar w:fldCharType="begin"/>
            </w:r>
            <w:r w:rsidR="006247D0">
              <w:rPr>
                <w:noProof/>
                <w:webHidden/>
              </w:rPr>
              <w:instrText xml:space="preserve"> PAGEREF _Toc523318460 \h </w:instrText>
            </w:r>
            <w:r w:rsidR="006247D0">
              <w:rPr>
                <w:noProof/>
                <w:webHidden/>
              </w:rPr>
            </w:r>
            <w:r w:rsidR="006247D0">
              <w:rPr>
                <w:noProof/>
                <w:webHidden/>
              </w:rPr>
              <w:fldChar w:fldCharType="separate"/>
            </w:r>
            <w:r w:rsidR="00FD144F">
              <w:rPr>
                <w:noProof/>
                <w:webHidden/>
              </w:rPr>
              <w:t>36</w:t>
            </w:r>
            <w:r w:rsidR="006247D0">
              <w:rPr>
                <w:noProof/>
                <w:webHidden/>
              </w:rPr>
              <w:fldChar w:fldCharType="end"/>
            </w:r>
          </w:hyperlink>
        </w:p>
        <w:p w14:paraId="1BBFE179" w14:textId="76F2556C"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1" w:history="1">
            <w:r w:rsidR="006247D0" w:rsidRPr="00076243">
              <w:rPr>
                <w:rStyle w:val="Hyperlink"/>
                <w:noProof/>
              </w:rPr>
              <w:t>6</w:t>
            </w:r>
            <w:r w:rsidR="006247D0">
              <w:rPr>
                <w:rFonts w:asciiTheme="minorHAnsi" w:eastAsiaTheme="minorEastAsia" w:hAnsiTheme="minorHAnsi"/>
                <w:noProof/>
                <w:lang w:eastAsia="de-DE"/>
              </w:rPr>
              <w:tab/>
            </w:r>
            <w:r w:rsidR="006247D0" w:rsidRPr="00076243">
              <w:rPr>
                <w:rStyle w:val="Hyperlink"/>
                <w:noProof/>
              </w:rPr>
              <w:t>Literaturverzeichnis</w:t>
            </w:r>
            <w:r w:rsidR="006247D0">
              <w:rPr>
                <w:noProof/>
                <w:webHidden/>
              </w:rPr>
              <w:tab/>
            </w:r>
            <w:r w:rsidR="006247D0">
              <w:rPr>
                <w:noProof/>
                <w:webHidden/>
              </w:rPr>
              <w:fldChar w:fldCharType="begin"/>
            </w:r>
            <w:r w:rsidR="006247D0">
              <w:rPr>
                <w:noProof/>
                <w:webHidden/>
              </w:rPr>
              <w:instrText xml:space="preserve"> PAGEREF _Toc523318461 \h </w:instrText>
            </w:r>
            <w:r w:rsidR="006247D0">
              <w:rPr>
                <w:noProof/>
                <w:webHidden/>
              </w:rPr>
              <w:fldChar w:fldCharType="separate"/>
            </w:r>
            <w:r w:rsidR="00FD144F">
              <w:rPr>
                <w:b/>
                <w:bCs/>
                <w:noProof/>
                <w:webHidden/>
              </w:rPr>
              <w:t>Fehler! Textmarke nicht definiert.</w:t>
            </w:r>
            <w:r w:rsidR="006247D0">
              <w:rPr>
                <w:noProof/>
                <w:webHidden/>
              </w:rPr>
              <w:fldChar w:fldCharType="end"/>
            </w:r>
          </w:hyperlink>
        </w:p>
        <w:p w14:paraId="2B398E9D" w14:textId="01DCC8AF"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2" w:history="1">
            <w:r w:rsidR="006247D0" w:rsidRPr="00076243">
              <w:rPr>
                <w:rStyle w:val="Hyperlink"/>
                <w:noProof/>
              </w:rPr>
              <w:t>7</w:t>
            </w:r>
            <w:r w:rsidR="006247D0">
              <w:rPr>
                <w:rFonts w:asciiTheme="minorHAnsi" w:eastAsiaTheme="minorEastAsia" w:hAnsiTheme="minorHAnsi"/>
                <w:noProof/>
                <w:lang w:eastAsia="de-DE"/>
              </w:rPr>
              <w:tab/>
            </w:r>
            <w:r w:rsidR="006247D0" w:rsidRPr="00076243">
              <w:rPr>
                <w:rStyle w:val="Hyperlink"/>
                <w:noProof/>
              </w:rPr>
              <w:t>Anhang</w:t>
            </w:r>
            <w:r w:rsidR="006247D0">
              <w:rPr>
                <w:noProof/>
                <w:webHidden/>
              </w:rPr>
              <w:tab/>
            </w:r>
            <w:r w:rsidR="006247D0">
              <w:rPr>
                <w:noProof/>
                <w:webHidden/>
              </w:rPr>
              <w:fldChar w:fldCharType="begin"/>
            </w:r>
            <w:r w:rsidR="006247D0">
              <w:rPr>
                <w:noProof/>
                <w:webHidden/>
              </w:rPr>
              <w:instrText xml:space="preserve"> PAGEREF _Toc523318462 \h </w:instrText>
            </w:r>
            <w:r w:rsidR="006247D0">
              <w:rPr>
                <w:noProof/>
                <w:webHidden/>
              </w:rPr>
            </w:r>
            <w:r w:rsidR="006247D0">
              <w:rPr>
                <w:noProof/>
                <w:webHidden/>
              </w:rPr>
              <w:fldChar w:fldCharType="separate"/>
            </w:r>
            <w:r w:rsidR="00FD144F">
              <w:rPr>
                <w:noProof/>
                <w:webHidden/>
              </w:rPr>
              <w:t>41</w:t>
            </w:r>
            <w:r w:rsidR="006247D0">
              <w:rPr>
                <w:noProof/>
                <w:webHidden/>
              </w:rPr>
              <w:fldChar w:fldCharType="end"/>
            </w:r>
          </w:hyperlink>
        </w:p>
        <w:p w14:paraId="5A20E497" w14:textId="6B09206C"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3" w:history="1">
            <w:r w:rsidR="006247D0" w:rsidRPr="00076243">
              <w:rPr>
                <w:rStyle w:val="Hyperlink"/>
                <w:noProof/>
              </w:rPr>
              <w:t>7.1</w:t>
            </w:r>
            <w:r w:rsidR="006247D0">
              <w:rPr>
                <w:rFonts w:asciiTheme="minorHAnsi" w:eastAsiaTheme="minorEastAsia" w:hAnsiTheme="minorHAnsi"/>
                <w:noProof/>
                <w:lang w:eastAsia="de-DE"/>
              </w:rPr>
              <w:tab/>
            </w:r>
            <w:r w:rsidR="006247D0" w:rsidRPr="00076243">
              <w:rPr>
                <w:rStyle w:val="Hyperlink"/>
                <w:noProof/>
              </w:rPr>
              <w:t>Anhang 1: Das Winton Statement</w:t>
            </w:r>
            <w:r w:rsidR="006247D0">
              <w:rPr>
                <w:noProof/>
                <w:webHidden/>
              </w:rPr>
              <w:tab/>
            </w:r>
            <w:r w:rsidR="006247D0">
              <w:rPr>
                <w:noProof/>
                <w:webHidden/>
              </w:rPr>
              <w:fldChar w:fldCharType="begin"/>
            </w:r>
            <w:r w:rsidR="006247D0">
              <w:rPr>
                <w:noProof/>
                <w:webHidden/>
              </w:rPr>
              <w:instrText xml:space="preserve"> PAGEREF _Toc523318463 \h </w:instrText>
            </w:r>
            <w:r w:rsidR="006247D0">
              <w:rPr>
                <w:noProof/>
                <w:webHidden/>
              </w:rPr>
            </w:r>
            <w:r w:rsidR="006247D0">
              <w:rPr>
                <w:noProof/>
                <w:webHidden/>
              </w:rPr>
              <w:fldChar w:fldCharType="separate"/>
            </w:r>
            <w:r w:rsidR="00FD144F">
              <w:rPr>
                <w:noProof/>
                <w:webHidden/>
              </w:rPr>
              <w:t>41</w:t>
            </w:r>
            <w:r w:rsidR="006247D0">
              <w:rPr>
                <w:noProof/>
                <w:webHidden/>
              </w:rPr>
              <w:fldChar w:fldCharType="end"/>
            </w:r>
          </w:hyperlink>
        </w:p>
        <w:p w14:paraId="3AEE609A" w14:textId="70B54AD8"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4" w:history="1">
            <w:r w:rsidR="006247D0" w:rsidRPr="00076243">
              <w:rPr>
                <w:rStyle w:val="Hyperlink"/>
                <w:noProof/>
              </w:rPr>
              <w:t>7.2</w:t>
            </w:r>
            <w:r w:rsidR="006247D0">
              <w:rPr>
                <w:rFonts w:asciiTheme="minorHAnsi" w:eastAsiaTheme="minorEastAsia" w:hAnsiTheme="minorHAnsi"/>
                <w:noProof/>
                <w:lang w:eastAsia="de-DE"/>
              </w:rPr>
              <w:tab/>
            </w:r>
            <w:r w:rsidR="006247D0" w:rsidRPr="00076243">
              <w:rPr>
                <w:rStyle w:val="Hyperlink"/>
                <w:noProof/>
              </w:rPr>
              <w:t>Anhang 2: Tabelle der trainierten Modelle</w:t>
            </w:r>
            <w:r w:rsidR="006247D0">
              <w:rPr>
                <w:noProof/>
                <w:webHidden/>
              </w:rPr>
              <w:tab/>
            </w:r>
            <w:r w:rsidR="006247D0">
              <w:rPr>
                <w:noProof/>
                <w:webHidden/>
              </w:rPr>
              <w:fldChar w:fldCharType="begin"/>
            </w:r>
            <w:r w:rsidR="006247D0">
              <w:rPr>
                <w:noProof/>
                <w:webHidden/>
              </w:rPr>
              <w:instrText xml:space="preserve"> PAGEREF _Toc523318464 \h </w:instrText>
            </w:r>
            <w:r w:rsidR="006247D0">
              <w:rPr>
                <w:noProof/>
                <w:webHidden/>
              </w:rPr>
            </w:r>
            <w:r w:rsidR="006247D0">
              <w:rPr>
                <w:noProof/>
                <w:webHidden/>
              </w:rPr>
              <w:fldChar w:fldCharType="separate"/>
            </w:r>
            <w:r w:rsidR="00FD144F">
              <w:rPr>
                <w:noProof/>
                <w:webHidden/>
              </w:rPr>
              <w:t>43</w:t>
            </w:r>
            <w:r w:rsidR="006247D0">
              <w:rPr>
                <w:noProof/>
                <w:webHidden/>
              </w:rPr>
              <w:fldChar w:fldCharType="end"/>
            </w:r>
          </w:hyperlink>
        </w:p>
        <w:p w14:paraId="65FCD56D" w14:textId="42AE76E2"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5" w:history="1">
            <w:r w:rsidR="006247D0" w:rsidRPr="00076243">
              <w:rPr>
                <w:rStyle w:val="Hyperlink"/>
                <w:noProof/>
              </w:rPr>
              <w:t>7.3</w:t>
            </w:r>
            <w:r w:rsidR="006247D0">
              <w:rPr>
                <w:rFonts w:asciiTheme="minorHAnsi" w:eastAsiaTheme="minorEastAsia" w:hAnsiTheme="minorHAnsi"/>
                <w:noProof/>
                <w:lang w:eastAsia="de-DE"/>
              </w:rPr>
              <w:tab/>
            </w:r>
            <w:r w:rsidR="006247D0" w:rsidRPr="00076243">
              <w:rPr>
                <w:rStyle w:val="Hyperlink"/>
                <w:noProof/>
              </w:rPr>
              <w:t>Anhang 3: Feature Bedeutung</w:t>
            </w:r>
            <w:r w:rsidR="006247D0">
              <w:rPr>
                <w:noProof/>
                <w:webHidden/>
              </w:rPr>
              <w:tab/>
            </w:r>
            <w:r w:rsidR="006247D0">
              <w:rPr>
                <w:noProof/>
                <w:webHidden/>
              </w:rPr>
              <w:fldChar w:fldCharType="begin"/>
            </w:r>
            <w:r w:rsidR="006247D0">
              <w:rPr>
                <w:noProof/>
                <w:webHidden/>
              </w:rPr>
              <w:instrText xml:space="preserve"> PAGEREF _Toc523318465 \h </w:instrText>
            </w:r>
            <w:r w:rsidR="006247D0">
              <w:rPr>
                <w:noProof/>
                <w:webHidden/>
              </w:rPr>
            </w:r>
            <w:r w:rsidR="006247D0">
              <w:rPr>
                <w:noProof/>
                <w:webHidden/>
              </w:rPr>
              <w:fldChar w:fldCharType="separate"/>
            </w:r>
            <w:r w:rsidR="00FD144F">
              <w:rPr>
                <w:noProof/>
                <w:webHidden/>
              </w:rPr>
              <w:t>46</w:t>
            </w:r>
            <w:r w:rsidR="006247D0">
              <w:rPr>
                <w:noProof/>
                <w:webHidden/>
              </w:rPr>
              <w:fldChar w:fldCharType="end"/>
            </w:r>
          </w:hyperlink>
        </w:p>
        <w:p w14:paraId="2F949C80" w14:textId="1D6904D8"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6" w:history="1">
            <w:r w:rsidR="006247D0" w:rsidRPr="00076243">
              <w:rPr>
                <w:rStyle w:val="Hyperlink"/>
                <w:noProof/>
              </w:rPr>
              <w:t>8</w:t>
            </w:r>
            <w:r w:rsidR="006247D0">
              <w:rPr>
                <w:rFonts w:asciiTheme="minorHAnsi" w:eastAsiaTheme="minorEastAsia" w:hAnsiTheme="minorHAnsi"/>
                <w:noProof/>
                <w:lang w:eastAsia="de-DE"/>
              </w:rPr>
              <w:tab/>
            </w:r>
            <w:r w:rsidR="006247D0" w:rsidRPr="00076243">
              <w:rPr>
                <w:rStyle w:val="Hyperlink"/>
                <w:noProof/>
              </w:rPr>
              <w:t>Eidesstattliche Erklärung</w:t>
            </w:r>
            <w:r w:rsidR="006247D0">
              <w:rPr>
                <w:noProof/>
                <w:webHidden/>
              </w:rPr>
              <w:tab/>
            </w:r>
            <w:r w:rsidR="006247D0">
              <w:rPr>
                <w:noProof/>
                <w:webHidden/>
              </w:rPr>
              <w:fldChar w:fldCharType="begin"/>
            </w:r>
            <w:r w:rsidR="006247D0">
              <w:rPr>
                <w:noProof/>
                <w:webHidden/>
              </w:rPr>
              <w:instrText xml:space="preserve"> PAGEREF _Toc523318466 \h </w:instrText>
            </w:r>
            <w:r w:rsidR="006247D0">
              <w:rPr>
                <w:noProof/>
                <w:webHidden/>
              </w:rPr>
            </w:r>
            <w:r w:rsidR="006247D0">
              <w:rPr>
                <w:noProof/>
                <w:webHidden/>
              </w:rPr>
              <w:fldChar w:fldCharType="separate"/>
            </w:r>
            <w:r w:rsidR="00FD144F">
              <w:rPr>
                <w:noProof/>
                <w:webHidden/>
              </w:rPr>
              <w:t>48</w:t>
            </w:r>
            <w:r w:rsidR="006247D0">
              <w:rPr>
                <w:noProof/>
                <w:webHidden/>
              </w:rPr>
              <w:fldChar w:fldCharType="end"/>
            </w:r>
          </w:hyperlink>
        </w:p>
        <w:p w14:paraId="111E86F8" w14:textId="54180A62" w:rsidR="00B4251B" w:rsidRDefault="00B4251B">
          <w:r>
            <w:rPr>
              <w:b/>
              <w:bCs/>
            </w:rPr>
            <w:lastRenderedPageBreak/>
            <w:fldChar w:fldCharType="end"/>
          </w:r>
        </w:p>
      </w:sdtContent>
    </w:sdt>
    <w:p w14:paraId="58E47B56" w14:textId="77777777" w:rsidR="002E4D15" w:rsidRDefault="002E4D15" w:rsidP="002E4D15">
      <w:pPr>
        <w:pStyle w:val="berschrift1"/>
      </w:pPr>
      <w:bookmarkStart w:id="0" w:name="_Toc523318438"/>
      <w:r>
        <w:t>Einführung</w:t>
      </w:r>
      <w:bookmarkEnd w:id="0"/>
    </w:p>
    <w:p w14:paraId="505C7B97" w14:textId="06057E41" w:rsidR="002E4D15" w:rsidRDefault="002E4D15" w:rsidP="002E4D15">
      <w:pPr>
        <w:pStyle w:val="berschrift2"/>
      </w:pPr>
      <w:bookmarkStart w:id="1" w:name="_Toc523318439"/>
      <w:r>
        <w:t>Kaggle</w:t>
      </w:r>
      <w:r w:rsidR="00D926C0">
        <w:t xml:space="preserve"> – </w:t>
      </w:r>
      <w:r w:rsidR="00303747">
        <w:t>die Plattform für</w:t>
      </w:r>
      <w:r w:rsidR="002A18C0">
        <w:t xml:space="preserve"> Data Science</w:t>
      </w:r>
      <w:bookmarkEnd w:id="1"/>
    </w:p>
    <w:p w14:paraId="06FE3889" w14:textId="05DD7633" w:rsidR="00034B07" w:rsidRDefault="005B38B3" w:rsidP="00034B07">
      <w:r>
        <w:t xml:space="preserve">Mittlerweile sind Schlagworte wie Machine Learning und </w:t>
      </w:r>
      <w:r w:rsidR="004E392D">
        <w:t>Big Data zwar schon eine ganze Weile im Mainstream angekommen, trotzdem scheinen sich viele Firmen immer noch schwer damit zu tun, deren Methoden gewinnbringend in ihre Geschäfts</w:t>
      </w:r>
      <w:r w:rsidR="00A65EAC">
        <w:t>prozesse</w:t>
      </w:r>
      <w:r w:rsidR="004E392D">
        <w:t xml:space="preserve"> zu integrieren. Über die Wichtigkeit der Themen ist man sich meisten</w:t>
      </w:r>
      <w:r w:rsidR="00A65EAC">
        <w:t>s</w:t>
      </w:r>
      <w:r w:rsidR="004E392D">
        <w:t xml:space="preserve"> einig, nichtsdestotrotz verzichten viele Unternehmen, teils aufgrund fehlender Expertise, teils aus Kostengründen </w:t>
      </w:r>
      <w:r w:rsidR="00B5068F">
        <w:t>darauf</w:t>
      </w:r>
      <w:r w:rsidR="00A65EAC">
        <w:t>,</w:t>
      </w:r>
      <w:r w:rsidR="004E392D">
        <w:t xml:space="preserve"> eigene Data</w:t>
      </w:r>
      <w:r w:rsidR="009743E4">
        <w:t>-</w:t>
      </w:r>
      <w:r w:rsidR="004E392D">
        <w:t>Science</w:t>
      </w:r>
      <w:r w:rsidR="009743E4">
        <w:t xml:space="preserve"> </w:t>
      </w:r>
      <w:r w:rsidR="004E392D">
        <w:t>Abteilungen aufzubaue</w:t>
      </w:r>
      <w:r w:rsidR="00B5068F">
        <w:t>n. Selbst die</w:t>
      </w:r>
      <w:r w:rsidR="00A65EAC">
        <w:t>,</w:t>
      </w:r>
      <w:r w:rsidR="00B5068F">
        <w:t xml:space="preserve"> die es gerne würden, finden aufgrund der großen Nachfrage nach geschultem Personal in diesem Bereich häufig nicht die richtigen Mitarbeiter</w:t>
      </w:r>
      <w:r w:rsidR="00A65EAC">
        <w:t>,</w:t>
      </w:r>
      <w:r w:rsidR="00B5068F">
        <w:t xml:space="preserve"> um Projekte umzusetzen.</w:t>
      </w:r>
      <w:r w:rsidR="00AD4005">
        <w:t xml:space="preserve"> </w:t>
      </w:r>
      <w:sdt>
        <w:sdtPr>
          <w:alias w:val="Don't edit this field"/>
          <w:tag w:val="CitaviPlaceholder#4bc54b3a-5cc5-4698-9fc7-7fdecf906a3e"/>
          <w:id w:val="-1768679625"/>
          <w:placeholder>
            <w:docPart w:val="DefaultPlaceholder_-1854013440"/>
          </w:placeholder>
        </w:sdtPr>
        <w:sdtContent>
          <w:r w:rsidR="00DD7A07">
            <w:fldChar w:fldCharType="begin"/>
          </w:r>
          <w:r w:rsidR="006D5F29">
            <w:instrText>ADDIN CitaviPlaceholder{eyIkaWQiOiIxIiwiRW50cmllcyI6W3siJGlkIjoiMiIsIklkIjoiZTRiZTljNmMtNjBmMC00NDUxLWJjYWUtMDdlYThiODYxNTAw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YgR29sZGJsb29tLCAyMDEzKSJ9XX0sIlRhZyI6IkNpdGF2aVBsYWNlaG9sZGVyIzRiYzU0YjNhLTVjYzUtNDY5OC05ZmM3LTdmZGVjZjkwNmEzZSIsIlRleHQiOiIodmdsLiBTaGFoICYgR29sZGJsb29tLCAyMDEzKSIsIldBSVZlcnNpb24iOiI2LjEuMC4wIn0=}</w:instrText>
          </w:r>
          <w:r w:rsidR="00DD7A07">
            <w:fldChar w:fldCharType="separate"/>
          </w:r>
          <w:r w:rsidR="00471F5E">
            <w:t>(vgl. Shah &amp; Goldbloom, 2013)</w:t>
          </w:r>
          <w:r w:rsidR="00DD7A07">
            <w:fldChar w:fldCharType="end"/>
          </w:r>
        </w:sdtContent>
      </w:sdt>
    </w:p>
    <w:p w14:paraId="4E90B21D" w14:textId="2080F46C" w:rsidR="00B5068F" w:rsidRDefault="00B5068F" w:rsidP="00034B07">
      <w:r>
        <w:t xml:space="preserve">Aus diesen Umständen heraus </w:t>
      </w:r>
      <w:r w:rsidR="001662F1">
        <w:t>entstand 2011 die Plattform Kaggle. Was als Projekt des Gründers Anthony Goldbloom begann</w:t>
      </w:r>
      <w:r w:rsidR="00A65EAC">
        <w:t>,</w:t>
      </w:r>
      <w:r w:rsidR="001662F1">
        <w:t xml:space="preserve"> entwickelte sich schnell zur größten Data</w:t>
      </w:r>
      <w:r w:rsidR="009743E4">
        <w:t>-</w:t>
      </w:r>
      <w:r w:rsidR="001662F1">
        <w:t xml:space="preserve">Science Community weltweit. </w:t>
      </w:r>
      <w:r w:rsidR="00A65EAC">
        <w:t>Grundsätzlich</w:t>
      </w:r>
      <w:r w:rsidR="001662F1">
        <w:t xml:space="preserve"> funktioniert die Seite wie ein Marktplatz für </w:t>
      </w:r>
      <w:r w:rsidR="00F7385B">
        <w:t>prognostische Modellierung</w:t>
      </w:r>
      <w:r w:rsidR="00A65EAC">
        <w:t>.</w:t>
      </w:r>
      <w:r w:rsidR="001662F1">
        <w:t xml:space="preserve"> Unternehmen mit Problemen in diesem Bereich können Datensätze hochladen und Mitglieder der Community versuchen diese dann im Rahmen von sog. </w:t>
      </w:r>
      <w:r w:rsidR="001662F1" w:rsidRPr="00F7385B">
        <w:rPr>
          <w:i/>
        </w:rPr>
        <w:t>Competitions</w:t>
      </w:r>
      <w:r w:rsidR="001662F1">
        <w:t xml:space="preserve"> zu lösen. Die Wettbewerbe folgen dabei dem Prinzip des Crowdsourcings</w:t>
      </w:r>
      <w:r w:rsidR="00A65EAC">
        <w:t>.</w:t>
      </w:r>
      <w:r w:rsidR="001662F1">
        <w:t xml:space="preserve"> </w:t>
      </w:r>
      <w:r w:rsidR="00A65EAC">
        <w:t>V</w:t>
      </w:r>
      <w:r w:rsidR="001662F1">
        <w:t xml:space="preserve">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Leaderboard in de</w:t>
      </w:r>
      <w:r w:rsidR="00F7385B">
        <w:t>m</w:t>
      </w:r>
      <w:r w:rsidR="002D11FA">
        <w:t xml:space="preserve"> jeweiligen </w:t>
      </w:r>
      <w:r w:rsidR="00F7385B">
        <w:t>Contest</w:t>
      </w:r>
      <w:r w:rsidR="002D11FA">
        <w:t xml:space="preserve"> auf welchem die Teilnehmer ihre Ergebnisse hochladen können und in Form einer Score werden diese dann bewerte</w:t>
      </w:r>
      <w:r w:rsidR="00A65EAC">
        <w:t>t</w:t>
      </w:r>
      <w:r w:rsidR="002D11FA">
        <w:t xml:space="preserve"> und gerankt. </w:t>
      </w:r>
      <w:sdt>
        <w:sdtPr>
          <w:alias w:val="Don't edit this field"/>
          <w:tag w:val="CitaviPlaceholder#0e617e9b-40bb-4880-b3e0-bd191e0ce897"/>
          <w:id w:val="-1539657203"/>
          <w:placeholder>
            <w:docPart w:val="DefaultPlaceholder_-1854013440"/>
          </w:placeholder>
        </w:sdtPr>
        <w:sdtContent>
          <w:r w:rsidR="00DD7A07">
            <w:fldChar w:fldCharType="begin"/>
          </w:r>
          <w:r w:rsidR="006D5F29">
            <w:instrText>ADDIN CitaviPlaceholder{eyIkaWQiOiIxIiwiRW50cmllcyI6W3siJGlkIjoiMiIsIklkIjoiODkxYTkyZTUtY2IxYi00MmY1LWFkNDctY2E0NTAzYTU5ODk1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bCoEdvbGRibG9vbSwgMjAxMykifV19LCJUYWciOiJDaXRhdmlQbGFjZWhvbGRlciMwZTYxN2U5Yi00MGJiLTQ4ODAtYjNlMC1iZDE5MWUwY2U4OTciLCJUZXh0IjoiKHZnbC4gU2hhaCAmwqBHb2xkYmxvb20sIDIwMTMpIiwiV0FJVmVyc2lvbiI6IjYuMS4wLjAifQ==}</w:instrText>
          </w:r>
          <w:r w:rsidR="00DD7A07">
            <w:fldChar w:fldCharType="separate"/>
          </w:r>
          <w:r w:rsidR="00471F5E">
            <w:t>(vgl. Shah &amp; Goldbloom, 2013)</w:t>
          </w:r>
          <w:r w:rsidR="00DD7A07">
            <w:fldChar w:fldCharType="end"/>
          </w:r>
        </w:sdtContent>
      </w:sdt>
    </w:p>
    <w:p w14:paraId="44C745C8" w14:textId="5C49A58F" w:rsidR="00686E14" w:rsidRDefault="00686E14" w:rsidP="009A1B72">
      <w:r>
        <w:t>Ein zentraler Kerngedanke von Kaggle Competitions ist</w:t>
      </w:r>
      <w:r w:rsidR="000B37AD">
        <w:t xml:space="preserve"> neben</w:t>
      </w:r>
      <w:r>
        <w:t xml:space="preserve"> Crowdsourcing </w:t>
      </w:r>
      <w:r w:rsidR="000B37AD">
        <w:t xml:space="preserve">außerdem </w:t>
      </w:r>
      <w:r w:rsidR="000B37AD" w:rsidRPr="00F7385B">
        <w:rPr>
          <w:i/>
        </w:rPr>
        <w:t>Shared Information</w:t>
      </w:r>
      <w:r w:rsidR="000B37AD">
        <w:t xml:space="preserve">,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w:t>
      </w:r>
      <w:r w:rsidR="00A65EAC">
        <w:t>diesen</w:t>
      </w:r>
      <w:r w:rsidR="00D46891">
        <w:t xml:space="preserve"> Ergebnissen aufbauen können und sich zu neuen </w:t>
      </w:r>
      <w:r w:rsidR="00A65EAC">
        <w:t>Problemlösungsansätzen</w:t>
      </w:r>
      <w:r w:rsidR="00D46891">
        <w:t xml:space="preserve"> inspirieren lassen</w:t>
      </w:r>
      <w:r w:rsidR="000B37AD">
        <w:t xml:space="preserve"> können</w:t>
      </w:r>
      <w:r w:rsidR="00DD7A07">
        <w:t xml:space="preserve"> </w:t>
      </w:r>
      <w:sdt>
        <w:sdtPr>
          <w:alias w:val="Don't edit this field"/>
          <w:tag w:val="CitaviPlaceholder#958dfc9f-a2cc-4ead-85cf-a399ef90298f"/>
          <w:id w:val="149569142"/>
          <w:placeholder>
            <w:docPart w:val="DefaultPlaceholder_-1854013440"/>
          </w:placeholder>
        </w:sdtPr>
        <w:sdtContent>
          <w:r w:rsidR="00DD7A07">
            <w:fldChar w:fldCharType="begin"/>
          </w:r>
          <w:r w:rsidR="006D5F29">
            <w:instrText>ADDIN CitaviPlaceholder{eyIkaWQiOiIxIiwiRW50cmllcyI6W3siJGlkIjoiMiIsIklkIjoiNTg4YmYzNzYtMzRiMi00NjZiLTgzMmQtNTYyZjUzOWMwZDAxIiwiUmFuZ2VMZW5ndGgiOjMw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0yODYiLCJTdGFydFBhZ2UiOnsiJGlkIjoiNSIsIklzRnVsbHlOdW1lcmljIjp0cnVlLCJOdW1iZXIiOjI4MSwiTnVtYmVyaW5nVHlwZSI6MCwiTnVtZXJhbFN5c3RlbSI6MCwiT3JpZ2luYWxTdHJpbmciOiIyODEiLCJQcmV0dHlTdHJpbmciOiIyODEifX0sIlByZWZpeCI6InZnbC4gIi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}</w:instrText>
          </w:r>
          <w:r w:rsidR="00DD7A07">
            <w:fldChar w:fldCharType="separate"/>
          </w:r>
          <w:r w:rsidR="00471F5E">
            <w:t>(vgl. Marr, 2016, pp. 281–286)</w:t>
          </w:r>
          <w:r w:rsidR="00DD7A07">
            <w:fldChar w:fldCharType="end"/>
          </w:r>
        </w:sdtContent>
      </w:sdt>
      <w:r w:rsidR="00DD7A07">
        <w:t>.</w:t>
      </w:r>
      <w:r w:rsidR="00D46891">
        <w:t xml:space="preserve"> </w:t>
      </w:r>
      <w:r w:rsidR="0068144C">
        <w:t xml:space="preserve"> Zusätzlich gibt es außerdem noch ein Forum für Fragen und Diskussionen rund um den Wettbewerb. </w:t>
      </w:r>
    </w:p>
    <w:p w14:paraId="2BCCE957" w14:textId="67F0E6CF" w:rsidR="00E25F9D" w:rsidRDefault="00D46891" w:rsidP="009A1B72">
      <w:r>
        <w:t>Bei den Kernels</w:t>
      </w:r>
      <w:r w:rsidR="00141135">
        <w:t xml:space="preserve"> handelt es sich um </w:t>
      </w:r>
      <w:r w:rsidR="00E739CC">
        <w:t>R oder Python S</w:t>
      </w:r>
      <w:r w:rsidR="0021347F">
        <w:t>k</w:t>
      </w:r>
      <w:r w:rsidR="00E739CC">
        <w:t>ripte</w:t>
      </w:r>
      <w:r w:rsidR="005931C4">
        <w:t xml:space="preserve"> bzw.</w:t>
      </w:r>
      <w:r w:rsidR="0021347F">
        <w:t xml:space="preserve"> </w:t>
      </w:r>
      <w:r w:rsidR="005931C4">
        <w:t>Notebooks</w:t>
      </w:r>
      <w:r>
        <w:t>, die</w:t>
      </w:r>
      <w:r w:rsidR="00E739CC">
        <w:t xml:space="preserve"> über den Browser in der Cloud erstellt und ausgeführt werden können</w:t>
      </w:r>
      <w:r w:rsidR="00024648">
        <w:t>,</w:t>
      </w:r>
      <w:r w:rsidR="00E739CC">
        <w:t xml:space="preserve"> ohne</w:t>
      </w:r>
      <w:r>
        <w:t xml:space="preserve"> </w:t>
      </w:r>
      <w:r w:rsidR="00E739CC">
        <w:t>dass der Nutzer sich eine eigene Entwicklungsumgebung einrichten muss</w:t>
      </w:r>
      <w:r w:rsidR="009D4963">
        <w:t>. D</w:t>
      </w:r>
      <w:r w:rsidR="003537DC">
        <w:t xml:space="preserve">a der Code so auf den Servern von Kaggl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w:t>
      </w:r>
      <w:r w:rsidR="00024648">
        <w:t>zugreifen</w:t>
      </w:r>
      <w:r w:rsidR="003537DC">
        <w:t xml:space="preserve">, dadurch entfällt das hochladen von u.U. großen </w:t>
      </w:r>
      <w:r w:rsidR="003537DC">
        <w:lastRenderedPageBreak/>
        <w:t>Daten</w:t>
      </w:r>
      <w:r w:rsidR="00BD3C54">
        <w:t>mengen</w:t>
      </w:r>
      <w:r w:rsidR="003537DC">
        <w:t xml:space="preserve"> und </w:t>
      </w:r>
      <w:r>
        <w:t>fördert</w:t>
      </w:r>
      <w:r w:rsidR="003537DC">
        <w:t xml:space="preserve"> das einfache Teilen von Informationen und Ergebnissen zwischen den Mitgliedern</w:t>
      </w:r>
      <w:r w:rsidR="00DD7A07">
        <w:t xml:space="preserve"> </w:t>
      </w:r>
      <w:sdt>
        <w:sdtPr>
          <w:alias w:val="Don't edit this field"/>
          <w:tag w:val="CitaviPlaceholder#473b3eea-663b-490c-bbbb-9f350b4e0cdd"/>
          <w:id w:val="846592335"/>
          <w:placeholder>
            <w:docPart w:val="DefaultPlaceholder_-1854013440"/>
          </w:placeholder>
        </w:sdtPr>
        <w:sdtContent>
          <w:r w:rsidR="00DD7A07">
            <w:fldChar w:fldCharType="begin"/>
          </w:r>
          <w:r w:rsidR="006D5F29">
            <w:instrText>ADDIN CitaviPlaceholder{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HdW8sIDIwMTcpIn1dfSwiVGFnIjoiQ2l0YXZpUGxhY2Vob2xkZXIjNDczYjNlZWEtNjYzYi00OTBjLWJiYmItOWYzNTBiNGUwY2RkIiwiVGV4dCI6Iih2Z2wuIEd1bywgMjAxNykiLCJXQUlWZXJzaW9uIjoiNi4xLjAuMCJ9}</w:instrText>
          </w:r>
          <w:r w:rsidR="00DD7A07">
            <w:fldChar w:fldCharType="separate"/>
          </w:r>
          <w:r w:rsidR="00471F5E">
            <w:t>(vgl. Guo, 2017)</w:t>
          </w:r>
          <w:r w:rsidR="00DD7A07">
            <w:fldChar w:fldCharType="end"/>
          </w:r>
        </w:sdtContent>
      </w:sdt>
      <w:r w:rsidR="005A0BB4">
        <w:t xml:space="preserve">. Angeboten wird somit quasi ein kostenloses Rundumpaket für Analysten, </w:t>
      </w:r>
      <w:r w:rsidR="00DD7A07">
        <w:t>welches</w:t>
      </w:r>
      <w:r w:rsidR="005A0BB4">
        <w:t xml:space="preserve"> auch außerhalb von Wettbewerben für private oder kommerzielle Projekte genutzt werden kann und mit dem Kaggle versucht ihrem Slogan „</w:t>
      </w:r>
      <w:r w:rsidR="005A0BB4" w:rsidRPr="005A0BB4">
        <w:t>your home for data science</w:t>
      </w:r>
      <w:r w:rsidR="005A0BB4">
        <w:t>“ gerecht zu werden</w:t>
      </w:r>
      <w:r w:rsidR="00024648">
        <w:t>.</w:t>
      </w:r>
      <w:r w:rsidR="005A0BB4">
        <w:t xml:space="preserve"> </w:t>
      </w:r>
    </w:p>
    <w:p w14:paraId="4DDD320F" w14:textId="0FEF315A" w:rsidR="00DD38E7" w:rsidRDefault="00DD38E7" w:rsidP="009A1B72">
      <w:r>
        <w:t xml:space="preserve">Ein bisschen ausgegliedert aus der eigentlichen Plattform betreibt Kaggle auch noch den </w:t>
      </w:r>
      <w:r w:rsidR="00DE0371">
        <w:t>hauseigenen</w:t>
      </w:r>
      <w:r>
        <w:t xml:space="preserve"> Blog „No Free Hunch“</w:t>
      </w:r>
      <w:r w:rsidR="0068144C">
        <w:t>. Darauf werden</w:t>
      </w:r>
      <w:r>
        <w:t xml:space="preserve"> neben allgemeinen Informationen über die Entwicklung der Plattformen oder aktuelle Themen in Bereich Data Science insbesondere auch Interviews mit den Gewinnern verschiedener </w:t>
      </w:r>
      <w:r w:rsidR="00F7385B">
        <w:t>Wettbewerbe</w:t>
      </w:r>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318440"/>
      <w:r>
        <w:t xml:space="preserve">Die </w:t>
      </w:r>
      <w:r w:rsidR="002E4D15">
        <w:t>Winton Stock Market Challenge</w:t>
      </w:r>
      <w:bookmarkEnd w:id="2"/>
    </w:p>
    <w:p w14:paraId="3DDCA22C" w14:textId="65C712EA" w:rsidR="00DD38E7" w:rsidRDefault="009C3C61" w:rsidP="00DD38E7">
      <w:r>
        <w:t xml:space="preserve">The Winton Stock Market Challenge war die zweite </w:t>
      </w:r>
      <w:r w:rsidRPr="00F7385B">
        <w:rPr>
          <w:i/>
        </w:rPr>
        <w:t>Recruitment</w:t>
      </w:r>
      <w:r w:rsidR="00F7385B" w:rsidRPr="00F7385B">
        <w:rPr>
          <w:i/>
        </w:rPr>
        <w:t>-</w:t>
      </w:r>
      <w:r w:rsidRPr="00F7385B">
        <w:rPr>
          <w:i/>
        </w:rPr>
        <w:t>Competition</w:t>
      </w:r>
      <w:r>
        <w:t xml:space="preserve"> die von der Investment</w:t>
      </w:r>
      <w:r w:rsidR="00245FA1">
        <w:t>-</w:t>
      </w:r>
      <w:r>
        <w:t>Management</w:t>
      </w:r>
      <w:r w:rsidR="00DE0371">
        <w:t>-</w:t>
      </w:r>
      <w:r>
        <w:t>Firma Winton</w:t>
      </w:r>
      <w:r w:rsidR="00245FA1">
        <w:t xml:space="preserve"> Capital</w:t>
      </w:r>
      <w:r>
        <w:t xml:space="preserve"> auf Kaggl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außerdem Bewerbungsgespräche mit dem Analytics</w:t>
      </w:r>
      <w:r w:rsidR="00F7385B">
        <w:t>-</w:t>
      </w:r>
      <w:r w:rsidR="00592280">
        <w:t xml:space="preserve">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 xml:space="preserve">vergangenen </w:t>
      </w:r>
      <w:r w:rsidR="00F7385B">
        <w:t>Entwicklung</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r w:rsidR="00F93123">
        <w:t xml:space="preserve"> </w:t>
      </w:r>
      <w:sdt>
        <w:sdtPr>
          <w:alias w:val="Don't edit this field"/>
          <w:tag w:val="CitaviPlaceholder#ed548103-165d-4b8c-9945-3cebed528d90"/>
          <w:id w:val="601699311"/>
          <w:placeholder>
            <w:docPart w:val="DefaultPlaceholder_-1854013440"/>
          </w:placeholder>
        </w:sdtPr>
        <w:sdtContent>
          <w:r w:rsidR="00F93123">
            <w:fldChar w:fldCharType="begin"/>
          </w:r>
          <w:r w:rsidR="006D5F29">
            <w:instrText>ADDIN CitaviPlaceholder{eyIkaWQiOiIxIiwiRW50cmllcyI6W3siJGlkIjoiMiIsIklkIjoiYzViZDViMzEtNmNlYS00NDcwLWFiZmUtNDg3YTUxMzNhZDdl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ZDU0ODEwMy0xNjVkLTRiOGMtOTk0NS0zY2ViZWQ1MjhkOTAiLCJUZXh0IjoiKHZnbC4gQW5kZXJzb24sIDIwMTYpIiwiV0FJVmVyc2lvbiI6IjYuMS4wLjAifQ==}</w:instrText>
          </w:r>
          <w:r w:rsidR="00F93123">
            <w:fldChar w:fldCharType="separate"/>
          </w:r>
          <w:r w:rsidR="00471F5E">
            <w:t>(vgl. Anderson, 2016)</w:t>
          </w:r>
          <w:r w:rsidR="00F93123">
            <w:fldChar w:fldCharType="end"/>
          </w:r>
        </w:sdtContent>
      </w:sdt>
    </w:p>
    <w:p w14:paraId="54464BF9" w14:textId="737132C4"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Kaggle-Competitions lag die Laufzeit </w:t>
      </w:r>
      <w:r w:rsidR="00034B07">
        <w:t xml:space="preserve">somit </w:t>
      </w:r>
      <w:r>
        <w:t>nicht bei zwei</w:t>
      </w:r>
      <w:r w:rsidR="00024648">
        <w:t>,</w:t>
      </w:r>
      <w:r>
        <w:t xml:space="preserve"> sondern</w:t>
      </w:r>
      <w:r w:rsidR="00034B07">
        <w:t xml:space="preserve"> bei</w:t>
      </w:r>
      <w:r>
        <w:t xml:space="preserve"> drei Monaten</w:t>
      </w:r>
      <w:r w:rsidR="009D4963">
        <w:t>. A</w:t>
      </w:r>
      <w:r>
        <w:t xml:space="preserve">uch </w:t>
      </w:r>
      <w:r w:rsidR="00245FA1">
        <w:t xml:space="preserve">das </w:t>
      </w:r>
      <w:r>
        <w:t xml:space="preserve">Teilen von Code oder veröffentlichen von Kernels </w:t>
      </w:r>
      <w:r w:rsidR="00034B07">
        <w:t>im Zusammenhang mit dem Wettbewerb</w:t>
      </w:r>
      <w:r w:rsidR="00024648">
        <w:t xml:space="preserve"> - wie eigentlich üblich -</w:t>
      </w:r>
      <w:r w:rsidR="00034B07">
        <w:t xml:space="preserve"> </w:t>
      </w:r>
      <w:r>
        <w:t xml:space="preserve">wurde nicht gestattet, wodurch </w:t>
      </w:r>
      <w:r w:rsidR="009D4963">
        <w:t>selbst</w:t>
      </w:r>
      <w:r>
        <w:t xml:space="preserve"> nach Abschluss </w:t>
      </w:r>
      <w:r w:rsidR="009D4963">
        <w:t xml:space="preserve">der Competition </w:t>
      </w:r>
      <w:r>
        <w:t>nur begrenzte Informationen verfügbar waren.</w:t>
      </w:r>
      <w:r w:rsidR="00F93123">
        <w:t xml:space="preserve"> </w:t>
      </w:r>
      <w:sdt>
        <w:sdtPr>
          <w:alias w:val="Don't edit this field"/>
          <w:tag w:val="CitaviPlaceholder#517b00d9-c097-46b1-8993-9edf28590252"/>
          <w:id w:val="1053118035"/>
          <w:placeholder>
            <w:docPart w:val="DefaultPlaceholder_-1854013440"/>
          </w:placeholder>
        </w:sdtPr>
        <w:sdtContent>
          <w:r w:rsidR="00F93123">
            <w:fldChar w:fldCharType="begin"/>
          </w:r>
          <w:r w:rsidR="006D5F29">
            <w:instrText>ADDIN CitaviPlaceholder{eyIkaWQiOiIxIiwiRW50cmllcyI6W3siJGlkIjoiMiIsIklkIjoiN2U4ODJhYzEtMzE4YS00MTkzLTk4YmYtODM4MDY0ZWM0YjRh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PdmVydmlldyIsIlNob3J0VGl0bGVVcGRhdGVUeXBlIjowLCJTdGF0aWNJZHMiOlsiOTUxMjJiYTEtZjAzYS00YmFkLTk4ZmYtNGFjZTBkOWRjZTMxIl0sIlRhYmxlT2ZDb250ZW50c0NvbXBsZXhpdHkiOjAsIlRhYmxlT2ZDb250ZW50c1NvdXJjZVRleHRGb3JtYXQiOjAsIlRhc2tzIjpbXSwiVGl0bGUiOiJPdmVydmlldyIsIlRyYW5zbGF0b3JzIjpbXSwiWWVhciI6IjIwMTUiLCJZZWFyUmVzb2x2ZWQiOiIyMDE1IiwiQ3JlYXRlZEJ5IjoiX01hdHRpYXMgTHViZXIiLCJDcmVhdGVkT24iOiIyMDE4LTA3LTMxVDE0OjIwOjU5IiwiTW9kaWZpZWRCeSI6Il9NYXR6ZSIsIklkIjoiM2RlOGQ2M2QtYTlmMy00OWVkLTgwOTEtOTczYjY3MWE2NmNl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WIpIn1dfSwiVGFnIjoiQ2l0YXZpUGxhY2Vob2xkZXIjNTE3YjAwZDktYzA5Ny00NmIxLTg5OTMtOWVkZjI4NTkwMjUyIiwiVGV4dCI6Iih2Z2wuIFdpbnRvbiBDYXBpdGFsLCAyMDE1YikiLCJXQUlWZXJzaW9uIjoiNi4xLjAuMCJ9}</w:instrText>
          </w:r>
          <w:r w:rsidR="00F93123">
            <w:fldChar w:fldCharType="separate"/>
          </w:r>
          <w:r w:rsidR="00471F5E">
            <w:t>(vgl. Winton Capital, 2015b)</w:t>
          </w:r>
          <w:r w:rsidR="00F93123">
            <w:fldChar w:fldCharType="end"/>
          </w:r>
        </w:sdtContent>
      </w:sdt>
    </w:p>
    <w:p w14:paraId="27DD6F11" w14:textId="0141D556" w:rsidR="002314E8" w:rsidRDefault="000B6FC0" w:rsidP="00DD38E7">
      <w:r>
        <w:t xml:space="preserve">Designt wurde die </w:t>
      </w:r>
      <w:r w:rsidR="001C605A">
        <w:t>Competition</w:t>
      </w:r>
      <w:r>
        <w:t xml:space="preserve"> von zwei Mitarbeitern der Forschungsabteilung von Winton, die nach eigenen Angaben versucht haben</w:t>
      </w:r>
      <w:r w:rsidR="00024648">
        <w:t>,</w:t>
      </w:r>
      <w:r>
        <w:t xml:space="preserve"> </w:t>
      </w:r>
      <w:r w:rsidR="00AF5460">
        <w:t xml:space="preserve">damit </w:t>
      </w:r>
      <w:r>
        <w:t>einen guten Überblick ihres Tagesgeschäfts abzubilden</w:t>
      </w:r>
      <w:r w:rsidR="00AF5460">
        <w:t>. Demnach galt es sich mit großen Mengen an verrauschten Daten und instationären Prozessen auseinander zusetzten</w:t>
      </w:r>
      <w:r w:rsidR="00024648">
        <w:t xml:space="preserve"> </w:t>
      </w:r>
      <w:sdt>
        <w:sdtPr>
          <w:alias w:val="Don't edit this field"/>
          <w:tag w:val="CitaviPlaceholder#9c8370fc-2803-4c96-b4cd-d40e6a770084"/>
          <w:id w:val="1507241923"/>
          <w:placeholder>
            <w:docPart w:val="DefaultPlaceholder_-1854013440"/>
          </w:placeholder>
        </w:sdtPr>
        <w:sdtContent>
          <w:r w:rsidR="00024648">
            <w:fldChar w:fldCharType="begin"/>
          </w:r>
          <w:r w:rsidR="006D5F29">
            <w:instrText>ADDIN CitaviPlaceholder{eyIkaWQiOiIxIiwiRW50cmllcyI6W3siJGlkIjoiMiIsIklkIjoiYzk1YmI1MjUtMmMyYS00MWVkLWI2ODUtYzg3ZWIyNTM2ZmI5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5YzgzNzBmYy0yODAzLTRjOTYtYjRjZC1kNDBlNmE3NzAwODQiLCJUZXh0IjoiKHZnbC4gQW5kZXJzb24sIDIwMTYpIiwiV0FJVmVyc2lvbiI6IjYuMS4wLjAifQ==}</w:instrText>
          </w:r>
          <w:r w:rsidR="00024648">
            <w:fldChar w:fldCharType="separate"/>
          </w:r>
          <w:r w:rsidR="00471F5E">
            <w:t>(vgl. Anderson, 2016)</w:t>
          </w:r>
          <w:r w:rsidR="00024648">
            <w:fldChar w:fldCharType="end"/>
          </w:r>
        </w:sdtContent>
      </w:sdt>
      <w:r w:rsidR="00024648">
        <w:t>.</w:t>
      </w:r>
    </w:p>
    <w:p w14:paraId="2901244D" w14:textId="77777777" w:rsidR="002314E8" w:rsidRDefault="002314E8">
      <w:pPr>
        <w:spacing w:line="259" w:lineRule="auto"/>
      </w:pPr>
      <w:r>
        <w:br w:type="page"/>
      </w:r>
    </w:p>
    <w:p w14:paraId="74FAB052" w14:textId="2B46CB00" w:rsidR="00597365" w:rsidRDefault="00B61F91" w:rsidP="00DD38E7">
      <w:r>
        <w:lastRenderedPageBreak/>
        <w:t xml:space="preserve">Für die Teilnehmer </w:t>
      </w:r>
      <w:r w:rsidR="00210AE8">
        <w:t>wurde ein Trainingsdatensatz</w:t>
      </w:r>
      <w:r w:rsidR="00AA4325">
        <w:t xml:space="preserve"> mit 40.000 Einträgen</w:t>
      </w:r>
      <w:r w:rsidR="00024648">
        <w:t xml:space="preserve"> bereitgestellt</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w:t>
      </w:r>
      <w:r w:rsidR="00A639D9">
        <w:t>n</w:t>
      </w:r>
      <w:r w:rsidR="00210AE8">
        <w:t xml:space="preserv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w:t>
      </w:r>
      <w:r w:rsidR="00AA4325">
        <w:t xml:space="preserve"> Außerdem je eine Gewichtung für die Tages- und Minutenrenditen</w:t>
      </w:r>
      <w:r w:rsidR="004E2E96">
        <w:t xml:space="preserve"> </w:t>
      </w:r>
      <w:sdt>
        <w:sdtPr>
          <w:alias w:val="Don't edit this field"/>
          <w:tag w:val="CitaviPlaceholder#df1dfe60-4ecb-4706-b7de-fc91714a8d14"/>
          <w:id w:val="1209540487"/>
          <w:placeholder>
            <w:docPart w:val="DefaultPlaceholder_-1854013440"/>
          </w:placeholder>
        </w:sdtPr>
        <w:sdtContent>
          <w:r w:rsidR="004E2E96">
            <w:fldChar w:fldCharType="begin"/>
          </w:r>
          <w:r w:rsidR="006D5F29">
            <w:instrText>ADDIN CitaviPlaceholder{eyIkaWQiOiIxIiwiRW50cmllcyI6W3siJGlkIjoiMiIsIklkIjoiYTY4ODUxZTAtOWY1OS00MmNlLThhMjgtODA2MTgwNTU3NThhIiwiUmFuZ2VMZW5ndGgiOjI4LCJSZWZlcmVuY2VJZCI6IjlhNzQ0OGRhLTY3YWYtNGZkYy05Yzk5LTBlYWEzYmZjNDVhZi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VhKSJ9XX0sIlRhZyI6IkNpdGF2aVBsYWNlaG9sZGVyI2RmMWRmZTYwLTRlY2ItNDcwNi1iN2RlLWZjOTE3MTRhOGQxNCIsIlRleHQiOiIodmdsLiBXaW50b24gQ2FwaXRhbCwgMjAxNWEpIiwiV0FJVmVyc2lvbiI6IjYuMS4wLjAifQ==}</w:instrText>
          </w:r>
          <w:r w:rsidR="004E2E96">
            <w:fldChar w:fldCharType="separate"/>
          </w:r>
          <w:r w:rsidR="00471F5E">
            <w:t>(vgl. Winton Capital, 2015a)</w:t>
          </w:r>
          <w:r w:rsidR="004E2E96">
            <w:fldChar w:fldCharType="end"/>
          </w:r>
        </w:sdtContent>
      </w:sdt>
      <w:r w:rsidR="00AA4325">
        <w:t>.</w:t>
      </w:r>
    </w:p>
    <w:p w14:paraId="349B01C1" w14:textId="77777777" w:rsidR="004E3DA1" w:rsidRDefault="00260AA4" w:rsidP="004E3DA1">
      <w:pPr>
        <w:keepNext/>
      </w:pPr>
      <w:r>
        <w:rPr>
          <w:noProof/>
          <w:lang w:eastAsia="de-DE"/>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4C6B8258" w:rsidR="00260AA4" w:rsidRPr="004E3DA1" w:rsidRDefault="004E3DA1" w:rsidP="004E3DA1">
      <w:pPr>
        <w:pStyle w:val="Beschriftung"/>
        <w:rPr>
          <w:color w:val="FF0000"/>
        </w:rPr>
      </w:pPr>
      <w:bookmarkStart w:id="3" w:name="_Ref523302274"/>
      <w:r>
        <w:t xml:space="preserve">Abbildung </w:t>
      </w:r>
      <w:fldSimple w:instr=" SEQ Abbildung \* ARABIC ">
        <w:r w:rsidR="00FD144F">
          <w:rPr>
            <w:noProof/>
          </w:rPr>
          <w:t>1</w:t>
        </w:r>
      </w:fldSimple>
      <w:bookmarkEnd w:id="3"/>
      <w:r>
        <w:t xml:space="preserve"> </w:t>
      </w:r>
      <w:r w:rsidR="00AF5460">
        <w:t xml:space="preserve">graphische Darstellung der Datensätze. </w:t>
      </w:r>
      <w:sdt>
        <w:sdtPr>
          <w:alias w:val="Don't edit this field"/>
          <w:tag w:val="CitaviPlaceholder#ff659248-8e4c-4c60-92e8-75aee9e170c8"/>
          <w:id w:val="878044453"/>
          <w:placeholder>
            <w:docPart w:val="DefaultPlaceholder_-1854013440"/>
          </w:placeholder>
        </w:sdtPr>
        <w:sdtContent>
          <w:r w:rsidR="00F93123">
            <w:fldChar w:fldCharType="begin"/>
          </w:r>
          <w:r w:rsidR="006D5F29">
            <w:instrText>ADDIN CitaviPlaceholder{eyIkaWQiOiIxIiwiRW50cmllcyI6W3siJGlkIjoiMiIsIklkIjoiN2JjNWVmZGMtYTBjYi00MjMzLTljOTMtNTY3ZjljZDQ0NjZkIiwiUmFuZ2VMZW5ndGgiOjIzLCJSZWZlcmVuY2VJZCI6IjlhNzQ0OGRhLTY3YWYtNGZkYy05Yzk5LTBlYWEzYmZjNDVhZi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}</w:instrText>
          </w:r>
          <w:r w:rsidR="00F93123">
            <w:fldChar w:fldCharType="separate"/>
          </w:r>
          <w:r w:rsidR="00471F5E">
            <w:t>(Winton Capital, 2015a)</w:t>
          </w:r>
          <w:r w:rsidR="00F93123">
            <w:fldChar w:fldCharType="end"/>
          </w:r>
        </w:sdtContent>
      </w:sdt>
    </w:p>
    <w:p w14:paraId="6F5BC9D8" w14:textId="6821076A" w:rsidR="00116731" w:rsidRDefault="00AA4325" w:rsidP="00DD38E7">
      <w:r>
        <w:t xml:space="preserve">Im Testdatensatz mit 120.000 Einträgen sind nur die Features, die vergangenen Tagesrenditen und die Minutenrenditen von </w:t>
      </w:r>
      <w:r w:rsidR="00E57CB1">
        <w:t>1</w:t>
      </w:r>
      <w:r>
        <w:t xml:space="preserve">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 xml:space="preserve">entsprechend prognostiziert </w:t>
      </w:r>
      <w:r>
        <w:t xml:space="preserve">werden. Als Evaluationsmetrik für die Vorhersagen wurde die gewichtete durchschnittliche absolute Abweichung vom wahren </w:t>
      </w:r>
      <w:r w:rsidR="00260AA4">
        <w:t xml:space="preserve">Wert der </w:t>
      </w:r>
      <w:r>
        <w:t>Renditen gewählt (Weighted Mean Absolute Error, kurz: WMAE)</w:t>
      </w:r>
      <w:r w:rsidR="00A639D9">
        <w:t>,</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A639D9">
        <w:t xml:space="preserve">, mit dem Ziel </w:t>
      </w:r>
      <w:r w:rsidR="00245FA1">
        <w:t>d</w:t>
      </w:r>
      <w:r w:rsidR="00F7385B">
        <w:t xml:space="preserve">en Contest </w:t>
      </w:r>
      <w:r w:rsidR="00245FA1">
        <w:t>noch realitätsnäher zu gestalten</w:t>
      </w:r>
      <w:r w:rsidR="00260AA4">
        <w:t>.</w:t>
      </w:r>
      <w:r w:rsidR="004E2E96">
        <w:t xml:space="preserve"> </w:t>
      </w:r>
      <w:sdt>
        <w:sdtPr>
          <w:alias w:val="Don't edit this field"/>
          <w:tag w:val="CitaviPlaceholder#4f0e72b7-6dcb-4817-999d-e1439441b67a"/>
          <w:id w:val="-698164399"/>
          <w:placeholder>
            <w:docPart w:val="DefaultPlaceholder_-1854013440"/>
          </w:placeholder>
        </w:sdtPr>
        <w:sdtContent>
          <w:r w:rsidR="004E2E96">
            <w:fldChar w:fldCharType="begin"/>
          </w:r>
          <w:r w:rsidR="006D5F29">
            <w:instrText>ADDIN CitaviPlaceholder{eyIkaWQiOiIxIiwiRW50cmllcyI6W3siJGlkIjoiMiIsIklkIjoiODkzYTVlMjQtNjg5Ny00NzJkLTlkMWEtMDI5ZjU4N2RhOTk2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PdmVydmlldyIsIlNob3J0VGl0bGVVcGRhdGVUeXBlIjowLCJTdGF0aWNJZHMiOlsiOTUxMjJiYTEtZjAzYS00YmFkLTk4ZmYtNGFjZTBkOWRjZTMxIl0sIlRhYmxlT2ZDb250ZW50c0NvbXBsZXhpdHkiOjAsIlRhYmxlT2ZDb250ZW50c1NvdXJjZVRleHRGb3JtYXQiOjAsIlRhc2tzIjpbXSwiVGl0bGUiOiJPdmVydmlldyIsIlRyYW5zbGF0b3JzIjpbXSwiWWVhciI6IjIwMTUiLCJZZWFyUmVzb2x2ZWQiOiIyMDE1IiwiQ3JlYXRlZEJ5IjoiX01hdHRpYXMgTHViZXIiLCJDcmVhdGVkT24iOiIyMDE4LTA3LTMxVDE0OjIwOjU5IiwiTW9kaWZpZWRCeSI6Il9NYXR6ZSIsIklkIjoiM2RlOGQ2M2QtYTlmMy00OWVkLTgwOTEtOTczYjY3MWE2NmNl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WIpIn1dfSwiVGFnIjoiQ2l0YXZpUGxhY2Vob2xkZXIjNGYwZTcyYjctNmRjYi00ODE3LTk5OWQtZTE0Mzk0NDFiNjdhIiwiVGV4dCI6Iih2Z2wuIFdpbnRvbiBDYXBpdGFsLCAyMDE1YikiLCJXQUlWZXJzaW9uIjoiNi4xLjAuMCJ9}</w:instrText>
          </w:r>
          <w:r w:rsidR="004E2E96">
            <w:fldChar w:fldCharType="separate"/>
          </w:r>
          <w:r w:rsidR="00471F5E">
            <w:t>(vgl. Winton Capital, 2015b)</w:t>
          </w:r>
          <w:r w:rsidR="004E2E96">
            <w:fldChar w:fldCharType="end"/>
          </w:r>
        </w:sdtContent>
      </w:sdt>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011138A3" w:rsidR="00122A2F" w:rsidRDefault="00122A2F" w:rsidP="00DD38E7">
      <w:r>
        <w:t xml:space="preserve">Wie </w:t>
      </w:r>
      <w:r w:rsidR="00260AA4">
        <w:t xml:space="preserve">für Kaggle Competitions </w:t>
      </w:r>
      <w:r>
        <w:t>üblich</w:t>
      </w:r>
      <w:r w:rsidR="00A639D9">
        <w:t>,</w:t>
      </w:r>
      <w:r>
        <w:t xml:space="preserve"> gab es ein</w:t>
      </w:r>
      <w:r w:rsidR="00DB530B">
        <w:t xml:space="preserve"> für alle sichtbares</w:t>
      </w:r>
      <w:r>
        <w:t xml:space="preserve"> </w:t>
      </w:r>
      <w:r w:rsidR="00B61F91">
        <w:t>öffentliches</w:t>
      </w:r>
      <w:r>
        <w:t xml:space="preserve"> Leaderboard, dass den Teilnehmern nach dem Hochladen ihrer Vorhersagen</w:t>
      </w:r>
      <w:r w:rsidR="00DB530B">
        <w:t xml:space="preserve"> den WMAE von 25% der Testdaten als Punktestand errechnete. Für die entscheidende Endwertung des Wettbewerbs wurde nach Abschluss ein privates Leaderboard veröffentlicht, das den WMAE der restlichen 75% der Testdaten abbildete und für die </w:t>
      </w:r>
      <w:r w:rsidR="00260AA4">
        <w:t xml:space="preserve">letztendliche </w:t>
      </w:r>
      <w:r w:rsidR="00DB530B">
        <w:t>Platzierung ausschlaggebend war</w:t>
      </w:r>
      <w:r w:rsidR="004E2E96">
        <w:t xml:space="preserve"> </w:t>
      </w:r>
      <w:sdt>
        <w:sdtPr>
          <w:alias w:val="Don't edit this field"/>
          <w:tag w:val="CitaviPlaceholder#57baf627-22ac-4292-8015-de7a6ed74067"/>
          <w:id w:val="-936750008"/>
          <w:placeholder>
            <w:docPart w:val="DefaultPlaceholder_-1854013440"/>
          </w:placeholder>
        </w:sdtPr>
        <w:sdtContent>
          <w:r w:rsidR="004E2E96">
            <w:fldChar w:fldCharType="begin"/>
          </w:r>
          <w:r w:rsidR="006D5F29">
            <w:instrText>ADDIN CitaviPlaceholder{eyIkaWQiOiIxIiwiRW50cmllcyI6W3siJGlkIjoiMiIsIklkIjoiZDYzMDkxMmMtNDljMC00MDk5LWJhZTAtYjM0NzZmYWJkZDNmIiwiUmFuZ2VTdGFydCI6MjAsIlJhbmdlTGVuZ3RoIjoyOSwiUmVmZXJlbmNlSWQiOiIzZGU4ZDYzZC1hOWYzLTQ5ZWQtODA5MS05NzNiNjcxYTY2Y2UiLCJQcmVmaXgiOiJ2Z2wuIC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l9NYXR0aWFzIEx1YmVyIiwiQ3JlYXRlZE9uIjoiMjAxOC0wOC0yOFQwMDo0MDozMyIsIk1vZGlmaWVkQnkiOiJfTWF0dGlhcyBMdWJlciIsIklkIjoiOWZjM2NiMGUtYmE0ZC00MmQ3LWFiOGMtYWEyZjgzMTEzOGJiIiwiTW9kaWZpZWRPbiI6IjIwMTgtMDgtMjhUMDA6NDA6MzMiLCJQcm9qZWN0Ijp7IiRyZWYiOiI1In19LCJTaG9ydFRpdGxlIjoiV2ludG9uIENhcGl0YWwgMjAxNSDigJMgT3ZlcnZpZXc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5VDIyOjU4OjU5IiwiUHJvamVjdCI6eyIkcmVmIjoiNSJ9fSwiVXNlTnVtYmVyaW5nVHlwZU9mUGFyZW50RG9jdW1lbnQiOmZhbHNlLCJVc2VTdGFuZGFyZFByZWZpeCI6ZmFsc2V9LHsiJGlkIjoiOSIsIklkIjoiOTliOGM0ODktZDIwMi00Y2NiLWFlMmEtNmQ2NTQ1MWFkNWE5IiwiUmFuZ2VMZW5ndGgiOjIwLCJSZWZlcmVuY2VJZCI6ImFmZDAyYzcyLWZlODYtNDNlOC1hNDlkLWJlNWZhNGFkNjc4YSIsIlByZWZpeCI6InZnbC4gIiwiUmVmZXJlbmNlIjp7IiRpZCI6IjEwIiwiQWJzdHJhY3RDb21wbGV4aXR5IjowLCJBYnN0cmFjdFNvdXJjZVRleHRGb3JtYXQiOjAsIkF1dGhvcnMiOlt7IiRpZCI6IjEx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l9NYXR0aWFzIEx1YmVyIiwiQ3JlYXRlZE9uIjoiMjAxOC0wOC0wMlQyMzo0MzoxMSIsIk1vZGlmaWVkQnkiOiJfTWF0dGlhcyBMdWJlciIsIklkIjoiMTYwN2I3MzQtZmFlNS00MGEyLTg1MWYtOTY0YmQ4Y2Q4NWE3IiwiTW9kaWZpZWRPbiI6IjIwMTgtMDgtMDJUMjE6NDM6MTYiLCJQcm9qZWN0Ijp7IiRyZWYiOiI1In19XSwiT25saW5lQWRkcmVzcyI6Imh0dHBzOi8vd3d3LmthZ2dsZS5jb20vYy90aGUtd2ludG9uLXN0b2NrLW1hcmtldC1jaGFsbGVuZ2UvZGlzY3Vzc2lvbi8xODY0NSIsIk9yZ2FuaXphdGlvbnMiOlt7IiRyZWYiOiI0In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E0IiwiQ291bnQiOjEsIlRleHRVbml0cyI6W3siJGlkIjoiMTUiLCJGb250U3R5bGUiOnsiJGlkIjoiMTYiLCJOZXV0cmFsIjp0cnVlfSwiUmVhZGluZ09yZGVyIjoxLCJUZXh0IjoiKHZnbC4gQW5kZXJzb24sIDIwMTY7IHZnbC4gV2ludG9uIENhcGl0YWwsIDIwMTViKSJ9XX0sIlRhZyI6IkNpdGF2aVBsYWNlaG9sZGVyIzU3YmFmNjI3LTIyYWMtNDI5Mi04MDE1LWRlN2E2ZWQ3NDA2NyIsIlRleHQiOiIodmdsLiBBbmRlcnNvbiwgMjAxNjsgdmdsLiBXaW50b24gQ2FwaXRhbCwgMjAxNWIpIiwiV0FJVmVyc2lvbiI6IjYuMS4wLjAifQ==}</w:instrText>
          </w:r>
          <w:r w:rsidR="004E2E96">
            <w:fldChar w:fldCharType="separate"/>
          </w:r>
          <w:r w:rsidR="00471F5E">
            <w:t>(vgl. Anderson, 2016; vgl. Winton Capital, 2015b)</w:t>
          </w:r>
          <w:r w:rsidR="004E2E96">
            <w:fldChar w:fldCharType="end"/>
          </w:r>
        </w:sdtContent>
      </w:sdt>
      <w:r w:rsidR="00DB530B">
        <w:t>.</w:t>
      </w:r>
    </w:p>
    <w:p w14:paraId="2BE44424" w14:textId="46913871" w:rsidR="00692CE6" w:rsidRPr="00DD38E7" w:rsidRDefault="00245FA1" w:rsidP="00DD38E7">
      <w:r>
        <w:lastRenderedPageBreak/>
        <w:t>Außerdem erwähnenswert ist</w:t>
      </w:r>
      <w:r w:rsidR="00692CE6">
        <w:t>, dass während des Wettbewerbs der Testdatensatz geändert werden musste. Einigen Teilnehmern gelang es</w:t>
      </w:r>
      <w:r w:rsidR="007F0612">
        <w:t>,</w:t>
      </w:r>
      <w:r w:rsidR="00692CE6">
        <w:t xml:space="preserve">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7F0612">
        <w:t>,</w:t>
      </w:r>
      <w:r w:rsidR="00D831CC">
        <w:t xml:space="preserve"> zu entschlüsseln</w:t>
      </w:r>
      <w:r w:rsidR="00122A2F">
        <w:t>,</w:t>
      </w:r>
      <w:r w:rsidR="00D831CC">
        <w:t xml:space="preserve"> wie die Testdaten zwischen den beiden Leaderboards aufgeteilt wurden</w:t>
      </w:r>
      <w:r w:rsidR="00122A2F">
        <w:t xml:space="preserve">. </w:t>
      </w:r>
      <w:r w:rsidR="00D831CC">
        <w:t>Da auf dem öffentlichen Leaderboard schon während der Challenge validiert werden konnte</w:t>
      </w:r>
      <w:r w:rsidR="007F0612">
        <w:t>,</w:t>
      </w:r>
      <w:r w:rsidR="00D831CC">
        <w:t xml:space="preserve"> war davon auszugehen</w:t>
      </w:r>
      <w:r w:rsidR="00AC663B">
        <w:t>,</w:t>
      </w:r>
      <w:r w:rsidR="00D831CC">
        <w:t xml:space="preserve"> dass so auch Rückschlüsse auf das private Leaderboard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4E2E96">
        <w:t xml:space="preserve"> </w:t>
      </w:r>
      <w:sdt>
        <w:sdtPr>
          <w:alias w:val="Don't edit this field"/>
          <w:tag w:val="CitaviPlaceholder#6dd614c0-c50e-4cac-89c3-b9ed116b71b7"/>
          <w:id w:val="-1526480257"/>
          <w:placeholder>
            <w:docPart w:val="DefaultPlaceholder_-1854013440"/>
          </w:placeholder>
        </w:sdtPr>
        <w:sdtContent>
          <w:r w:rsidR="004E2E96">
            <w:fldChar w:fldCharType="begin"/>
          </w:r>
          <w:r w:rsidR="006D5F29">
            <w:instrText>ADDIN CitaviPlaceholder{eyIkaWQiOiIxIiwiRW50cmllcyI6W3siJGlkIjoiMiIsIklkIjoiZjMxNDc1YmItYzdlNS00OWI0LWIwNmEtMTg3OTY1OGQ0MGEyIiwiUmFuZ2VMZW5ndGgiOjIxLCJSZWZlcmVuY2VJZCI6IjVkMTI1ODY4LTIwZGYtNGM4MC1iNTBhLWNmMjA0ODRhZGE2YiIsIlByZWZpeCI6InZnbC4gIiwiUmVmZXJlbmNlIjp7IiRpZCI6IjMiLCJBYnN0cmFjdENvbXBsZXhpdHkiOjAsIkFic3RyYWN0U291cmNlVGV4dEZvcm1hdCI6MCwiQWNjZXNzRGF0ZSI6IjI4LjA4LjIwMTgiLCJBdXRob3JzIjpbeyIkaWQiOiI0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BbmRlcnNvbiwgMjAxNSkifV19LCJUYWciOiJDaXRhdmlQbGFjZWhvbGRlciM2ZGQ2MTRjMC1jNTBlLTRjYWMtODljMy1iOWVkMTE2YjcxYjciLCJUZXh0IjoiKHZnbC4gQW5kZXJzb24sIDIwMTUpIiwiV0FJVmVyc2lvbiI6IjYuMS4wLjAifQ==}</w:instrText>
          </w:r>
          <w:r w:rsidR="004E2E96">
            <w:fldChar w:fldCharType="separate"/>
          </w:r>
          <w:r w:rsidR="00471F5E">
            <w:t>(vgl. Anderson, 2015)</w:t>
          </w:r>
          <w:r w:rsidR="004E2E96">
            <w:fldChar w:fldCharType="end"/>
          </w:r>
        </w:sdtContent>
      </w:sdt>
      <w:r w:rsidR="00122A2F">
        <w:t>.</w:t>
      </w:r>
    </w:p>
    <w:p w14:paraId="6F16F0AB" w14:textId="0FA1A6B5" w:rsidR="002E4D15" w:rsidRDefault="001C3178" w:rsidP="002E4D15">
      <w:pPr>
        <w:pStyle w:val="berschrift2"/>
      </w:pPr>
      <w:bookmarkStart w:id="4" w:name="_Toc523318441"/>
      <w:r>
        <w:t>Hintergrund</w:t>
      </w:r>
      <w:bookmarkEnd w:id="4"/>
    </w:p>
    <w:p w14:paraId="3D33149C" w14:textId="0B1981AE" w:rsidR="00C33EF0" w:rsidRPr="007F0612" w:rsidRDefault="00D70844" w:rsidP="00653C3C">
      <w:r>
        <w:t>Thema dieser Arbeit wa</w:t>
      </w:r>
      <w:r w:rsidR="006C3EE2">
        <w:t>r</w:t>
      </w:r>
      <w:r>
        <w:t xml:space="preserve"> </w:t>
      </w:r>
      <w:r w:rsidR="006C3EE2">
        <w:t>die Vorhersage von Finanzmarktrenditen am Beispiel der Winton</w:t>
      </w:r>
      <w:r w:rsidR="009B5511">
        <w:t>-</w:t>
      </w:r>
      <w:r w:rsidR="006C3EE2">
        <w:t>Stock</w:t>
      </w:r>
      <w:r w:rsidR="009B5511">
        <w:t>-</w:t>
      </w:r>
      <w:r w:rsidR="006C3EE2">
        <w:t>Market</w:t>
      </w:r>
      <w:r w:rsidR="009B5511">
        <w:t>-</w:t>
      </w:r>
      <w:r w:rsidR="006C3EE2">
        <w:t xml:space="preserve">Challenge. Die Schwierigkeiten lagen insbesondere </w:t>
      </w:r>
      <w:r w:rsidR="007F0612">
        <w:t>darin</w:t>
      </w:r>
      <w:r w:rsidR="006C3EE2">
        <w:t xml:space="preserve">, Signale in der großen Menge an </w:t>
      </w:r>
      <w:r w:rsidR="001C605A">
        <w:t>Störeinflüssen</w:t>
      </w:r>
      <w:r w:rsidR="006C3EE2">
        <w:t xml:space="preserve"> </w:t>
      </w:r>
      <w:r w:rsidR="00C77122">
        <w:t>sichtbar zu machen</w:t>
      </w:r>
      <w:r w:rsidR="002C6725">
        <w:t xml:space="preserve">. </w:t>
      </w:r>
      <w:r w:rsidR="004E762D" w:rsidRPr="004E762D">
        <w:t>Letztendlich scheiterte ein Großteil der Teilnehmer an diesem Problem und nicht einmal der Hälfte gelang es überhaupt</w:t>
      </w:r>
      <w:r w:rsidR="009B5511">
        <w:t>,</w:t>
      </w:r>
      <w:r w:rsidR="004E762D" w:rsidRPr="004E762D">
        <w:t xml:space="preserve"> die von Winton ausgewählte Benchmark zu schlagen</w:t>
      </w:r>
      <w:r w:rsidR="00AA37D9">
        <w:t xml:space="preserve"> </w:t>
      </w:r>
      <w:sdt>
        <w:sdtPr>
          <w:alias w:val="Don't edit this field"/>
          <w:tag w:val="CitaviPlaceholder#d94ee6e7-b052-4d38-ad93-fc425155b79c"/>
          <w:id w:val="1081950048"/>
          <w:placeholder>
            <w:docPart w:val="DefaultPlaceholder_-1854013440"/>
          </w:placeholder>
        </w:sdtPr>
        <w:sdtContent>
          <w:r w:rsidR="00AA37D9">
            <w:fldChar w:fldCharType="begin"/>
          </w:r>
          <w:r w:rsidR="006D5F29">
            <w:instrText>ADDIN CitaviPlaceholder{eyIkaWQiOiIxIiwiRW50cmllcyI6W3siJGlkIjoiMiIsIklkIjoiNjk1MTAwODgtZjk5OS00NmUwLWEwNTEtYmFiMjE4NGZiNWFj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X01hdHRpYXMgTHViZXIiLCJDcmVhdGVkT24iOiIyMDE4LTA4LTI4VDAxOjA5OjU3IiwiTW9kaWZpZWRCeSI6Il9NYXR0aWFzIEx1YmVyIiwiSWQiOiJhZjRmMzMwMS1kOTZiLTQ5YWItOGM4Yi0wNjU5NjNhZGFlNmMiLCJNb2RpZmllZE9uIjoiMjAxOC0wOC0yOFQwMTowOTo1NyIsIlByb2plY3QiOnsiJHJlZiI6IjUifX1dLCJPbmxpbmVBZGRyZXNzIjoiaHR0cHM6Ly93d3cua2FnZ2xlLmNvbS9jL3RoZS13aW50b24tc3RvY2stbWFya2V0LWNoYWxsZW5nZS9sZWFkZXJib2FyZ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Yg4oCTIExlYWRlcmJvYXJkIiwiU2hvcnRUaXRsZVVwZGF0ZVR5cGUiOjAsIlN0YXRpY0lkcyI6WyJmZjdjYjU4MC0yM2U5LTQxMGYtODc0OC0yZWZjNmE1MzAzNTciXSwiVGFibGVPZkNvbnRlbnRzQ29tcGxleGl0eSI6MCwiVGFibGVPZkNvbnRlbnRzU291cmNlVGV4dEZvcm1hdCI6MCwiVGFza3MiOltdLCJUaXRsZSI6IkxlYWRlcmJvYXJkIiwiVHJhbnNsYXRvcnMiOltdLCJZZWFyUmVzb2x2ZWQiOiIyMDE2IiwiQ3JlYXRlZEJ5IjoiX01hdHRpYXMgTHViZXIiLCJDcmVhdGVkT24iOiIyMDE4LTA4LTI4VDAxOjA5OjQ1IiwiTW9kaWZpZWRCeSI6Il9NYXR6ZSIsIklkIjoiZjUzMzU4YzgtMWZhNy00ODhlLWExY2MtYTg2NjNjNThlZmZ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ikifV19LCJUYWciOiJDaXRhdmlQbGFjZWhvbGRlciNkOTRlZTZlNy1iMDUyLTRkMzgtYWQ5My1mYzQyNTE1NWI3OWMiLCJUZXh0IjoiKHZnbC4gV2ludG9uIENhcGl0YWwsIDIwMTYpIiwiV0FJVmVyc2lvbiI6IjYuMS4wLjAifQ==}</w:instrText>
          </w:r>
          <w:r w:rsidR="00AA37D9">
            <w:fldChar w:fldCharType="separate"/>
          </w:r>
          <w:r w:rsidR="00471F5E">
            <w:t>(vgl. Winton Capital, 2016)</w:t>
          </w:r>
          <w:r w:rsidR="00AA37D9">
            <w:fldChar w:fldCharType="end"/>
          </w:r>
        </w:sdtContent>
      </w:sdt>
      <w:r w:rsidR="004E762D" w:rsidRPr="004E762D">
        <w:t>.</w:t>
      </w:r>
      <w:r w:rsidR="002C6725">
        <w:t xml:space="preserve"> </w:t>
      </w:r>
    </w:p>
    <w:p w14:paraId="12032847" w14:textId="7377633C" w:rsidR="00FA21A0" w:rsidRDefault="00FA21A0" w:rsidP="00653C3C">
      <w:r>
        <w:t xml:space="preserve">Auffällig war außerdem, dass, soweit ersichtlich, </w:t>
      </w:r>
      <w:r w:rsidR="003C5076">
        <w:t>im Nachgang de</w:t>
      </w:r>
      <w:r w:rsidR="009B5511">
        <w:t xml:space="preserve">s Wettbewerbs </w:t>
      </w:r>
      <w:r>
        <w:t xml:space="preserve">tatsächlich </w:t>
      </w:r>
      <w:r w:rsidR="004E762D">
        <w:t>kaum funktionierende Modelle anderer</w:t>
      </w:r>
      <w:r w:rsidR="003C5076">
        <w:t xml:space="preserve"> Teilnehmer veröffentlicht wurden. Auch wie vom Veranstalter eigentlich angekündigt</w:t>
      </w:r>
      <w:r w:rsidR="00F61850">
        <w:t>,</w:t>
      </w:r>
      <w:r w:rsidR="003C5076">
        <w:t xml:space="preserve"> wurden die </w:t>
      </w:r>
      <w:r w:rsidR="009B5511">
        <w:t>b</w:t>
      </w:r>
      <w:r w:rsidR="003C5076">
        <w:t>esten Modelle des Wettbewerbs später nicht der breiten Öffentlichkeit zugänglich gemacht</w:t>
      </w:r>
      <w:r w:rsidR="00AA37D9">
        <w:t xml:space="preserve"> </w:t>
      </w:r>
      <w:sdt>
        <w:sdtPr>
          <w:alias w:val="Don't edit this field"/>
          <w:tag w:val="CitaviPlaceholder#29b21bce-a19e-4c49-94bb-55c3052ef5fe"/>
          <w:id w:val="965091452"/>
          <w:placeholder>
            <w:docPart w:val="DefaultPlaceholder_-1854013440"/>
          </w:placeholder>
        </w:sdtPr>
        <w:sdtContent>
          <w:r w:rsidR="00AA37D9">
            <w:fldChar w:fldCharType="begin"/>
          </w:r>
          <w:r w:rsidR="006D5F29">
            <w:instrText>ADDIN CitaviPlaceholder{eyIkaWQiOiIxIiwiRW50cmllcyI6W3siJGlkIjoiMiIsIklkIjoiMzc1NzQ5ZmEtNTliOS00OGQ0LWEyNjYtOTYyNmM2ZThjZWNk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OWIyMWJjZS1hMTllLTRjNDktOTRiYi01NWMzMDUyZWY1ZmUiLCJUZXh0IjoiKHZnbC4gQW5kZXJzb24sIDIwMTYpIiwiV0FJVmVyc2lvbiI6IjYuMS4wLjAifQ==}</w:instrText>
          </w:r>
          <w:r w:rsidR="00AA37D9">
            <w:fldChar w:fldCharType="separate"/>
          </w:r>
          <w:r w:rsidR="00471F5E">
            <w:t>(vgl. Anderson, 2016)</w:t>
          </w:r>
          <w:r w:rsidR="00AA37D9">
            <w:fldChar w:fldCharType="end"/>
          </w:r>
        </w:sdtContent>
      </w:sdt>
      <w:r w:rsidR="003C5076">
        <w:t xml:space="preserve"> und dementsprechend ist auch noch keine </w:t>
      </w:r>
      <w:r w:rsidR="00C77122">
        <w:t>Top</w:t>
      </w:r>
      <w:r w:rsidR="00F61850">
        <w:t>-</w:t>
      </w:r>
      <w:r w:rsidR="00C77122">
        <w:t>X</w:t>
      </w:r>
      <w:r w:rsidR="009B5511">
        <w:t>-</w:t>
      </w:r>
      <w:r w:rsidR="00C77122">
        <w:t>Lösung verfügbar</w:t>
      </w:r>
    </w:p>
    <w:p w14:paraId="2AB7F153" w14:textId="1E2853A3" w:rsidR="001C605A"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9B5511">
        <w:rPr>
          <w:color w:val="000000" w:themeColor="text1"/>
        </w:rPr>
        <w:t>s</w:t>
      </w:r>
      <w:r w:rsidR="002C6725" w:rsidRPr="00745FC0">
        <w:rPr>
          <w:color w:val="000000" w:themeColor="text1"/>
        </w:rPr>
        <w:t xml:space="preserve"> </w:t>
      </w:r>
      <w:r w:rsidR="00F7385B">
        <w:rPr>
          <w:color w:val="000000" w:themeColor="text1"/>
        </w:rPr>
        <w:t>C</w:t>
      </w:r>
      <w:r w:rsidR="009B5511">
        <w:rPr>
          <w:color w:val="000000" w:themeColor="text1"/>
        </w:rPr>
        <w:t>ontests</w:t>
      </w:r>
      <w:r w:rsidR="00745FC0" w:rsidRPr="00745FC0">
        <w:rPr>
          <w:color w:val="000000" w:themeColor="text1"/>
        </w:rPr>
        <w:t xml:space="preserve">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ließ und bis heute keine detailliert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schrittwei</w:t>
      </w:r>
      <w:r w:rsidR="009B5511">
        <w:rPr>
          <w:color w:val="000000" w:themeColor="text1"/>
        </w:rPr>
        <w:t>se</w:t>
      </w:r>
      <w:r w:rsidR="00733DA3" w:rsidRPr="00745FC0">
        <w:rPr>
          <w:color w:val="000000" w:themeColor="text1"/>
        </w:rPr>
        <w:t xml:space="preserve">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0EB52F9F" w14:textId="7593568E" w:rsidR="00041BC5" w:rsidRPr="002314E8" w:rsidRDefault="00025D86" w:rsidP="002314E8">
      <w:pPr>
        <w:pStyle w:val="berschrift2"/>
      </w:pPr>
      <w:bookmarkStart w:id="5" w:name="_Toc523318442"/>
      <w:r w:rsidRPr="002314E8">
        <w:t>Verwendete Software</w:t>
      </w:r>
      <w:bookmarkEnd w:id="5"/>
    </w:p>
    <w:p w14:paraId="7B1D084C" w14:textId="6BAB04E2" w:rsidR="00EE3E08" w:rsidRPr="0043501E" w:rsidRDefault="00745FC0" w:rsidP="00025D86">
      <w:pPr>
        <w:rPr>
          <w:color w:val="000000" w:themeColor="text1"/>
        </w:rPr>
      </w:pPr>
      <w:r w:rsidRPr="0043501E">
        <w:rPr>
          <w:color w:val="000000" w:themeColor="text1"/>
        </w:rPr>
        <w:t xml:space="preserve">Für das Vorgehen wurde auf verschiedene Softwarepakete zurückgegriffen. Aufbauend auf der Entwicklungsumgebung </w:t>
      </w:r>
      <w:r w:rsidRPr="0043501E">
        <w:rPr>
          <w:i/>
          <w:color w:val="000000" w:themeColor="text1"/>
        </w:rPr>
        <w:t>Anaconda</w:t>
      </w:r>
      <w:r w:rsidRPr="0043501E">
        <w:rPr>
          <w:color w:val="000000" w:themeColor="text1"/>
        </w:rPr>
        <w:t xml:space="preserve"> wurde </w:t>
      </w:r>
      <w:r w:rsidRPr="0043501E">
        <w:rPr>
          <w:i/>
          <w:color w:val="000000" w:themeColor="text1"/>
        </w:rPr>
        <w:t>IPython</w:t>
      </w:r>
      <w:r w:rsidRPr="0043501E">
        <w:rPr>
          <w:color w:val="000000" w:themeColor="text1"/>
        </w:rPr>
        <w:t xml:space="preserve"> </w:t>
      </w:r>
      <w:sdt>
        <w:sdtPr>
          <w:rPr>
            <w:color w:val="000000" w:themeColor="text1"/>
          </w:rPr>
          <w:alias w:val="Don't edit this field"/>
          <w:tag w:val="CitaviPlaceholder#bde8f1a9-54a3-44bc-b273-6297bf3c2492"/>
          <w:id w:val="-445616594"/>
          <w:placeholder>
            <w:docPart w:val="30EBBE702DE1487F97EE33EF0515D96F"/>
          </w:placeholder>
        </w:sdtPr>
        <w:sdtContent>
          <w:r w:rsidR="00471F5E">
            <w:rPr>
              <w:color w:val="000000" w:themeColor="text1"/>
            </w:rPr>
            <w:fldChar w:fldCharType="begin"/>
          </w:r>
          <w:r w:rsidR="00471F5E">
            <w:rPr>
              <w:color w:val="000000" w:themeColor="text1"/>
            </w:rPr>
            <w:instrText>ADDIN CitaviPlaceholder{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UGVyZXogJiBHcmFuZ2VyLCAyMDA3KSJ9XX0sIlRhZyI6IkNpdGF2aVBsYWNlaG9sZGVyI2JkZThmMWE5LTU0YTMtNDRiYy1iMjczLTYyOTdiZjNjMjQ5MiIsIlRleHQiOiIodmdsLiBQZXJleiAmIEdyYW5nZXIsIDIwMDcpIiwiV0FJVmVyc2lvbiI6IjYuMS4wLjAifQ==}</w:instrText>
          </w:r>
          <w:r w:rsidR="00471F5E">
            <w:rPr>
              <w:color w:val="000000" w:themeColor="text1"/>
            </w:rPr>
            <w:fldChar w:fldCharType="separate"/>
          </w:r>
          <w:r w:rsidR="00471F5E">
            <w:rPr>
              <w:color w:val="000000" w:themeColor="text1"/>
            </w:rPr>
            <w:t>(vgl. Perez &amp; Granger, 2007)</w:t>
          </w:r>
          <w:r w:rsidR="00471F5E">
            <w:rPr>
              <w:color w:val="000000" w:themeColor="text1"/>
            </w:rPr>
            <w:fldChar w:fldCharType="end"/>
          </w:r>
        </w:sdtContent>
      </w:sdt>
      <w:r w:rsidR="00471F5E">
        <w:rPr>
          <w:color w:val="000000" w:themeColor="text1"/>
        </w:rPr>
        <w:t xml:space="preserve"> </w:t>
      </w:r>
      <w:r w:rsidRPr="0043501E">
        <w:rPr>
          <w:color w:val="000000" w:themeColor="text1"/>
        </w:rPr>
        <w:t xml:space="preserve">als </w:t>
      </w:r>
      <w:r w:rsidR="00EE3E08" w:rsidRPr="0043501E">
        <w:rPr>
          <w:color w:val="000000" w:themeColor="text1"/>
        </w:rPr>
        <w:t>P</w:t>
      </w:r>
      <w:r w:rsidRPr="0043501E">
        <w:rPr>
          <w:color w:val="000000" w:themeColor="text1"/>
        </w:rPr>
        <w:t>rogrammiersprache gewählt</w:t>
      </w:r>
      <w:r w:rsidR="009F2194" w:rsidRPr="0043501E">
        <w:rPr>
          <w:color w:val="000000" w:themeColor="text1"/>
        </w:rPr>
        <w:t xml:space="preserve">. Dieses sogenannte </w:t>
      </w:r>
      <w:r w:rsidR="0015714A" w:rsidRPr="0043501E">
        <w:rPr>
          <w:color w:val="000000" w:themeColor="text1"/>
        </w:rPr>
        <w:t>interaktive Python ermöglich</w:t>
      </w:r>
      <w:r w:rsidR="006F3CF4">
        <w:rPr>
          <w:color w:val="000000" w:themeColor="text1"/>
        </w:rPr>
        <w:t>t</w:t>
      </w:r>
      <w:r w:rsidR="0015714A" w:rsidRPr="0043501E">
        <w:rPr>
          <w:color w:val="000000" w:themeColor="text1"/>
        </w:rPr>
        <w:t xml:space="preserve"> das Erstellen von Jupyter</w:t>
      </w:r>
      <w:r w:rsidR="006F3CF4">
        <w:rPr>
          <w:color w:val="000000" w:themeColor="text1"/>
        </w:rPr>
        <w:t>-</w:t>
      </w:r>
      <w:r w:rsidR="0015714A" w:rsidRPr="0043501E">
        <w:rPr>
          <w:color w:val="000000" w:themeColor="text1"/>
        </w:rPr>
        <w:t xml:space="preserve">Notebooks </w:t>
      </w:r>
      <w:sdt>
        <w:sdtPr>
          <w:rPr>
            <w:color w:val="000000" w:themeColor="text1"/>
          </w:rPr>
          <w:alias w:val="Don't edit this field"/>
          <w:tag w:val="CitaviPlaceholder#0e35058d-215d-46e8-ae31-021cb961e780"/>
          <w:id w:val="179325932"/>
          <w:placeholder>
            <w:docPart w:val="B18DD499F655410D84B25DFFBBE7E929"/>
          </w:placeholder>
        </w:sdtPr>
        <w:sdtContent>
          <w:r w:rsidR="006D5F29">
            <w:rPr>
              <w:color w:val="000000" w:themeColor="text1"/>
            </w:rPr>
            <w:fldChar w:fldCharType="begin"/>
          </w:r>
          <w:r w:rsidR="006D5F29">
            <w:rPr>
              <w:color w:val="000000" w:themeColor="text1"/>
            </w:rPr>
            <w:instrText>ADDIN CitaviPlaceholder{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}</w:instrText>
          </w:r>
          <w:r w:rsidR="006D5F29">
            <w:rPr>
              <w:color w:val="000000" w:themeColor="text1"/>
            </w:rPr>
            <w:fldChar w:fldCharType="separate"/>
          </w:r>
          <w:r w:rsidR="00471F5E">
            <w:rPr>
              <w:color w:val="000000" w:themeColor="text1"/>
            </w:rPr>
            <w:t>(vgl. Thomas et al., 2016)</w:t>
          </w:r>
          <w:r w:rsidR="006D5F29">
            <w:rPr>
              <w:color w:val="000000" w:themeColor="text1"/>
            </w:rPr>
            <w:fldChar w:fldCharType="end"/>
          </w:r>
        </w:sdtContent>
      </w:sdt>
      <w:r w:rsidR="006D5F29">
        <w:rPr>
          <w:color w:val="000000" w:themeColor="text1"/>
        </w:rPr>
        <w:t xml:space="preserve"> </w:t>
      </w:r>
      <w:r w:rsidR="0015714A" w:rsidRPr="0043501E">
        <w:rPr>
          <w:color w:val="000000" w:themeColor="text1"/>
        </w:rPr>
        <w:t>direkt im Browser</w:t>
      </w:r>
      <w:r w:rsidR="00EE3E08" w:rsidRPr="0043501E">
        <w:rPr>
          <w:color w:val="000000" w:themeColor="text1"/>
        </w:rPr>
        <w:t xml:space="preserve">, was im Bereich wissenschaftliches Arbeiten einige Vorteile ermöglicht. Die wohl </w:t>
      </w:r>
      <w:r w:rsidR="00F61850">
        <w:rPr>
          <w:color w:val="000000" w:themeColor="text1"/>
        </w:rPr>
        <w:t>e</w:t>
      </w:r>
      <w:r w:rsidR="00EE3E08" w:rsidRPr="0043501E">
        <w:rPr>
          <w:color w:val="000000" w:themeColor="text1"/>
        </w:rPr>
        <w:t xml:space="preserve">ntscheidendsten sind das visuelle </w:t>
      </w:r>
      <w:r w:rsidR="006F3CF4">
        <w:rPr>
          <w:color w:val="000000" w:themeColor="text1"/>
        </w:rPr>
        <w:t>F</w:t>
      </w:r>
      <w:r w:rsidR="00EE3E08" w:rsidRPr="0043501E">
        <w:rPr>
          <w:color w:val="000000" w:themeColor="text1"/>
        </w:rPr>
        <w:t xml:space="preserve">ormatieren von Text und Formeln, sowie das interaktive Ausführen von </w:t>
      </w:r>
      <w:r w:rsidR="00EE3E08" w:rsidRPr="0043501E">
        <w:rPr>
          <w:color w:val="000000" w:themeColor="text1"/>
        </w:rPr>
        <w:lastRenderedPageBreak/>
        <w:t>Code. So können z.B. Graphiken und anderer Output live im Browser angezeigt werden und dokumentenartig in Textpassagen eingebettet werden.</w:t>
      </w:r>
      <w:r w:rsidR="00745EB9">
        <w:rPr>
          <w:color w:val="000000" w:themeColor="text1"/>
        </w:rPr>
        <w:t xml:space="preserve"> </w:t>
      </w:r>
    </w:p>
    <w:p w14:paraId="7D739CF2" w14:textId="6664DDF5" w:rsidR="00041BC5" w:rsidRDefault="00EE3E08" w:rsidP="00041BC5">
      <w:pPr>
        <w:rPr>
          <w:color w:val="000000" w:themeColor="text1"/>
        </w:rPr>
      </w:pPr>
      <w:r w:rsidRPr="0043501E">
        <w:rPr>
          <w:color w:val="000000" w:themeColor="text1"/>
        </w:rPr>
        <w:t xml:space="preserve">Für die Analyse der Daten wurde dann auf </w:t>
      </w:r>
      <w:r w:rsidR="001102C2" w:rsidRPr="0043501E">
        <w:rPr>
          <w:color w:val="000000" w:themeColor="text1"/>
        </w:rPr>
        <w:t xml:space="preserve">das Paket </w:t>
      </w:r>
      <w:r w:rsidR="001102C2" w:rsidRPr="00F61850">
        <w:rPr>
          <w:i/>
          <w:color w:val="000000" w:themeColor="text1"/>
        </w:rPr>
        <w:t>Pandas</w:t>
      </w:r>
      <w:r w:rsidR="001102C2" w:rsidRPr="0043501E">
        <w:rPr>
          <w:color w:val="000000" w:themeColor="text1"/>
        </w:rPr>
        <w:t xml:space="preserve"> </w:t>
      </w:r>
      <w:sdt>
        <w:sdtPr>
          <w:rPr>
            <w:color w:val="000000" w:themeColor="text1"/>
          </w:rPr>
          <w:alias w:val="Don't edit this field"/>
          <w:tag w:val="CitaviPlaceholder#bb7debd5-5a98-4fd5-a605-c2e6a51a97ce"/>
          <w:id w:val="-498114653"/>
          <w:placeholder>
            <w:docPart w:val="DefaultPlaceholder_-1854013440"/>
          </w:placeholder>
        </w:sdtPr>
        <w:sdtContent>
          <w:r w:rsidR="006D5F29">
            <w:rPr>
              <w:color w:val="000000" w:themeColor="text1"/>
            </w:rPr>
            <w:fldChar w:fldCharType="begin"/>
          </w:r>
          <w:r w:rsidR="006D5F29">
            <w:rPr>
              <w:color w:val="000000" w:themeColor="text1"/>
            </w:rPr>
            <w:instrText>ADDIN CitaviPlaceholder{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TWNLaW5uZXkpIn1dfSwiVGFnIjoiQ2l0YXZpUGxhY2Vob2xkZXIjYmI3ZGViZDUtNWE5OC00ZmQ1LWE2MDUtYzJlNmE1MWE5N2NlIiwiVGV4dCI6Iih2Z2wuIE1jS2lubmV5KSIsIldBSVZlcnNpb24iOiI2LjEuMC4wIn0=}</w:instrText>
          </w:r>
          <w:r w:rsidR="006D5F29">
            <w:rPr>
              <w:color w:val="000000" w:themeColor="text1"/>
            </w:rPr>
            <w:fldChar w:fldCharType="separate"/>
          </w:r>
          <w:r w:rsidR="00471F5E">
            <w:rPr>
              <w:color w:val="000000" w:themeColor="text1"/>
            </w:rPr>
            <w:t>(vgl. McKinney)</w:t>
          </w:r>
          <w:r w:rsidR="006D5F29">
            <w:rPr>
              <w:color w:val="000000" w:themeColor="text1"/>
            </w:rPr>
            <w:fldChar w:fldCharType="end"/>
          </w:r>
        </w:sdtContent>
      </w:sdt>
      <w:r w:rsidR="006D5F29">
        <w:rPr>
          <w:color w:val="000000" w:themeColor="text1"/>
        </w:rPr>
        <w:t xml:space="preserve"> </w:t>
      </w:r>
      <w:r w:rsidR="001102C2" w:rsidRPr="0043501E">
        <w:rPr>
          <w:color w:val="000000" w:themeColor="text1"/>
        </w:rPr>
        <w:t>zurückgegriffen und die Graphiken darauf aufbauen</w:t>
      </w:r>
      <w:r w:rsidR="006F3CF4">
        <w:rPr>
          <w:color w:val="000000" w:themeColor="text1"/>
        </w:rPr>
        <w:t>d</w:t>
      </w:r>
      <w:r w:rsidR="001102C2" w:rsidRPr="0043501E">
        <w:rPr>
          <w:color w:val="000000" w:themeColor="text1"/>
        </w:rPr>
        <w:t xml:space="preserve"> weitgehen</w:t>
      </w:r>
      <w:r w:rsidR="006F3CF4">
        <w:rPr>
          <w:color w:val="000000" w:themeColor="text1"/>
        </w:rPr>
        <w:t>d</w:t>
      </w:r>
      <w:r w:rsidR="001102C2" w:rsidRPr="0043501E">
        <w:rPr>
          <w:color w:val="000000" w:themeColor="text1"/>
        </w:rPr>
        <w:t xml:space="preserve"> mit </w:t>
      </w:r>
      <w:r w:rsidR="001102C2" w:rsidRPr="00F61850">
        <w:rPr>
          <w:i/>
          <w:color w:val="000000" w:themeColor="text1"/>
        </w:rPr>
        <w:t>Matplotlib</w:t>
      </w:r>
      <w:r w:rsidR="006D5F29">
        <w:rPr>
          <w:i/>
          <w:color w:val="000000" w:themeColor="text1"/>
        </w:rPr>
        <w:t xml:space="preserve"> </w:t>
      </w:r>
      <w:sdt>
        <w:sdtPr>
          <w:rPr>
            <w:color w:val="000000" w:themeColor="text1"/>
          </w:rPr>
          <w:alias w:val="Don't edit this field"/>
          <w:tag w:val="CitaviPlaceholder#a5717b81-d836-4146-a89a-3e212b97ea58"/>
          <w:id w:val="853620988"/>
          <w:placeholder>
            <w:docPart w:val="3D8F0E964C464924A5BC8A581877DD21"/>
          </w:placeholder>
        </w:sdtPr>
        <w:sdtContent>
          <w:r w:rsidR="006D5F29">
            <w:rPr>
              <w:color w:val="000000" w:themeColor="text1"/>
            </w:rPr>
            <w:fldChar w:fldCharType="begin"/>
          </w:r>
          <w:r w:rsidR="006D5F29">
            <w:rPr>
              <w:color w:val="000000" w:themeColor="text1"/>
            </w:rPr>
            <w:instrText>ADDIN CitaviPlaceholder{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SHVudGVyLCAyMDA3KSJ9XX0sIlRhZyI6IkNpdGF2aVBsYWNlaG9sZGVyI2E1NzE3YjgxLWQ4MzYtNDE0Ni1hODlhLTNlMjEyYjk3ZWE1OCIsIlRleHQiOiIodmdsLiBIdW50ZXIsIDIwMDcpIiwiV0FJVmVyc2lvbiI6IjYuMS4wLjAifQ==}</w:instrText>
          </w:r>
          <w:r w:rsidR="006D5F29">
            <w:rPr>
              <w:color w:val="000000" w:themeColor="text1"/>
            </w:rPr>
            <w:fldChar w:fldCharType="separate"/>
          </w:r>
          <w:r w:rsidR="00471F5E">
            <w:rPr>
              <w:color w:val="000000" w:themeColor="text1"/>
            </w:rPr>
            <w:t>(vgl. Hunter, 2007)</w:t>
          </w:r>
          <w:r w:rsidR="006D5F29">
            <w:rPr>
              <w:color w:val="000000" w:themeColor="text1"/>
            </w:rPr>
            <w:fldChar w:fldCharType="end"/>
          </w:r>
        </w:sdtContent>
      </w:sdt>
      <w:r w:rsidR="001102C2" w:rsidRPr="0043501E">
        <w:rPr>
          <w:color w:val="000000" w:themeColor="text1"/>
        </w:rPr>
        <w:t xml:space="preserve"> visualisiert. </w:t>
      </w:r>
    </w:p>
    <w:p w14:paraId="47438931" w14:textId="68F1D142" w:rsidR="0043501E" w:rsidRPr="000320B7" w:rsidRDefault="00820F22" w:rsidP="00041BC5">
      <w:r>
        <w:t xml:space="preserve">Mit Ausnahme des </w:t>
      </w:r>
      <w:r w:rsidRPr="00F61850">
        <w:rPr>
          <w:i/>
        </w:rPr>
        <w:t>XGBoost</w:t>
      </w:r>
      <w:r w:rsidR="00471F5E">
        <w:t xml:space="preserve"> </w:t>
      </w:r>
      <w:sdt>
        <w:sdtPr>
          <w:alias w:val="Don't edit this field"/>
          <w:tag w:val="CitaviPlaceholder#16bd3cfd-e794-4cdb-a46c-99b76ce3aa74"/>
          <w:id w:val="-859048587"/>
          <w:placeholder>
            <w:docPart w:val="DefaultPlaceholder_-1854013440"/>
          </w:placeholder>
        </w:sdtPr>
        <w:sdtContent>
          <w:r w:rsidR="00471F5E">
            <w:fldChar w:fldCharType="begin"/>
          </w:r>
          <w:r w:rsidR="00471F5E">
            <w:instrText>ADDIN CitaviPlaceholder{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}</w:instrText>
          </w:r>
          <w:r w:rsidR="00471F5E">
            <w:fldChar w:fldCharType="separate"/>
          </w:r>
          <w:r w:rsidR="00471F5E">
            <w:t>(vgl. Chen &amp; Guestrin, 2016)</w:t>
          </w:r>
          <w:r w:rsidR="00471F5E">
            <w:fldChar w:fldCharType="end"/>
          </w:r>
        </w:sdtContent>
      </w:sdt>
      <w:r w:rsidR="00471F5E">
        <w:t xml:space="preserve"> </w:t>
      </w:r>
      <w:r>
        <w:t>entspringen die anderen Algorithmen</w:t>
      </w:r>
      <w:r w:rsidR="0043501E">
        <w:t xml:space="preserve"> </w:t>
      </w:r>
      <w:r w:rsidR="00F61850">
        <w:t>einer</w:t>
      </w:r>
      <w:r>
        <w:t xml:space="preserve"> Python Bibliothek für </w:t>
      </w:r>
      <w:r w:rsidR="006F3CF4">
        <w:t>maschinelles Lernen</w:t>
      </w:r>
      <w:r>
        <w:t xml:space="preserve"> Anwendung</w:t>
      </w:r>
      <w:r w:rsidR="00F61850">
        <w:t xml:space="preserve"> name</w:t>
      </w:r>
      <w:r w:rsidR="006F3CF4">
        <w:t>n</w:t>
      </w:r>
      <w:r w:rsidR="00F61850">
        <w:t>s</w:t>
      </w:r>
      <w:r>
        <w:t xml:space="preserve"> </w:t>
      </w:r>
      <w:r w:rsidRPr="00F61850">
        <w:rPr>
          <w:i/>
        </w:rPr>
        <w:t>Sckit-Learn</w:t>
      </w:r>
      <w:r w:rsidR="00471F5E">
        <w:rPr>
          <w:i/>
        </w:rPr>
        <w:t xml:space="preserve"> </w:t>
      </w:r>
      <w:sdt>
        <w:sdtPr>
          <w:rPr>
            <w:i/>
          </w:rPr>
          <w:alias w:val="Don't edit this field"/>
          <w:tag w:val="CitaviPlaceholder#403df137-5651-4985-8461-b58c266675dc"/>
          <w:id w:val="494931895"/>
          <w:placeholder>
            <w:docPart w:val="DefaultPlaceholder_-1854013440"/>
          </w:placeholder>
        </w:sdtPr>
        <w:sdtContent>
          <w:r w:rsidR="00471F5E">
            <w:rPr>
              <w:i/>
            </w:rPr>
            <w:fldChar w:fldCharType="begin"/>
          </w:r>
          <w:r w:rsidR="00471F5E">
            <w:rPr>
              <w:i/>
            </w:rPr>
            <w:instrText>ADDIN CitaviPlaceholder{eyIkaWQiOiIxIiwiRW50cmllcyI6W3siJGlkIjoiMiIsIklkIjoiZjc0YWY5N2MtMTVhMi00MWIzLWExNDgtNzU4ZGE5NTY2YjNj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}</w:instrText>
          </w:r>
          <w:r w:rsidR="00471F5E">
            <w:rPr>
              <w:i/>
            </w:rPr>
            <w:fldChar w:fldCharType="separate"/>
          </w:r>
          <w:r w:rsidR="00471F5E">
            <w:rPr>
              <w:i/>
            </w:rPr>
            <w:t>(vgl. Pedregosa et al., 2011)</w:t>
          </w:r>
          <w:r w:rsidR="00471F5E">
            <w:rPr>
              <w:i/>
            </w:rPr>
            <w:fldChar w:fldCharType="end"/>
          </w:r>
        </w:sdtContent>
      </w:sdt>
      <w:r>
        <w:t xml:space="preserve">. </w:t>
      </w:r>
      <w:r w:rsidR="000320B7">
        <w:t>Abgesehen</w:t>
      </w:r>
      <w:r>
        <w:t xml:space="preserve"> </w:t>
      </w:r>
      <w:r w:rsidR="00F61850">
        <w:t xml:space="preserve">von </w:t>
      </w:r>
      <w:r>
        <w:t>unüberwachten und überwachten Lernern</w:t>
      </w:r>
      <w:r w:rsidR="000320B7">
        <w:t xml:space="preserve"> werden hier auch für Bereiche wie Datenaufbereitung, Feature Selektion, Cross</w:t>
      </w:r>
      <w:r w:rsidR="001C605A">
        <w:t>-</w:t>
      </w:r>
      <w:r w:rsidR="000320B7">
        <w:t xml:space="preserve">Validation und Modelloptimierung entsprechende Module angeboten, weshalb auch in diesen </w:t>
      </w:r>
      <w:r w:rsidR="00F61850">
        <w:t>Abschnitten</w:t>
      </w:r>
      <w:r w:rsidR="000320B7">
        <w:t xml:space="preserve"> </w:t>
      </w:r>
      <w:r w:rsidR="000320B7" w:rsidRPr="00F61850">
        <w:t>auf</w:t>
      </w:r>
      <w:r w:rsidR="000320B7" w:rsidRPr="00F61850">
        <w:rPr>
          <w:i/>
        </w:rPr>
        <w:t xml:space="preserve"> SciKit-Learn</w:t>
      </w:r>
      <w:r w:rsidR="000320B7">
        <w:t xml:space="preserve"> zurückgegriffen wurde. Das</w:t>
      </w:r>
      <w:r w:rsidR="006F3CF4">
        <w:t>s</w:t>
      </w:r>
      <w:r w:rsidR="000320B7">
        <w:t xml:space="preserve"> den Entwicklern neben Effizienz insbesondere Benutzerfreundlichkeit ein Anliegen war, zeigt sich auch durch die leichte Integration von ‚fremden‘ Algorithmen über ihre Schnittstelle</w:t>
      </w:r>
      <w:r w:rsidR="00C75580">
        <w:t xml:space="preserve"> </w:t>
      </w:r>
      <w:sdt>
        <w:sdtPr>
          <w:alias w:val="Don't edit this field"/>
          <w:tag w:val="CitaviPlaceholder#a489ff91-94ed-4c95-9048-facbbbe8475e"/>
          <w:id w:val="-959568863"/>
          <w:placeholder>
            <w:docPart w:val="DefaultPlaceholder_-1854013440"/>
          </w:placeholder>
        </w:sdtPr>
        <w:sdtContent>
          <w:r w:rsidR="00C75580">
            <w:fldChar w:fldCharType="begin"/>
          </w:r>
          <w:r w:rsidR="006D5F29">
            <w:instrText>ADDIN CitaviPlaceholder{eyIkaWQiOiIxIiwiRW50cmllcyI6W3siJGlkIjoiMiIsIklkIjoiNDcxODNjMWYtOTFhOS00NmJlLTk3MTYtOGVhMTYyNTA2MTFk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}</w:instrText>
          </w:r>
          <w:r w:rsidR="00C75580">
            <w:fldChar w:fldCharType="separate"/>
          </w:r>
          <w:r w:rsidR="00471F5E">
            <w:t>(vgl. Pedregosa et al., 2011)</w:t>
          </w:r>
          <w:r w:rsidR="00C75580">
            <w:fldChar w:fldCharType="end"/>
          </w:r>
        </w:sdtContent>
      </w:sdt>
      <w:r w:rsidR="000320B7">
        <w:t xml:space="preserve">. Über diese wurde dann auch der </w:t>
      </w:r>
      <w:r w:rsidR="000320B7" w:rsidRPr="006F3CF4">
        <w:rPr>
          <w:i/>
        </w:rPr>
        <w:t>XGBoost</w:t>
      </w:r>
      <w:r w:rsidR="000320B7">
        <w:t xml:space="preserve"> Algorithmus der </w:t>
      </w:r>
      <w:r w:rsidR="000320B7" w:rsidRPr="000320B7">
        <w:rPr>
          <w:i/>
        </w:rPr>
        <w:t>Distributed (Deep) Machine Learning Community</w:t>
      </w:r>
      <w:r w:rsidR="000320B7">
        <w:rPr>
          <w:i/>
        </w:rPr>
        <w:t xml:space="preserve"> </w:t>
      </w:r>
      <w:r w:rsidR="000320B7">
        <w:t>integriert.</w:t>
      </w:r>
    </w:p>
    <w:p w14:paraId="36182C90" w14:textId="02376FF1" w:rsidR="002E4D15" w:rsidRDefault="00D926C0" w:rsidP="002E4D15">
      <w:pPr>
        <w:pStyle w:val="berschrift1"/>
      </w:pPr>
      <w:bookmarkStart w:id="6" w:name="_Toc523318443"/>
      <w:r>
        <w:t>Explorative Datenanalyse</w:t>
      </w:r>
      <w:bookmarkEnd w:id="6"/>
    </w:p>
    <w:p w14:paraId="470D3771" w14:textId="2822E2E6" w:rsidR="00D926C0" w:rsidRPr="00D926C0" w:rsidRDefault="00D926C0" w:rsidP="00D926C0">
      <w:r>
        <w:t>Aus dem abschließenden Statement von Winton über d</w:t>
      </w:r>
      <w:r w:rsidR="001C605A">
        <w:t>en</w:t>
      </w:r>
      <w:r>
        <w:t xml:space="preserve"> </w:t>
      </w:r>
      <w:r w:rsidR="001C605A">
        <w:t>Wettbewerb</w:t>
      </w:r>
      <w:r>
        <w:t xml:space="preserve"> geht hervor, dass es sich bei den Daten um echte, wenn auch aus Gründen der Vertraulichkeit</w:t>
      </w:r>
      <w:r w:rsidR="006F3CF4">
        <w:t>,</w:t>
      </w:r>
      <w:r>
        <w:t xml:space="preserve"> durch Transformation und leichtes Verrauschen unkenntlich gemachte Finanzmarktdaten handelt. Die Features sind Kennzahlen der Fundamental- und Chartanalyse, vergangene </w:t>
      </w:r>
      <w:r w:rsidR="006F3CF4">
        <w:t>Entwicklung</w:t>
      </w:r>
      <w:r>
        <w:t xml:space="preserve"> oder teilweise auch ohne jegliche Bedeutung. Trotzdem wird angenommen das mit Ausnahme von </w:t>
      </w:r>
      <w:r w:rsidRPr="00AC663B">
        <w:rPr>
          <w:i/>
        </w:rPr>
        <w:t>Feature_5</w:t>
      </w:r>
      <w:r>
        <w:t xml:space="preserve"> und </w:t>
      </w:r>
      <w:r w:rsidRPr="00AC663B">
        <w:rPr>
          <w:i/>
        </w:rPr>
        <w:t>Feature_7</w:t>
      </w:r>
      <w:r>
        <w:t xml:space="preserve"> die meisten keine besonders ausgeprägte Vorhersagekraft haben</w:t>
      </w:r>
      <w:r w:rsidR="006F3CF4">
        <w:t>.</w:t>
      </w:r>
      <w:r>
        <w:t xml:space="preserve"> </w:t>
      </w:r>
      <w:r w:rsidRPr="00025D86">
        <w:t>Die Tages- und Minutenrenditen waren außerdem bereits logarithmiert.</w:t>
      </w:r>
      <w:r w:rsidR="001C605A">
        <w:t xml:space="preserve"> </w:t>
      </w:r>
      <w:sdt>
        <w:sdtPr>
          <w:alias w:val="Don't edit this field"/>
          <w:tag w:val="CitaviPlaceholder#2043b153-13ef-42d6-a915-cc03ee0feaff"/>
          <w:id w:val="-1110125746"/>
          <w:placeholder>
            <w:docPart w:val="DefaultPlaceholder_-1854013440"/>
          </w:placeholder>
        </w:sdtPr>
        <w:sdtContent>
          <w:r w:rsidR="001C605A">
            <w:fldChar w:fldCharType="begin"/>
          </w:r>
          <w:r w:rsidR="001C605A">
            <w:instrText>ADDIN CitaviPlaceholder{eyIkaWQiOiIxIiwiRW50cmllcyI6W3siJGlkIjoiMiIsIklkIjoiOTM3ZmFhNDQtOTYyYy00OWIyLTkzMGYtNzNmYWViZGQyOWNm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MDQzYjE1My0xM2VmLTQyZDYtYTkxNS1jYzAzZWUwZmVhZmYiLCJUZXh0IjoiKHZnbC4gQW5kZXJzb24sIDIwMTYpIiwiV0FJVmVyc2lvbiI6IjYuMS4wLjAifQ==}</w:instrText>
          </w:r>
          <w:r w:rsidR="001C605A">
            <w:fldChar w:fldCharType="separate"/>
          </w:r>
          <w:r w:rsidR="00471F5E">
            <w:t>(vgl. Anderson, 2016)</w:t>
          </w:r>
          <w:r w:rsidR="001C605A">
            <w:fldChar w:fldCharType="end"/>
          </w:r>
        </w:sdtContent>
      </w:sdt>
    </w:p>
    <w:p w14:paraId="58725BFD" w14:textId="776FF3AE" w:rsidR="002E4D15" w:rsidRDefault="00D926C0" w:rsidP="002E4D15">
      <w:pPr>
        <w:pStyle w:val="berschrift2"/>
      </w:pPr>
      <w:bookmarkStart w:id="7" w:name="_Ref523183048"/>
      <w:bookmarkStart w:id="8" w:name="_Ref523183057"/>
      <w:bookmarkStart w:id="9" w:name="_Toc523318444"/>
      <w:r>
        <w:t>Fehlende Werte und Aufbereitung der Daten</w:t>
      </w:r>
      <w:bookmarkEnd w:id="7"/>
      <w:bookmarkEnd w:id="8"/>
      <w:bookmarkEnd w:id="9"/>
    </w:p>
    <w:p w14:paraId="4C258329" w14:textId="0DC47A25"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6D5F29">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471F5E">
            <w:t>(Anderson, 2016)</w:t>
          </w:r>
          <w:r w:rsidR="002C55D4">
            <w:fldChar w:fldCharType="end"/>
          </w:r>
        </w:sdtContent>
      </w:sdt>
      <w:r w:rsidR="009B68F1">
        <w:t>.</w:t>
      </w:r>
      <w:r>
        <w:t xml:space="preserve"> Trotzdem erfordern viele Machine</w:t>
      </w:r>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lang w:eastAsia="de-DE"/>
        </w:rPr>
        <w:drawing>
          <wp:inline distT="0" distB="0" distL="0" distR="0" wp14:anchorId="6E215FDC" wp14:editId="348892D5">
            <wp:extent cx="5759450" cy="28797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074BB483" w:rsidR="007D2E46" w:rsidRDefault="007D2E46" w:rsidP="007D2E46">
      <w:pPr>
        <w:pStyle w:val="Beschriftung"/>
      </w:pPr>
      <w:bookmarkStart w:id="10" w:name="_Ref522016548"/>
      <w:r>
        <w:t xml:space="preserve">Abbildung </w:t>
      </w:r>
      <w:fldSimple w:instr=" SEQ Abbildung \* ARABIC ">
        <w:r w:rsidR="00FD144F">
          <w:rPr>
            <w:noProof/>
          </w:rPr>
          <w:t>2</w:t>
        </w:r>
      </w:fldSimple>
      <w:bookmarkEnd w:id="10"/>
      <w:r w:rsidR="00FD5BC6">
        <w:t xml:space="preserve"> Anteil der fehlenden Werte für Trainings- und Testdaten</w:t>
      </w:r>
    </w:p>
    <w:p w14:paraId="5F3F79CB" w14:textId="4A6BA040" w:rsidR="007D2E46" w:rsidRDefault="007D2E46" w:rsidP="007D2E46">
      <w:r>
        <w:t xml:space="preserve">Wie auf </w:t>
      </w:r>
      <w:r w:rsidR="0021347F">
        <w:fldChar w:fldCharType="begin"/>
      </w:r>
      <w:r w:rsidR="0021347F">
        <w:instrText xml:space="preserve"> REF _Ref522016548 \h </w:instrText>
      </w:r>
      <w:r w:rsidR="0021347F">
        <w:fldChar w:fldCharType="separate"/>
      </w:r>
      <w:r w:rsidR="00FD144F">
        <w:t xml:space="preserve">Abbildung </w:t>
      </w:r>
      <w:r w:rsidR="00FD144F">
        <w:rPr>
          <w:noProof/>
        </w:rPr>
        <w:t>2</w:t>
      </w:r>
      <w:r w:rsidR="0021347F">
        <w:fldChar w:fldCharType="end"/>
      </w:r>
      <w:r>
        <w:t xml:space="preserve"> zu sehen ist, </w:t>
      </w:r>
      <w:r w:rsidR="00705C1F">
        <w:t xml:space="preserve">ist </w:t>
      </w:r>
      <w:r>
        <w:t xml:space="preserve">der Anteil der fehlenden Werte bei den </w:t>
      </w:r>
      <w:r w:rsidR="001C605A">
        <w:t>Merkmalen</w:t>
      </w:r>
      <w:r>
        <w:t xml:space="preserve">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w:t>
      </w:r>
      <w:r w:rsidRPr="003072D1">
        <w:rPr>
          <w:i/>
        </w:rPr>
        <w:t>Feature_5</w:t>
      </w:r>
      <w:r>
        <w:t xml:space="preserve"> und </w:t>
      </w:r>
      <w:r w:rsidRPr="003072D1">
        <w:rPr>
          <w:i/>
        </w:rPr>
        <w:t>Feature_7</w:t>
      </w:r>
      <w:r>
        <w:t xml:space="preserve">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6C15FC12" w:rsidR="007D2E46" w:rsidRDefault="007D2E46" w:rsidP="007D2E46">
      <w:pPr>
        <w:pStyle w:val="Beschriftung"/>
      </w:pPr>
      <w:r>
        <w:t xml:space="preserve">Abbildung </w:t>
      </w:r>
      <w:fldSimple w:instr=" SEQ Abbildung \* ARABIC ">
        <w:r w:rsidR="00FD144F">
          <w:rPr>
            <w:noProof/>
          </w:rPr>
          <w:t>3</w:t>
        </w:r>
      </w:fldSimple>
      <w:r>
        <w:t xml:space="preserve"> Verteilung de</w:t>
      </w:r>
      <w:r w:rsidR="00F61850">
        <w:t>s</w:t>
      </w:r>
      <w:r>
        <w:t xml:space="preserve"> </w:t>
      </w:r>
      <w:r w:rsidR="00705C1F">
        <w:t>Anteil</w:t>
      </w:r>
      <w:r w:rsidR="00F61850">
        <w:t>s</w:t>
      </w:r>
      <w:r w:rsidR="00705C1F">
        <w:t xml:space="preserve">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48540C9D" w:rsidR="00041BC5" w:rsidRDefault="007D2E46" w:rsidP="007D2E46">
      <w:r>
        <w:t xml:space="preserve">Nach Kaiser </w:t>
      </w:r>
      <w:sdt>
        <w:sdtPr>
          <w:alias w:val="Don't edit this field"/>
          <w:tag w:val="CitaviPlaceholder#cda76acd-0e3a-4262-b2bd-206703cc512f"/>
          <w:id w:val="-27725032"/>
        </w:sdtPr>
        <w:sdtContent>
          <w:r>
            <w:fldChar w:fldCharType="begin"/>
          </w:r>
          <w:r w:rsidR="006D5F29">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yOVQyMjo1ODo1O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471F5E">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 xml:space="preserve">weitens das behandeln der fehlenden Werte als „special values“, also dem </w:t>
      </w:r>
      <w:r w:rsidR="00705C1F">
        <w:t>Z</w:t>
      </w:r>
      <w:r>
        <w:t>uweisen eines neuen Wertes, der ersichtlich macht, da</w:t>
      </w:r>
      <w:r w:rsidR="00705C1F">
        <w:t>s</w:t>
      </w:r>
      <w:r>
        <w:t>s es sich dabei um fehlende Werte handel</w:t>
      </w:r>
      <w:r w:rsidR="00705C1F">
        <w:t>t.</w:t>
      </w:r>
      <w:r>
        <w:t xml:space="preserve"> </w:t>
      </w:r>
      <w:r w:rsidR="00705C1F">
        <w:t>O</w:t>
      </w:r>
      <w:r>
        <w:t>der drittens</w:t>
      </w:r>
      <w:r w:rsidR="00F61850">
        <w:t>,</w:t>
      </w:r>
      <w:r>
        <w:t xml:space="preserve">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 xml:space="preserve">der Charakteristik bzw. den Gründen für die Lücken im Datensatz. Nachdem </w:t>
      </w:r>
      <w:r w:rsidR="00F61850">
        <w:t xml:space="preserve">hier </w:t>
      </w:r>
      <w:r>
        <w:t>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4879533E" w:rsidR="007D2E46" w:rsidRDefault="007D2E46" w:rsidP="007D2E46">
      <w:r>
        <w:t xml:space="preserve">Für die </w:t>
      </w:r>
      <w:r w:rsidR="003A0EA5">
        <w:t xml:space="preserve">fehlenden Werte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t>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rsidR="00662320">
        <w:t xml:space="preserve"> </w:t>
      </w:r>
      <w:sdt>
        <w:sdtPr>
          <w:alias w:val="Don't edit this field"/>
          <w:tag w:val="CitaviPlaceholder#3804c702-27a0-447d-8cf6-158ab008f573"/>
          <w:id w:val="77716825"/>
          <w:placeholder>
            <w:docPart w:val="DefaultPlaceholder_-1854013440"/>
          </w:placeholder>
        </w:sdtPr>
        <w:sdtContent>
          <w:r w:rsidR="00662320">
            <w:fldChar w:fldCharType="begin"/>
          </w:r>
          <w:r w:rsidR="006D5F29">
            <w:instrText>ADDIN CitaviPlaceholder{eyIkaWQiOiIxIiwiRW50cmllcyI6W3siJGlkIjoiMiIsIklkIjoiNjYwZDY4Y2ItN2JhNS00ZDY1LWE1MGEtMjc2YzIxZWU4NzY1IiwiUmFuZ2VMZW5ndGgiOjE5LCJSZWZlcmVuY2VJZCI6ImNiZGI5NzE5LTcyYmQtNGY2NS04MWNkLWRmMjNkNTBmNTFmZSIsIlByZWZpeCI6InZnbC4g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LYWlzZXIsIDIwMTQpIn1dfSwiVGFnIjoiQ2l0YXZpUGxhY2Vob2xkZXIjMzgwNGM3MDItMjdhMC00NDdkLThjZjYtMTU4YWIwMDhmNTczIiwiVGV4dCI6Iih2Z2wuIEthaXNlciwgMjAxNCkiLCJXQUlWZXJzaW9uIjoiNi4xLjAuMCJ9}</w:instrText>
          </w:r>
          <w:r w:rsidR="00662320">
            <w:fldChar w:fldCharType="separate"/>
          </w:r>
          <w:r w:rsidR="00471F5E">
            <w:t>(vgl. Kaiser, 2014)</w:t>
          </w:r>
          <w:r w:rsidR="00662320">
            <w:fldChar w:fldCharType="end"/>
          </w:r>
        </w:sdtContent>
      </w:sdt>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w:t>
      </w:r>
      <w:r w:rsidR="00F61850">
        <w:t>,</w:t>
      </w:r>
      <w:r w:rsidR="003A0EA5">
        <w:t xml:space="preserve"> diesen Zusammenhang korrekt zu interpretieren, wurden diese Varia</w:t>
      </w:r>
      <w:r w:rsidR="00025D86">
        <w:t>b</w:t>
      </w:r>
      <w:r w:rsidR="003A0EA5">
        <w:t>le</w:t>
      </w:r>
      <w:r w:rsidR="00025D86">
        <w:t>n</w:t>
      </w:r>
      <w:r w:rsidR="003A0EA5">
        <w:t xml:space="preserve"> zu Beginn mittels One-Hot-Kodierung in Dummy-Variablen überführt. Anschließend wurden auch </w:t>
      </w:r>
      <w:r w:rsidR="00025D86">
        <w:t>hier</w:t>
      </w:r>
      <w:r w:rsidR="003A0EA5">
        <w:t xml:space="preserve"> die Lücken im Datensatz mit den jeweiligen Mittelwerten gefüllt</w:t>
      </w:r>
      <w:r w:rsidR="00662320">
        <w:t xml:space="preserve"> </w:t>
      </w:r>
      <w:sdt>
        <w:sdtPr>
          <w:alias w:val="Don't edit this field"/>
          <w:tag w:val="CitaviPlaceholder#2f06fe67-4cbe-42c6-8e1f-f37136a854d9"/>
          <w:id w:val="-909373424"/>
          <w:placeholder>
            <w:docPart w:val="DefaultPlaceholder_-1854013440"/>
          </w:placeholder>
        </w:sdtPr>
        <w:sdtContent>
          <w:r w:rsidR="00662320">
            <w:fldChar w:fldCharType="begin"/>
          </w:r>
          <w:r w:rsidR="006D5F29">
            <w:instrText>ADDIN CitaviPlaceholder{eyIkaWQiOiIxIiwiRW50cmllcyI6W3siJGlkIjoiMiIsIklkIjoiNjdjNGIxYzMtYTM0OC00YWFmLWJhYjktODI4ZTk5Y2U0NTlhIiwiUmFuZ2VMZW5ndGgiOjQ0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OCJ9fSx7IiRpZCI6Ijk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4In19LHsiJGlkIjoiMTAiLCJGaXJzdE5hbWUiOiJUdXNoYXIiLCJMYXN0TmFtZSI6IlNoYXJtYSIsIlByb3RlY3RlZCI6ZmFsc2UsIlNleCI6MCwiQ3JlYXRlZEJ5IjoiX01hdHRpYXMgTHViZXIiLCJDcmVhdGVkT24iOiIyMDE4LTA4LTE3VDIyOjMzOjI4IiwiTW9kaWZpZWRCeSI6Il9NYXR0aWFzIEx1YmVy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l9NYXR0aWFzIEx1YmVyIiwiQ3JlYXRlZE9uIjoiMjAxOC0wOC0xN1QyMjozMzoyOCIsIk1vZGlmaWVkQnkiOiJfTWF0dGlhcyBMdWJlci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l9NYXR0aWFzIEx1YmVyIiwiQ3JlYXRlZE9uIjoiMjAxOC0wOC0xN1QyMjozMzoyOCIsIk1vZGlmaWVkQnkiOiJfTWF0emUiLCJJZCI6IjM4MWZjMmUzLWNhNWYtNDhmOC04NWQ0LWYzMWZhNTU0NDRlY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wgQmFsaSwgJiBTaGFybWEsIDIwMThiLCBwLsKgMTY5KSJ9XX0sIlRhZyI6IkNpdGF2aVBsYWNlaG9sZGVyIzJmMDZmZTY3LTRjYmUtNDJjNi04ZTFmLWYzNzEzNmE4NTRkOSIsIlRleHQiOiIodmdsLiBTYXJrYXIsIEJhbGksICYgU2hhcm1hLCAyMDE4YiwgcC7CoDE2OSkiLCJXQUlWZXJzaW9uIjoiNi4xLjAuMCJ9}</w:instrText>
          </w:r>
          <w:r w:rsidR="00662320">
            <w:fldChar w:fldCharType="separate"/>
          </w:r>
          <w:r w:rsidR="00471F5E">
            <w:t>(vgl. Sarkar, Bali, &amp; Sharma, 2018b, p. 169)</w:t>
          </w:r>
          <w:r w:rsidR="00662320">
            <w:fldChar w:fldCharType="end"/>
          </w:r>
        </w:sdtContent>
      </w:sdt>
      <w:r w:rsidR="003A0EA5">
        <w:t>.</w:t>
      </w:r>
      <w:r w:rsidR="00705C1F">
        <w:t xml:space="preserve"> </w:t>
      </w:r>
    </w:p>
    <w:p w14:paraId="33FDB956" w14:textId="5EFCE2B2" w:rsidR="00E75420" w:rsidRDefault="00D926C0" w:rsidP="00D926C0">
      <w:pPr>
        <w:pStyle w:val="berschrift2"/>
      </w:pPr>
      <w:bookmarkStart w:id="11" w:name="_Toc523318445"/>
      <w:r>
        <w:t xml:space="preserve">Analyse von </w:t>
      </w:r>
      <w:r w:rsidR="00E75420">
        <w:t>Feature</w:t>
      </w:r>
      <w:r w:rsidR="003072D1">
        <w:t>_</w:t>
      </w:r>
      <w:r w:rsidR="00E75420">
        <w:t>7</w:t>
      </w:r>
      <w:bookmarkEnd w:id="11"/>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Desicion-Tree-Algorithmen zugesprochen wurde, wie hier auf Abbildung 3 beispielhaft zu sehen ist.</w:t>
      </w:r>
    </w:p>
    <w:p w14:paraId="6FC1871E" w14:textId="77777777" w:rsidR="00FD5BC6" w:rsidRDefault="003D1431" w:rsidP="00FD5BC6">
      <w:pPr>
        <w:keepNext/>
      </w:pPr>
      <w:r>
        <w:rPr>
          <w:noProof/>
          <w:lang w:eastAsia="de-DE"/>
        </w:rPr>
        <w:lastRenderedPageBreak/>
        <w:drawing>
          <wp:inline distT="0" distB="0" distL="0" distR="0" wp14:anchorId="4A446870" wp14:editId="258D8E71">
            <wp:extent cx="5759450" cy="3839633"/>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E698348" w14:textId="21385C1B"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FD144F">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r w:rsidR="00F61850">
        <w:rPr>
          <w:rFonts w:ascii="Arial" w:hAnsi="Arial" w:cs="Arial"/>
          <w:color w:val="767171" w:themeColor="background2" w:themeShade="80"/>
          <w:sz w:val="18"/>
          <w:szCs w:val="18"/>
        </w:rPr>
        <w:t>I</w:t>
      </w:r>
      <w:r w:rsidRPr="00FD5BC6">
        <w:rPr>
          <w:rFonts w:ascii="Arial" w:hAnsi="Arial" w:cs="Arial"/>
          <w:color w:val="767171" w:themeColor="background2" w:themeShade="80"/>
          <w:sz w:val="18"/>
          <w:szCs w:val="18"/>
        </w:rPr>
        <w:t>mportance nach XGBRegressor</w:t>
      </w:r>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Leaderboard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w:t>
      </w:r>
      <w:r w:rsidRPr="001C605A">
        <w:rPr>
          <w:i/>
          <w:lang w:eastAsia="de-DE"/>
        </w:rPr>
        <w:t>Feature_7</w:t>
      </w:r>
      <w:r>
        <w:rPr>
          <w:lang w:eastAsia="de-DE"/>
        </w:rPr>
        <w:t xml:space="preserve">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772BF655"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Desicion-Tree-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662320">
        <w:rPr>
          <w:lang w:eastAsia="de-DE"/>
        </w:rPr>
        <w:t xml:space="preserve"> </w:t>
      </w:r>
      <w:sdt>
        <w:sdtPr>
          <w:rPr>
            <w:lang w:eastAsia="de-DE"/>
          </w:rPr>
          <w:alias w:val="Don't edit this field"/>
          <w:tag w:val="CitaviPlaceholder#2c9641a2-f7c3-4b47-a880-482df3afd980"/>
          <w:id w:val="-263156486"/>
          <w:placeholder>
            <w:docPart w:val="DefaultPlaceholder_-1854013440"/>
          </w:placeholder>
        </w:sdtPr>
        <w:sdtContent>
          <w:r w:rsidR="00662320">
            <w:rPr>
              <w:lang w:eastAsia="de-DE"/>
            </w:rPr>
            <w:fldChar w:fldCharType="begin"/>
          </w:r>
          <w:r w:rsidR="006D5F29">
            <w:rPr>
              <w:lang w:eastAsia="de-DE"/>
            </w:rPr>
            <w:instrText>ADDIN CitaviPlaceholder{eyIkaWQiOiIxIiwiRW50cmllcyI6W3siJGlkIjoiMiIsIklkIjoiY2U1OGNiNDItMTE1Yy00Y2NjLWIzZDktNzAyYjI5Y2E4NjVi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Yzk2NDFhMi1mN2MzLTRiNDctYTg4MC00ODJkZjNhZmQ5ODAiLCJUZXh0IjoiKHZnbC4gQW5kZXJzb24sIDIwMTYpIiwiV0FJVmVyc2lvbiI6IjYuMS4wLjAifQ==}</w:instrText>
          </w:r>
          <w:r w:rsidR="00662320">
            <w:rPr>
              <w:lang w:eastAsia="de-DE"/>
            </w:rPr>
            <w:fldChar w:fldCharType="separate"/>
          </w:r>
          <w:r w:rsidR="00471F5E">
            <w:rPr>
              <w:lang w:eastAsia="de-DE"/>
            </w:rPr>
            <w:t>(vgl. Anderson, 2016)</w:t>
          </w:r>
          <w:r w:rsidR="00662320">
            <w:rPr>
              <w:lang w:eastAsia="de-DE"/>
            </w:rPr>
            <w:fldChar w:fldCharType="end"/>
          </w:r>
        </w:sdtContent>
      </w:sdt>
      <w:r>
        <w:rPr>
          <w:lang w:eastAsia="de-DE"/>
        </w:rPr>
        <w:t>.</w:t>
      </w:r>
    </w:p>
    <w:p w14:paraId="0E685F3D" w14:textId="7B724ED5"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aufgegriffen werden und auch im Bereich Merkmalsgenerierung ergeben sich hinsichtlich der zeitlichen Struktur einige Möglichkeiten</w:t>
      </w:r>
      <w:r w:rsidR="00E57CB1">
        <w:rPr>
          <w:lang w:eastAsia="de-DE"/>
        </w:rPr>
        <w:t>.</w:t>
      </w:r>
      <w:r w:rsidR="00025D86">
        <w:rPr>
          <w:lang w:eastAsia="de-DE"/>
        </w:rPr>
        <w:t xml:space="preserve">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12" w:name="_Toc523318446"/>
      <w:r>
        <w:t xml:space="preserve">Analyse von </w:t>
      </w:r>
      <w:r w:rsidR="00E75420">
        <w:t>Feature</w:t>
      </w:r>
      <w:r>
        <w:t>_</w:t>
      </w:r>
      <w:r w:rsidR="00E75420">
        <w:t>5</w:t>
      </w:r>
      <w:bookmarkEnd w:id="12"/>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w:t>
      </w:r>
      <w:r w:rsidRPr="001C605A">
        <w:rPr>
          <w:i/>
        </w:rPr>
        <w:t>Feature_5.</w:t>
      </w:r>
      <w:r>
        <w:t xml:space="preserve">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lang w:eastAsia="de-DE"/>
        </w:rPr>
        <w:drawing>
          <wp:inline distT="0" distB="0" distL="0" distR="0" wp14:anchorId="438E2D4B" wp14:editId="7BDBF930">
            <wp:extent cx="5759450" cy="1919816"/>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1919816"/>
                    </a:xfrm>
                    <a:prstGeom prst="rect">
                      <a:avLst/>
                    </a:prstGeom>
                  </pic:spPr>
                </pic:pic>
              </a:graphicData>
            </a:graphic>
          </wp:inline>
        </w:drawing>
      </w:r>
    </w:p>
    <w:p w14:paraId="1A37F0C7" w14:textId="717C7C86" w:rsidR="0098183D" w:rsidRDefault="0098183D" w:rsidP="0098183D">
      <w:pPr>
        <w:pStyle w:val="Beschriftung"/>
      </w:pPr>
      <w:r>
        <w:t xml:space="preserve">Abbildung </w:t>
      </w:r>
      <w:fldSimple w:instr=" SEQ Abbildung \* ARABIC ">
        <w:r w:rsidR="00FD144F">
          <w:rPr>
            <w:noProof/>
          </w:rPr>
          <w:t>5</w:t>
        </w:r>
      </w:fldSimple>
      <w:r w:rsidR="00984565">
        <w:t xml:space="preserve"> Relative Verteilung der Ausprägungen von Feature_5</w:t>
      </w:r>
    </w:p>
    <w:p w14:paraId="6F1CB385" w14:textId="6B42151A"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w:t>
      </w:r>
      <w:r w:rsidR="005E3094">
        <w:t>nicht, allerdings wurde im Forum vermutet, dass es sich</w:t>
      </w:r>
      <w:r w:rsidR="00D14295">
        <w:t xml:space="preserve"> hierbei</w:t>
      </w:r>
      <w:r w:rsidR="005E3094">
        <w:t xml:space="preserve"> um die Monate Januar bis Oktober handeln könnte</w:t>
      </w:r>
      <w:r w:rsidR="00022BEC">
        <w:t xml:space="preserve"> </w:t>
      </w:r>
      <w:sdt>
        <w:sdtPr>
          <w:alias w:val="Don't edit this field"/>
          <w:tag w:val="CitaviPlaceholder#71f1efc4-79d6-4fd3-9f77-6e12dd4fe12c"/>
          <w:id w:val="-1408679040"/>
          <w:placeholder>
            <w:docPart w:val="DefaultPlaceholder_-1854013440"/>
          </w:placeholder>
        </w:sdtPr>
        <w:sdtContent>
          <w:r w:rsidR="00022BEC">
            <w:fldChar w:fldCharType="begin"/>
          </w:r>
          <w:r w:rsidR="006D5F29">
            <w:instrText>ADDIN CitaviPlaceholder{eyIkaWQiOiIxIiwiRW50cmllcyI6W3siJGlkIjoiMiIsIklkIjoiNTdlZGM2OTctZTRjZC00ODIzLThkZGQtZWE5OWI2NWM4MDg4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zFmMWVmYzQtNzlkNi00ZmQzLTlmNzctNmUxMmRkNGZlMTJjIiwiVGV4dCI6Iih2Z2wuIEZvcnVtc2Rpc2t1c3Npb24sIDIwMTYpIiwiV0FJVmVyc2lvbiI6IjYuMS4wLjAifQ==}</w:instrText>
          </w:r>
          <w:r w:rsidR="00022BEC">
            <w:fldChar w:fldCharType="separate"/>
          </w:r>
          <w:r w:rsidR="00471F5E">
            <w:t>(vgl. Forumsdiskussion, 2016)</w:t>
          </w:r>
          <w:r w:rsidR="00022BEC">
            <w:fldChar w:fldCharType="end"/>
          </w:r>
        </w:sdtContent>
      </w:sdt>
      <w:r w:rsidR="000313D8">
        <w:t>.</w:t>
      </w:r>
      <w:r w:rsidR="005E3094">
        <w:t xml:space="preserve"> </w:t>
      </w:r>
      <w:r w:rsidR="000313D8">
        <w:t>E</w:t>
      </w:r>
      <w:r w:rsidR="005E3094">
        <w:t xml:space="preserve">ine andere Möglichkeit,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p>
    <w:p w14:paraId="504C4CD4" w14:textId="75D5C513" w:rsidR="002E4D15" w:rsidRDefault="00D926C0" w:rsidP="00D926C0">
      <w:pPr>
        <w:pStyle w:val="berschrift2"/>
      </w:pPr>
      <w:bookmarkStart w:id="13" w:name="_Toc523318447"/>
      <w:r>
        <w:t xml:space="preserve">Analyse der </w:t>
      </w:r>
      <w:r w:rsidR="00E75420">
        <w:t>Zeitreihen und Renditen</w:t>
      </w:r>
      <w:bookmarkEnd w:id="13"/>
    </w:p>
    <w:p w14:paraId="1A2C4A5E" w14:textId="01CDE019"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Folglich treten verhältnismäßig häufig sehr kleine Renditen auf</w:t>
      </w:r>
      <w:r w:rsidR="001C605A">
        <w:t>,</w:t>
      </w:r>
      <w:r w:rsidR="00721D83">
        <w:t xml:space="preserve"> oder stark </w:t>
      </w:r>
      <w:r w:rsidR="006177AE">
        <w:t>p</w:t>
      </w:r>
      <w:r w:rsidR="00721D83">
        <w:t xml:space="preserve">ositive bzw. </w:t>
      </w:r>
      <w:r w:rsidR="00D14295">
        <w:t xml:space="preserve">stark </w:t>
      </w:r>
      <w:r w:rsidR="006177AE">
        <w:t>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65571130" w14:textId="1CA3343A" w:rsidR="00DD63DD" w:rsidRDefault="002314E8" w:rsidP="00DD63DD">
      <w:r>
        <w:rPr>
          <w:noProof/>
          <w:lang w:eastAsia="de-DE"/>
        </w:rPr>
        <w:lastRenderedPageBreak/>
        <mc:AlternateContent>
          <mc:Choice Requires="wps">
            <w:drawing>
              <wp:anchor distT="0" distB="0" distL="114300" distR="114300" simplePos="0" relativeHeight="251658752" behindDoc="0" locked="0" layoutInCell="1" allowOverlap="1" wp14:anchorId="37BEA689" wp14:editId="6D5A5EA4">
                <wp:simplePos x="0" y="0"/>
                <wp:positionH relativeFrom="column">
                  <wp:posOffset>1071245</wp:posOffset>
                </wp:positionH>
                <wp:positionV relativeFrom="paragraph">
                  <wp:posOffset>3533775</wp:posOffset>
                </wp:positionV>
                <wp:extent cx="3876675"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796AD521" w14:textId="3E4C51C4" w:rsidR="00AA093C" w:rsidRPr="00D15472" w:rsidRDefault="00AA093C" w:rsidP="002314E8">
                            <w:pPr>
                              <w:pStyle w:val="Beschriftung"/>
                              <w:rPr>
                                <w:noProof/>
                              </w:rPr>
                            </w:pPr>
                            <w:r>
                              <w:t xml:space="preserve">Abbildung </w:t>
                            </w:r>
                            <w:fldSimple w:instr=" SEQ Abbildung \* ARABIC ">
                              <w:r w:rsidR="00FD144F">
                                <w:rPr>
                                  <w:noProof/>
                                </w:rPr>
                                <w:t>6</w:t>
                              </w:r>
                            </w:fldSimple>
                            <w:r>
                              <w:t xml:space="preserve"> </w:t>
                            </w:r>
                            <w:r w:rsidRPr="004C0E2C">
                              <w:t>Kerndichteschätzung und Histogramm für die vergangenen Tagesrenditen (Ret_PlusOne) im Vergleich zur Normalvertei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BEA689" id="_x0000_t202" coordsize="21600,21600" o:spt="202" path="m,l,21600r21600,l21600,xe">
                <v:stroke joinstyle="miter"/>
                <v:path gradientshapeok="t" o:connecttype="rect"/>
              </v:shapetype>
              <v:shape id="Textfeld 9" o:spid="_x0000_s1026" type="#_x0000_t202" style="position:absolute;margin-left:84.35pt;margin-top:278.25pt;width:305.25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" stroked="f">
                <v:textbox style="mso-fit-shape-to-text:t" inset="0,0,0,0">
                  <w:txbxContent>
                    <w:p w14:paraId="796AD521" w14:textId="3E4C51C4" w:rsidR="00AA093C" w:rsidRPr="00D15472" w:rsidRDefault="00AA093C" w:rsidP="002314E8">
                      <w:pPr>
                        <w:pStyle w:val="Beschriftung"/>
                        <w:rPr>
                          <w:noProof/>
                        </w:rPr>
                      </w:pPr>
                      <w:r>
                        <w:t xml:space="preserve">Abbildung </w:t>
                      </w:r>
                      <w:fldSimple w:instr=" SEQ Abbildung \* ARABIC ">
                        <w:r w:rsidR="00FD144F">
                          <w:rPr>
                            <w:noProof/>
                          </w:rPr>
                          <w:t>6</w:t>
                        </w:r>
                      </w:fldSimple>
                      <w:r>
                        <w:t xml:space="preserve"> </w:t>
                      </w:r>
                      <w:r w:rsidRPr="004C0E2C">
                        <w:t>Kerndichteschätzung und Histogramm für die vergangenen Tagesrenditen (Ret_PlusOne) im Vergleich zur Normalverteilung</w:t>
                      </w:r>
                    </w:p>
                  </w:txbxContent>
                </v:textbox>
                <w10:wrap type="topAndBottom"/>
              </v:shape>
            </w:pict>
          </mc:Fallback>
        </mc:AlternateContent>
      </w:r>
      <w:r>
        <w:rPr>
          <w:noProof/>
          <w:lang w:eastAsia="de-DE"/>
        </w:rPr>
        <w:drawing>
          <wp:anchor distT="0" distB="0" distL="114300" distR="114300" simplePos="0" relativeHeight="251653632" behindDoc="0" locked="0" layoutInCell="1" allowOverlap="1" wp14:anchorId="737B97F4" wp14:editId="02B7C149">
            <wp:simplePos x="0" y="0"/>
            <wp:positionH relativeFrom="column">
              <wp:posOffset>1071245</wp:posOffset>
            </wp:positionH>
            <wp:positionV relativeFrom="paragraph">
              <wp:posOffset>0</wp:posOffset>
            </wp:positionV>
            <wp:extent cx="3876675" cy="3476625"/>
            <wp:effectExtent l="0" t="0" r="9525" b="9525"/>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rotWithShape="1">
                    <a:blip r:embed="rId12" cstate="print">
                      <a:extLst>
                        <a:ext uri="{28A0092B-C50C-407E-A947-70E740481C1C}">
                          <a14:useLocalDpi xmlns:a14="http://schemas.microsoft.com/office/drawing/2010/main" val="0"/>
                        </a:ext>
                      </a:extLst>
                    </a:blip>
                    <a:srcRect t="7124" b="3194"/>
                    <a:stretch/>
                  </pic:blipFill>
                  <pic:spPr bwMode="auto">
                    <a:xfrm>
                      <a:off x="0" y="0"/>
                      <a:ext cx="3876675" cy="34766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21D83">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FD144F">
        <w:t xml:space="preserve">Abbildung </w:t>
      </w:r>
      <w:r w:rsidR="00FD144F">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w:t>
      </w:r>
      <w:r w:rsidR="00184A96">
        <w:t>s</w:t>
      </w:r>
      <w:r w:rsidR="00895AA0">
        <w:t>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w:t>
      </w:r>
      <w:r w:rsidR="00FA0A62">
        <w:t>4500</w:t>
      </w:r>
      <w:r w:rsidR="003D195B">
        <w:t xml:space="preserve"> oder </w:t>
      </w:r>
      <w:r w:rsidR="001864D9">
        <w:t xml:space="preserve">um </w:t>
      </w:r>
      <w:r w:rsidR="00895AA0">
        <w:t>9</w:t>
      </w:r>
      <w:r w:rsidR="003D195B">
        <w:t>000</w:t>
      </w:r>
      <w:r w:rsidR="00662320">
        <w:t xml:space="preserve"> </w:t>
      </w:r>
      <w:sdt>
        <w:sdtPr>
          <w:alias w:val="Don't edit this field"/>
          <w:tag w:val="CitaviPlaceholder#71ef75ec-1b0c-4890-83fb-2fe955acd2d5"/>
          <w:id w:val="1534064578"/>
          <w:placeholder>
            <w:docPart w:val="DefaultPlaceholder_-1854013440"/>
          </w:placeholder>
        </w:sdtPr>
        <w:sdtContent>
          <w:r w:rsidR="00662320">
            <w:fldChar w:fldCharType="begin"/>
          </w:r>
          <w:r w:rsidR="006D5F29">
            <w:instrText>ADDIN CitaviPlaceholder{eyIkaWQiOiIxIiwiRW50cmllcyI6W3siJGlkIjoiMiIsIklkIjoiMTlkZDg3NGItNGU2ZC00MWJhLTgxOGYtNmUwOTJkMjMzM2RkIiwiUmFuZ2VMZW5ndGgiOjM4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kZmM1MTk5YS1iYjU1LTRlMGUtYWYwZi0zODYxOWEwZGI4ZjYiLCJQcm9wZXJ0aWVzIjp7fX0sIkRvaSI6IjEwLjEwMDcvMy01NDAtMjk3OTUtMiIsIkVkaXRvcnMiOltdLCJFdmFsdWF0aW9uQ29tcGxleGl0eSI6MCwiRXZhbHVhdGlvblNvdXJjZVRleHRGb3JtYXQiOjAsIkdyb3VwcyI6W10sIkhhc0xhYmVsMSI6ZmFsc2UsIkhhc0xhYmVsMiI6ZmFsc2UsIklzYm4iOiI5NzgtMy01NDAtMjk3OTUtNiIsIktleXdvcmRzIjpbXSwiTGFuZ3VhZ2UiOiJnZXIiLCJMb2NhdGlvbnMiOlt7IiRpZCI6IjExIiwiQWRkcmVzcyI6eyIkaWQiOiIxM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fTWF0dGlhcyBMdWJlciIsIkNyZWF0ZWRPbiI6IjIwMTgtMDgtMTNUMjE6MzA6MDQiLCJNb2RpZmllZEJ5IjoiX01hdHplIiwiSWQiOiJkZmM1MTk5YS1iYjU1LTRlMGUtYWYwZi0zODYxOWEwZGI4ZjYiLCJNb2RpZmllZE9uIjoiMjAxOC0wOC0yOVQyMjo1ODo1OS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IodmdsLiBTY2htaWQgJiBUcmVkZSwgMjAwNiwgcHAuwqAxMuKAkzE1KSJ9XX0sIlRhZyI6IkNpdGF2aVBsYWNlaG9sZGVyIzcxZWY3NWVjLTFiMGMtNDg5MC04M2ZiLTJmZTk1NWFjZDJkNSIsIlRleHQiOiIodmdsLiBTY2htaWQgJiBUcmVkZSwgMjAwNiwgcHAuwqAxMuKAkzE1KSIsIldBSVZlcnNpb24iOiI2LjEuMC4wIn0=}</w:instrText>
          </w:r>
          <w:r w:rsidR="00662320">
            <w:fldChar w:fldCharType="separate"/>
          </w:r>
          <w:r w:rsidR="00471F5E">
            <w:t>(vgl. Schmid &amp; Trede, 2006, pp. 12–15)</w:t>
          </w:r>
          <w:r w:rsidR="00662320">
            <w:fldChar w:fldCharType="end"/>
          </w:r>
        </w:sdtContent>
      </w:sdt>
      <w:r w:rsidR="003D195B">
        <w:t>.</w:t>
      </w:r>
    </w:p>
    <w:p w14:paraId="583B53D9" w14:textId="77777777" w:rsidR="003D195B" w:rsidRDefault="003D195B" w:rsidP="00AB3416">
      <w:pPr>
        <w:keepNext/>
        <w:jc w:val="center"/>
      </w:pPr>
      <w:r>
        <w:rPr>
          <w:noProof/>
          <w:lang w:eastAsia="de-DE"/>
        </w:rPr>
        <w:drawing>
          <wp:inline distT="0" distB="0" distL="0" distR="0" wp14:anchorId="697801A2" wp14:editId="140F5337">
            <wp:extent cx="5192395" cy="2905125"/>
            <wp:effectExtent l="0" t="0" r="825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rotWithShape="1">
                    <a:blip r:embed="rId13" cstate="print">
                      <a:extLst>
                        <a:ext uri="{28A0092B-C50C-407E-A947-70E740481C1C}">
                          <a14:useLocalDpi xmlns:a14="http://schemas.microsoft.com/office/drawing/2010/main" val="0"/>
                        </a:ext>
                      </a:extLst>
                    </a:blip>
                    <a:srcRect b="4086"/>
                    <a:stretch/>
                  </pic:blipFill>
                  <pic:spPr bwMode="auto">
                    <a:xfrm>
                      <a:off x="0" y="0"/>
                      <a:ext cx="5192485" cy="2905175"/>
                    </a:xfrm>
                    <a:prstGeom prst="rect">
                      <a:avLst/>
                    </a:prstGeom>
                    <a:ln>
                      <a:noFill/>
                    </a:ln>
                    <a:extLst>
                      <a:ext uri="{53640926-AAD7-44D8-BBD7-CCE9431645EC}">
                        <a14:shadowObscured xmlns:a14="http://schemas.microsoft.com/office/drawing/2010/main"/>
                      </a:ext>
                    </a:extLst>
                  </pic:spPr>
                </pic:pic>
              </a:graphicData>
            </a:graphic>
          </wp:inline>
        </w:drawing>
      </w:r>
    </w:p>
    <w:p w14:paraId="770C9DDF" w14:textId="578EF325" w:rsidR="00895AA0" w:rsidRDefault="003D195B" w:rsidP="003D195B">
      <w:pPr>
        <w:pStyle w:val="Beschriftung"/>
      </w:pPr>
      <w:bookmarkStart w:id="14" w:name="_Ref522829284"/>
      <w:r>
        <w:t xml:space="preserve">Abbildung </w:t>
      </w:r>
      <w:fldSimple w:instr=" SEQ Abbildung \* ARABIC ">
        <w:r w:rsidR="00FD144F">
          <w:rPr>
            <w:noProof/>
          </w:rPr>
          <w:t>7</w:t>
        </w:r>
      </w:fldSimple>
      <w:bookmarkEnd w:id="14"/>
      <w:r w:rsidR="003072D1">
        <w:t xml:space="preserve"> vergangene Tagesrenditen (Ret_PlusOne) entlang der Zeitachse (Feature_7)</w:t>
      </w:r>
    </w:p>
    <w:p w14:paraId="3A115F62" w14:textId="489CC88F" w:rsidR="00895AA0" w:rsidRPr="00F02020" w:rsidRDefault="009B68F1" w:rsidP="00DD63DD">
      <w:r w:rsidRPr="00F02020">
        <w:lastRenderedPageBreak/>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340A69">
        <w:t>betragsmäßig</w:t>
      </w:r>
      <w:r w:rsidR="00D03B3B">
        <w:t xml:space="preserve"> </w:t>
      </w:r>
      <w:r w:rsidR="00F02020" w:rsidRPr="00F02020">
        <w:t>besonders hohe Renditen.</w:t>
      </w:r>
      <w:r w:rsidR="000241F9" w:rsidRPr="00F02020">
        <w:t xml:space="preserve"> </w:t>
      </w:r>
    </w:p>
    <w:p w14:paraId="52981C78" w14:textId="77777777" w:rsidR="009B68F1" w:rsidRDefault="009B68F1" w:rsidP="002314E8">
      <w:pPr>
        <w:keepNext/>
        <w:spacing w:after="0"/>
      </w:pPr>
      <w:r>
        <w:rPr>
          <w:noProof/>
          <w:color w:val="FF0000"/>
          <w:lang w:eastAsia="de-DE"/>
        </w:rPr>
        <w:drawing>
          <wp:inline distT="0" distB="0" distL="0" distR="0" wp14:anchorId="06BCD43E" wp14:editId="2EF54C19">
            <wp:extent cx="5759450" cy="34556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0469714E" w:rsidR="009B68F1" w:rsidRPr="009B68F1" w:rsidRDefault="009B68F1" w:rsidP="009B68F1">
      <w:pPr>
        <w:pStyle w:val="Beschriftung"/>
      </w:pPr>
      <w:r>
        <w:t xml:space="preserve">Abbildung </w:t>
      </w:r>
      <w:fldSimple w:instr=" SEQ Abbildung \* ARABIC ">
        <w:r w:rsidR="00FD144F">
          <w:rPr>
            <w:noProof/>
          </w:rPr>
          <w:t>8</w:t>
        </w:r>
      </w:fldSimple>
      <w:r w:rsidR="00D03B3B">
        <w:t xml:space="preserve"> beispielhafte Minutenrenditen aus dem Trainingsdaten und deren Kursverlauf.</w:t>
      </w:r>
    </w:p>
    <w:p w14:paraId="2DF1B8D4" w14:textId="083AE459" w:rsidR="00F02020" w:rsidRDefault="00F02020" w:rsidP="00DD63DD">
      <w:r>
        <w:t xml:space="preserve">Anschließend soll nun untersucht werden, wie und ob </w:t>
      </w:r>
      <w:r w:rsidR="00A80665">
        <w:t>Merkmale</w:t>
      </w:r>
      <w:r>
        <w:t xml:space="preserve"> untereinander bzw. mit den Zielvariablen korrelieren</w:t>
      </w:r>
      <w:r w:rsidR="00D03B3B">
        <w:t>.</w:t>
      </w:r>
      <w:r>
        <w:t xml:space="preserve"> </w:t>
      </w:r>
      <w:r w:rsidR="00D03B3B">
        <w:t>D</w:t>
      </w:r>
      <w:r>
        <w:t xml:space="preserve">a der Datensatz mit 210 </w:t>
      </w:r>
      <w:r w:rsidR="00A80665">
        <w:t>Variablen</w:t>
      </w:r>
      <w:r>
        <w:t xml:space="preserve"> schon von Grund auf relativ groß ist und ohnehin nicht davon ausgegangen werden kann, dass einzelne Minutenrenditen über den gesamten Datensatz signifikante Korrelationen aufweisen, da sie nicht nur von verschiedenen Zeitpunkten, sondern auch von unterschiedlichen Tageszeiten innerhalb eines Zeitpunktes stammen können, wurden die vergangenen 120 Minutenrenditen zu </w:t>
      </w:r>
      <w:r w:rsidRPr="00F02020">
        <w:rPr>
          <w:i/>
        </w:rPr>
        <w:t>Ret_MinutePast</w:t>
      </w:r>
      <w:r>
        <w:rPr>
          <w:i/>
        </w:rPr>
        <w:t xml:space="preserve"> </w:t>
      </w:r>
      <w:r>
        <w:t xml:space="preserve">und die zukünftigen 60 zu </w:t>
      </w:r>
      <w:r>
        <w:rPr>
          <w:i/>
        </w:rPr>
        <w:t>Ret_MinuteFut</w:t>
      </w:r>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2314E8">
      <w:pPr>
        <w:keepNext/>
        <w:spacing w:after="0"/>
        <w:jc w:val="center"/>
      </w:pPr>
      <w:r>
        <w:rPr>
          <w:noProof/>
          <w:lang w:eastAsia="de-DE"/>
        </w:rPr>
        <w:lastRenderedPageBreak/>
        <w:drawing>
          <wp:inline distT="0" distB="0" distL="0" distR="0" wp14:anchorId="2B0C4105" wp14:editId="5C8C481B">
            <wp:extent cx="4499440" cy="3943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rotWithShape="1">
                    <a:blip r:embed="rId15" cstate="print">
                      <a:extLst>
                        <a:ext uri="{28A0092B-C50C-407E-A947-70E740481C1C}">
                          <a14:useLocalDpi xmlns:a14="http://schemas.microsoft.com/office/drawing/2010/main" val="0"/>
                        </a:ext>
                      </a:extLst>
                    </a:blip>
                    <a:srcRect t="6330" b="6028"/>
                    <a:stretch/>
                  </pic:blipFill>
                  <pic:spPr bwMode="auto">
                    <a:xfrm>
                      <a:off x="0" y="0"/>
                      <a:ext cx="4526975" cy="3967482"/>
                    </a:xfrm>
                    <a:prstGeom prst="rect">
                      <a:avLst/>
                    </a:prstGeom>
                    <a:ln>
                      <a:noFill/>
                    </a:ln>
                    <a:extLst>
                      <a:ext uri="{53640926-AAD7-44D8-BBD7-CCE9431645EC}">
                        <a14:shadowObscured xmlns:a14="http://schemas.microsoft.com/office/drawing/2010/main"/>
                      </a:ext>
                    </a:extLst>
                  </pic:spPr>
                </pic:pic>
              </a:graphicData>
            </a:graphic>
          </wp:inline>
        </w:drawing>
      </w:r>
    </w:p>
    <w:p w14:paraId="3F63FDF3" w14:textId="54A7AB9B" w:rsidR="00F80BF9" w:rsidRDefault="00F80BF9" w:rsidP="00F80BF9">
      <w:pPr>
        <w:pStyle w:val="Beschriftung"/>
      </w:pPr>
      <w:r>
        <w:t xml:space="preserve">Abbildung </w:t>
      </w:r>
      <w:fldSimple w:instr=" SEQ Abbildung \* ARABIC ">
        <w:r w:rsidR="00FD144F">
          <w:rPr>
            <w:noProof/>
          </w:rPr>
          <w:t>9</w:t>
        </w:r>
      </w:fldSimple>
      <w:r>
        <w:t xml:space="preserve"> Korrelationsmatrix für die 25 Features und die Renditen, </w:t>
      </w:r>
      <w:r w:rsidRPr="00D03B3B">
        <w:rPr>
          <w:i w:val="0"/>
        </w:rPr>
        <w:t>Ret_</w:t>
      </w:r>
      <w:r w:rsidRPr="00D03B3B">
        <w:t>MinutePast</w:t>
      </w:r>
      <w:r>
        <w:t xml:space="preserve"> ergibt sich aus den </w:t>
      </w:r>
      <w:r w:rsidR="00D03B3B">
        <w:t>kumulierten</w:t>
      </w:r>
      <w:r>
        <w:t xml:space="preserve"> ersten 120 Minutenrenditen, Ret_MinuteFut ergibt sich aus den folgenden 60 Minutenrenditen</w:t>
      </w:r>
    </w:p>
    <w:p w14:paraId="520BCA32" w14:textId="72943773" w:rsidR="005D210A" w:rsidRDefault="00D315D2" w:rsidP="00F80BF9">
      <w:r>
        <w:rPr>
          <w:noProof/>
          <w:lang w:eastAsia="de-DE"/>
        </w:rPr>
        <w:drawing>
          <wp:anchor distT="0" distB="0" distL="114300" distR="114300" simplePos="0" relativeHeight="251663872" behindDoc="0" locked="0" layoutInCell="1" allowOverlap="1" wp14:anchorId="76BA0082" wp14:editId="28710D82">
            <wp:simplePos x="0" y="0"/>
            <wp:positionH relativeFrom="margin">
              <wp:posOffset>347345</wp:posOffset>
            </wp:positionH>
            <wp:positionV relativeFrom="paragraph">
              <wp:posOffset>2524760</wp:posOffset>
            </wp:positionV>
            <wp:extent cx="5057775" cy="1856740"/>
            <wp:effectExtent l="0" t="0" r="9525"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6781" b="18742"/>
                    <a:stretch/>
                  </pic:blipFill>
                  <pic:spPr bwMode="auto">
                    <a:xfrm>
                      <a:off x="0" y="0"/>
                      <a:ext cx="5057775" cy="1856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2B5E">
        <w:t xml:space="preserve">Zu sehen war, dass sich zwar zwischen den </w:t>
      </w:r>
      <w:r w:rsidR="00E57CB1">
        <w:t>Merkmalen</w:t>
      </w:r>
      <w:r w:rsidR="00B32B5E">
        <w:t xml:space="preserve"> mitunter starke Korrelationen ergaben, zwischen den </w:t>
      </w:r>
      <w:r w:rsidR="00E57CB1">
        <w:t>Merkmalen</w:t>
      </w:r>
      <w:r w:rsidR="00B32B5E">
        <w:t xml:space="preserve"> und den (kumulierten) Renditen allerdings kaum. Das ändert sich </w:t>
      </w:r>
      <w:r w:rsidR="00D03B3B">
        <w:t xml:space="preserve">jedoch </w:t>
      </w:r>
      <w:r w:rsidR="00B32B5E">
        <w:t>ein wenig</w:t>
      </w:r>
      <w:r w:rsidR="00D03B3B">
        <w:t>,</w:t>
      </w:r>
      <w:r w:rsidR="00B32B5E">
        <w:t xml:space="preserve"> wenn man Korrelationen für einzelne Zeitpunkte untersuch</w:t>
      </w:r>
      <w:r w:rsidR="006D5F29">
        <w:t>t</w:t>
      </w:r>
      <w:r w:rsidR="00B32B5E">
        <w:t xml:space="preserve"> und den Datensatz deshalb nach </w:t>
      </w:r>
      <w:r w:rsidR="00B32B5E" w:rsidRPr="00B32B5E">
        <w:rPr>
          <w:i/>
        </w:rPr>
        <w:t xml:space="preserve">Feature_7 </w:t>
      </w:r>
      <w:r w:rsidR="00B32B5E">
        <w:t>gruppiert</w:t>
      </w:r>
      <w:r w:rsidR="00D03B3B">
        <w:t>e</w:t>
      </w:r>
      <w:r w:rsidR="00B32B5E">
        <w:t xml:space="preserve">. Innerhalb eines Zeitpunktes </w:t>
      </w:r>
      <w:r w:rsidR="00D03B3B">
        <w:t>waren</w:t>
      </w:r>
      <w:r w:rsidR="00B32B5E">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r w:rsidR="00D03B3B">
        <w:t xml:space="preserve"> und andere Merkmale </w:t>
      </w:r>
      <w:r w:rsidR="00633EA0">
        <w:t>schienen dominanter</w:t>
      </w:r>
      <w:r w:rsidR="00F80BF9">
        <w:t>.</w:t>
      </w:r>
      <w:r w:rsidR="002314E8" w:rsidRPr="002314E8">
        <w:rPr>
          <w:noProof/>
        </w:rPr>
        <w:t xml:space="preserve"> </w:t>
      </w:r>
    </w:p>
    <w:p w14:paraId="4CD31F4D" w14:textId="65471404" w:rsidR="005E5C52" w:rsidRDefault="005E5C52" w:rsidP="002314E8">
      <w:pPr>
        <w:keepNext/>
        <w:spacing w:after="0"/>
      </w:pPr>
    </w:p>
    <w:p w14:paraId="5A64A995" w14:textId="7B2C1C01" w:rsidR="005E5C52" w:rsidRPr="005E5C52" w:rsidRDefault="005E5C52" w:rsidP="005E5C52">
      <w:pPr>
        <w:pStyle w:val="Beschriftung"/>
      </w:pPr>
      <w:r>
        <w:t xml:space="preserve">Abbildung </w:t>
      </w:r>
      <w:fldSimple w:instr=" SEQ Abbildung \* ARABIC ">
        <w:r w:rsidR="00FD144F">
          <w:rPr>
            <w:noProof/>
          </w:rPr>
          <w:t>10</w:t>
        </w:r>
      </w:fldSimple>
      <w:r>
        <w:t xml:space="preserve"> Korrelationen </w:t>
      </w:r>
      <w:r w:rsidR="00B32B5E">
        <w:t>gruppiert nach Feature</w:t>
      </w:r>
      <w:r w:rsidR="00340A69">
        <w:t>_</w:t>
      </w:r>
      <w:r w:rsidR="00B32B5E">
        <w:t xml:space="preserve">7 für die Gruppe </w:t>
      </w:r>
      <w:r w:rsidRPr="002A7F57">
        <w:t>37168</w:t>
      </w:r>
    </w:p>
    <w:p w14:paraId="62CAA673" w14:textId="1298D3E3" w:rsidR="00B4251B" w:rsidRDefault="002E4D15" w:rsidP="00554E05">
      <w:pPr>
        <w:pStyle w:val="berschrift1"/>
      </w:pPr>
      <w:bookmarkStart w:id="15" w:name="_Toc523318448"/>
      <w:r>
        <w:lastRenderedPageBreak/>
        <w:t>Methodik</w:t>
      </w:r>
      <w:bookmarkEnd w:id="15"/>
    </w:p>
    <w:p w14:paraId="6504E5A3" w14:textId="5077D829" w:rsidR="003A5DB4" w:rsidRPr="004D5407" w:rsidRDefault="00170711" w:rsidP="0000149D">
      <w:r w:rsidRPr="004D5407">
        <w:t xml:space="preserve">Der Machin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w:t>
      </w:r>
      <w:r w:rsidR="006F3CF4">
        <w:t>,</w:t>
      </w:r>
      <w:r w:rsidRPr="004D5407">
        <w:t xml:space="preserve"> ob ein Mode</w:t>
      </w:r>
      <w:r w:rsidR="006134E6">
        <w:t>l</w:t>
      </w:r>
      <w:r w:rsidRPr="004D5407">
        <w:t>l funktioniert oder nicht.</w:t>
      </w:r>
      <w:r w:rsidR="003A5DB4" w:rsidRPr="004D5407">
        <w:t xml:space="preserve"> Da sich für diese während der Arbeit verschiedene Werte ergeben </w:t>
      </w:r>
      <w:r w:rsidR="006F3CF4">
        <w:t>haben,</w:t>
      </w:r>
      <w:r w:rsidR="003A5DB4" w:rsidRPr="004D5407">
        <w:t xml:space="preserve"> ist es wichtig zu verstehen nach welchem Schema sie gebildet werden</w:t>
      </w:r>
      <w:r w:rsidR="00633EA0">
        <w:t xml:space="preserve"> und wie sie ins Verhältnis gesetzt werden </w:t>
      </w:r>
      <w:r w:rsidR="006F3CF4">
        <w:t>müssen</w:t>
      </w:r>
      <w:r w:rsidR="003A5DB4" w:rsidRPr="004D5407">
        <w:t>.</w:t>
      </w:r>
    </w:p>
    <w:p w14:paraId="086C40D7" w14:textId="20AC790F"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of-the</w:t>
      </w:r>
      <w:r w:rsidR="00662320">
        <w:rPr>
          <w:i/>
        </w:rPr>
        <w:t>-</w:t>
      </w:r>
      <w:r w:rsidRPr="004D5407">
        <w:rPr>
          <w:i/>
        </w:rPr>
        <w:t>box</w:t>
      </w:r>
      <w:r w:rsidRPr="004D5407">
        <w:t xml:space="preserve"> </w:t>
      </w:r>
      <w:r w:rsidR="00C836BB" w:rsidRPr="004D5407">
        <w:t>getestet</w:t>
      </w:r>
      <w:r w:rsidRPr="004D5407">
        <w:t>. Einmal</w:t>
      </w:r>
      <w:r w:rsidR="006F3CF4">
        <w:t>,</w:t>
      </w:r>
      <w:r w:rsidR="00C836BB" w:rsidRPr="004D5407">
        <w:t xml:space="preserve"> um </w:t>
      </w:r>
      <w:r w:rsidRPr="004D5407">
        <w:t>Vergleichswerte für spätere Modelle zu finden und außerdem um zu schauen</w:t>
      </w:r>
      <w:r w:rsidR="006F3CF4">
        <w:t>,</w:t>
      </w:r>
      <w:r w:rsidRPr="004D5407">
        <w:t xml:space="preserve"> wie erfolgreich man damit auf dem Leaderboard hätte abschneiden können</w:t>
      </w:r>
    </w:p>
    <w:p w14:paraId="7C3407E0" w14:textId="62BBBF14"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w:t>
      </w:r>
      <w:r w:rsidR="00C81E3B" w:rsidRPr="00662320">
        <w:rPr>
          <w:i/>
        </w:rPr>
        <w:t>Feature_7</w:t>
      </w:r>
      <w:r w:rsidR="00C81E3B" w:rsidRPr="004D5407">
        <w:t xml:space="preserve">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FD144F">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w:t>
      </w:r>
      <w:r w:rsidR="006F3CF4">
        <w:t>r</w:t>
      </w:r>
      <w:r w:rsidR="00A85EAE" w:rsidRPr="004D5407">
        <w:t xml:space="preserve">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Sele</w:t>
      </w:r>
      <w:r w:rsidR="005320B2">
        <w:t>k</w:t>
      </w:r>
      <w:r w:rsidR="00A85EAE" w:rsidRPr="004D5407">
        <w:t xml:space="preserve">tion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 MERGEFORMAT </w:instrText>
      </w:r>
      <w:r w:rsidR="004D5407" w:rsidRPr="004D5407">
        <w:rPr>
          <w:i/>
        </w:rPr>
      </w:r>
      <w:r w:rsidR="004D5407" w:rsidRPr="004D5407">
        <w:rPr>
          <w:i/>
        </w:rPr>
        <w:fldChar w:fldCharType="separate"/>
      </w:r>
      <w:r w:rsidR="00FD144F" w:rsidRPr="00FD144F">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393A5105" w:rsidR="002E4D15" w:rsidRDefault="00A65EAC" w:rsidP="002E4D15">
      <w:pPr>
        <w:pStyle w:val="berschrift2"/>
      </w:pPr>
      <w:bookmarkStart w:id="16" w:name="_Toc523318449"/>
      <w:r>
        <w:t xml:space="preserve">Die Berechnung der </w:t>
      </w:r>
      <w:r w:rsidR="002E4D15">
        <w:t>Zero</w:t>
      </w:r>
      <w:r>
        <w:t>-</w:t>
      </w:r>
      <w:r w:rsidR="002E4D15">
        <w:t>Benchmark</w:t>
      </w:r>
      <w:bookmarkEnd w:id="16"/>
    </w:p>
    <w:p w14:paraId="164C0F39" w14:textId="56E75728" w:rsidR="00B3626E" w:rsidRDefault="004D5407" w:rsidP="00D514D3">
      <w:r>
        <w:t xml:space="preserve">Wie gerade bereits angesprochen, ist es für den weiteren Verlauf wichtig zu verstehen, wie genau die Modelle </w:t>
      </w:r>
      <w:r w:rsidR="00B3626E">
        <w:t>auf dem L</w:t>
      </w:r>
      <w:r w:rsidR="00633EA0">
        <w:t>e</w:t>
      </w:r>
      <w:r w:rsidR="00B3626E">
        <w:t>ad</w:t>
      </w:r>
      <w:r w:rsidR="00633EA0">
        <w:t xml:space="preserve">erboard von </w:t>
      </w:r>
      <w:r>
        <w:t xml:space="preserve">Winton </w:t>
      </w:r>
      <w:r w:rsidR="00B3626E">
        <w:t>bewertet</w:t>
      </w:r>
      <w:r>
        <w:t xml:space="preserve"> werden, bevor im Anschluss zum eigentlichen </w:t>
      </w:r>
      <w:r w:rsidR="000D661C">
        <w:t>M</w:t>
      </w:r>
      <w:r w:rsidR="00B3626E">
        <w:t>odellieren</w:t>
      </w:r>
      <w:r>
        <w:t xml:space="preserve"> der Algorithmen übergegangen werden </w:t>
      </w:r>
      <w:r w:rsidR="00B3626E">
        <w:t>kann</w:t>
      </w:r>
      <w:r>
        <w:t>.</w:t>
      </w:r>
    </w:p>
    <w:p w14:paraId="765EF7C5" w14:textId="2A5D285A" w:rsidR="00D315D2" w:rsidRDefault="004D5407" w:rsidP="00D514D3">
      <w:r>
        <w:t xml:space="preserve">Als </w:t>
      </w:r>
      <w:r w:rsidR="00B3626E">
        <w:t>Evaluationsmetrik</w:t>
      </w:r>
      <w:r>
        <w:t xml:space="preserve"> ist von den Entwicklern der </w:t>
      </w:r>
      <w:r w:rsidR="005320B2">
        <w:t>Kaggle-</w:t>
      </w:r>
      <w:r>
        <w:t xml:space="preserve">Competition die gewichtete absolute Abweichung vom wahren Wert der Renditen gewählt worden. </w:t>
      </w:r>
      <w:r w:rsidR="00B3626E">
        <w:t xml:space="preserve">Die Gewichte sollen in einer sehr einfachen Form Trading-Kosten simulieren und finden sich für den Trainingsdatensatz in den letzten beiden Spalten. Für die Intraday-Renditen und Tagesrenditen wurde für jeden Datenpunkt jeweils mit zwei </w:t>
      </w:r>
      <w:r w:rsidR="00340A69">
        <w:t>unterschiedlichen</w:t>
      </w:r>
      <w:r w:rsidR="00B3626E">
        <w:t xml:space="preserve"> Werten gewicht</w:t>
      </w:r>
      <w:r w:rsidR="00340A69">
        <w:t>et</w:t>
      </w:r>
      <w:r w:rsidR="00B3626E">
        <w:t xml:space="preserve"> und die Gewichte der Testdaten waren aus offensichtlichen Gründen nicht bekannt.</w:t>
      </w:r>
    </w:p>
    <w:p w14:paraId="6CC83308" w14:textId="77777777" w:rsidR="00D315D2" w:rsidRDefault="00D315D2">
      <w:pPr>
        <w:spacing w:line="259" w:lineRule="auto"/>
      </w:pPr>
      <w:r>
        <w:br w:type="page"/>
      </w:r>
    </w:p>
    <w:p w14:paraId="22DD4F2A" w14:textId="3D5E00AC" w:rsidR="00BB249D" w:rsidRDefault="00BB249D" w:rsidP="00D514D3">
      <w:r>
        <w:lastRenderedPageBreak/>
        <w:t>Ins Verhältnis gesetzt wird diese Score zu der sog. Zero-Benchmark, also dem Wert</w:t>
      </w:r>
      <w:r w:rsidR="0021347F">
        <w:t>,</w:t>
      </w:r>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Leaderboard </w:t>
      </w:r>
      <w:r w:rsidR="002E4AD8">
        <w:t xml:space="preserve">somit </w:t>
      </w:r>
      <w:r w:rsidR="00D863E6">
        <w:t>auch unterschiedliche Zero-Benchmark</w:t>
      </w:r>
      <w:r w:rsidR="002E4AD8">
        <w:t>en</w:t>
      </w:r>
      <w:r w:rsidR="009B4AD3">
        <w:t>.</w:t>
      </w:r>
      <w:r w:rsidR="002E4AD8">
        <w:t xml:space="preserve"> </w:t>
      </w:r>
      <w:r w:rsidR="009B4AD3">
        <w:t>I</w:t>
      </w:r>
      <w:r w:rsidR="002E4AD8">
        <w:t>nsbesondere zwischen den beiden Leaderboards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Public L</w:t>
            </w:r>
            <w:r w:rsidR="009B4AD3">
              <w:t>eaderboard</w:t>
            </w:r>
          </w:p>
        </w:tc>
        <w:tc>
          <w:tcPr>
            <w:tcW w:w="2265" w:type="dxa"/>
          </w:tcPr>
          <w:p w14:paraId="5A06B5B3" w14:textId="13DA7B3C" w:rsidR="0067775F" w:rsidRDefault="0067775F" w:rsidP="00D514D3">
            <w:r>
              <w:t xml:space="preserve">Private </w:t>
            </w:r>
            <w:r w:rsidR="009B4AD3">
              <w:t>Leaderboard</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72166F4C" w:rsidR="00D863E6" w:rsidRDefault="0067775F" w:rsidP="0067775F">
      <w:pPr>
        <w:pStyle w:val="Beschriftung"/>
      </w:pPr>
      <w:r>
        <w:t xml:space="preserve">Abbildung </w:t>
      </w:r>
      <w:fldSimple w:instr=" SEQ Abbildung \* ARABIC ">
        <w:r w:rsidR="00FD144F">
          <w:rPr>
            <w:noProof/>
          </w:rPr>
          <w:t>11</w:t>
        </w:r>
      </w:fldSimple>
      <w:r>
        <w:t xml:space="preserve"> die jeweiligen Zero-Benchmarks im Vergleich</w:t>
      </w:r>
    </w:p>
    <w:p w14:paraId="1942B520" w14:textId="59637EF7" w:rsidR="00D863E6" w:rsidRDefault="0067775F" w:rsidP="00D514D3">
      <w:r>
        <w:t xml:space="preserve">Gleiches </w:t>
      </w:r>
      <w:r w:rsidR="00713108">
        <w:t xml:space="preserve">zeigt </w:t>
      </w:r>
      <w:r>
        <w:t>sich außerdem</w:t>
      </w:r>
      <w:r w:rsidR="009B4AD3">
        <w:t>,</w:t>
      </w:r>
      <w:r>
        <w:t xml:space="preserve"> </w:t>
      </w:r>
      <w:r w:rsidR="00713108">
        <w:t>wenn man den Trainingsdatensatz weiter in Trainings</w:t>
      </w:r>
      <w:r w:rsidR="005320B2">
        <w:t>-</w:t>
      </w:r>
      <w:r w:rsidR="00713108">
        <w:t xml:space="preserve">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4DEAD67F" w:rsidR="006D57DD" w:rsidRDefault="006D57DD" w:rsidP="00D514D3">
            <w:r>
              <w:t>Trainings</w:t>
            </w:r>
            <w:r w:rsidR="005320B2">
              <w:t>-S</w:t>
            </w:r>
            <w:r>
              <w:t>et</w:t>
            </w:r>
          </w:p>
        </w:tc>
        <w:tc>
          <w:tcPr>
            <w:tcW w:w="3020" w:type="dxa"/>
          </w:tcPr>
          <w:p w14:paraId="7EB28FBF" w14:textId="68211D07" w:rsidR="006D57DD" w:rsidRDefault="006D57DD" w:rsidP="00D514D3">
            <w:r>
              <w:t>Validations</w:t>
            </w:r>
            <w:r w:rsidR="005320B2">
              <w:t>-S</w:t>
            </w:r>
            <w:r>
              <w:t>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05244C61" w:rsidR="00BA58F4" w:rsidRDefault="001F4585" w:rsidP="001F4585">
      <w:pPr>
        <w:pStyle w:val="Beschriftung"/>
      </w:pPr>
      <w:bookmarkStart w:id="17" w:name="_Ref522016553"/>
      <w:r>
        <w:t xml:space="preserve">Abbildung </w:t>
      </w:r>
      <w:fldSimple w:instr=" SEQ Abbildung \* ARABIC ">
        <w:r w:rsidR="00FD144F">
          <w:rPr>
            <w:noProof/>
          </w:rPr>
          <w:t>12</w:t>
        </w:r>
      </w:fldSimple>
      <w:bookmarkEnd w:id="17"/>
      <w:r>
        <w:t xml:space="preserve"> Zero-Be</w:t>
      </w:r>
      <w:r w:rsidR="000862F2">
        <w:t>n</w:t>
      </w:r>
      <w:r>
        <w:t>chmarks für drei zufällige Splits in Trainings</w:t>
      </w:r>
      <w:r w:rsidR="005320B2">
        <w:t>-</w:t>
      </w:r>
      <w:r>
        <w:t xml:space="preserve"> und Validationsdaten mit jeweils 75% Trainingsdaten und 25% Validationsdaten</w:t>
      </w:r>
    </w:p>
    <w:p w14:paraId="138A3C3B" w14:textId="021800B4"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FD144F">
        <w:t xml:space="preserve">Abbildung </w:t>
      </w:r>
      <w:r w:rsidR="00FD144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1F8963A5"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Leaderboards mehr oder weniger glücklich aus. </w:t>
      </w:r>
      <w:r w:rsidR="003A17DB" w:rsidRPr="003A17DB">
        <w:t xml:space="preserve">Nachdem die Endergebnisse veröffentlicht wurden, war zu sehen, dass sich die Platzierungen auf dem privaten Leaderboard teilweise deutlich von denen auf dem </w:t>
      </w:r>
      <w:r w:rsidR="00076D53">
        <w:t>ö</w:t>
      </w:r>
      <w:r w:rsidR="003A17DB" w:rsidRPr="003A17DB">
        <w:t xml:space="preserve">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w:t>
      </w:r>
      <w:r w:rsidR="00921D83">
        <w:lastRenderedPageBreak/>
        <w:t xml:space="preserve">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 den absolut besten Wert auf öffentlichen Leaderboard erreicht. Vielmehr geht es darum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Leaderboard</w:t>
      </w:r>
      <w:r w:rsidR="009B4AD3">
        <w:t xml:space="preserve"> als </w:t>
      </w:r>
      <w:r w:rsidR="00921D83">
        <w:t>robust erweisen werden</w:t>
      </w:r>
      <w:r w:rsidR="00B915EA">
        <w:t xml:space="preserve"> </w:t>
      </w:r>
      <w:sdt>
        <w:sdtPr>
          <w:alias w:val="Don't edit this field"/>
          <w:tag w:val="CitaviPlaceholder#2f828e27-fa62-4e15-8ceb-076c591e4c84"/>
          <w:id w:val="-1860195306"/>
          <w:placeholder>
            <w:docPart w:val="DefaultPlaceholder_-1854013440"/>
          </w:placeholder>
        </w:sdtPr>
        <w:sdtContent>
          <w:r w:rsidR="00B915EA">
            <w:fldChar w:fldCharType="begin"/>
          </w:r>
          <w:r w:rsidR="006D5F29">
            <w:instrText>ADDIN CitaviPlaceholder{eyIkaWQiOiIxIiwiRW50cmllcyI6W3siJGlkIjoiMiIsIklkIjoiYTJkNWQyNDYtMWQwNi00NmJiLWJhN2YtM2ZiNjEwNjk0YWYx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X01hdHRpYXMgTHViZXIiLCJDcmVhdGVkT24iOiIyMDE4LTA4LTI4VDAxOjA5OjU3IiwiTW9kaWZpZWRCeSI6Il9NYXR0aWFzIEx1YmVyIiwiSWQiOiJhZjRmMzMwMS1kOTZiLTQ5YWItOGM4Yi0wNjU5NjNhZGFlNmMiLCJNb2RpZmllZE9uIjoiMjAxOC0wOC0yOFQwMTowOTo1NyIsIlByb2plY3QiOnsiJHJlZiI6IjUifX1dLCJPbmxpbmVBZGRyZXNzIjoiaHR0cHM6Ly93d3cua2FnZ2xlLmNvbS9jL3RoZS13aW50b24tc3RvY2stbWFya2V0LWNoYWxsZW5nZS9sZWFkZXJib2FyZ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Yg4oCTIExlYWRlcmJvYXJkIiwiU2hvcnRUaXRsZVVwZGF0ZVR5cGUiOjAsIlN0YXRpY0lkcyI6WyJmZjdjYjU4MC0yM2U5LTQxMGYtODc0OC0yZWZjNmE1MzAzNTciXSwiVGFibGVPZkNvbnRlbnRzQ29tcGxleGl0eSI6MCwiVGFibGVPZkNvbnRlbnRzU291cmNlVGV4dEZvcm1hdCI6MCwiVGFza3MiOltdLCJUaXRsZSI6IkxlYWRlcmJvYXJkIiwiVHJhbnNsYXRvcnMiOltdLCJZZWFyUmVzb2x2ZWQiOiIyMDE2IiwiQ3JlYXRlZEJ5IjoiX01hdHRpYXMgTHViZXIiLCJDcmVhdGVkT24iOiIyMDE4LTA4LTI4VDAxOjA5OjQ1IiwiTW9kaWZpZWRCeSI6Il9NYXR6ZSIsIklkIjoiZjUzMzU4YzgtMWZhNy00ODhlLWExY2MtYTg2NjNjNThlZmZ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ikifV19LCJUYWciOiJDaXRhdmlQbGFjZWhvbGRlciMyZjgyOGUyNy1mYTYyLTRlMTUtOGNlYi0wNzZjNTkxZTRjODQiLCJUZXh0IjoiKHZnbC4gV2ludG9uIENhcGl0YWwsIDIwMTYpIiwiV0FJVmVyc2lvbiI6IjYuMS4wLjAifQ==}</w:instrText>
          </w:r>
          <w:r w:rsidR="00B915EA">
            <w:fldChar w:fldCharType="separate"/>
          </w:r>
          <w:r w:rsidR="00471F5E">
            <w:t>(vgl. Winton Capital, 2016)</w:t>
          </w:r>
          <w:r w:rsidR="00B915EA">
            <w:fldChar w:fldCharType="end"/>
          </w:r>
        </w:sdtContent>
      </w:sdt>
      <w:r w:rsidR="00921D83">
        <w:t xml:space="preserve">. </w:t>
      </w:r>
    </w:p>
    <w:p w14:paraId="0814D504" w14:textId="77777777" w:rsidR="002E4D15" w:rsidRDefault="00B4251B" w:rsidP="002E4D15">
      <w:pPr>
        <w:pStyle w:val="berschrift2"/>
      </w:pPr>
      <w:bookmarkStart w:id="18" w:name="_Ref521973794"/>
      <w:bookmarkStart w:id="19" w:name="_Toc523318450"/>
      <w:r>
        <w:t>Base</w:t>
      </w:r>
      <w:r w:rsidR="002E4D15">
        <w:t xml:space="preserve"> Models</w:t>
      </w:r>
      <w:bookmarkEnd w:id="18"/>
      <w:bookmarkEnd w:id="19"/>
    </w:p>
    <w:p w14:paraId="223CA35E" w14:textId="1FA7C1B8"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6D5F29">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471F5E">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Humberto Brandão</w:t>
      </w:r>
      <w:r w:rsidR="00EA521B">
        <w:rPr>
          <w:rStyle w:val="discussion-commenttitle-author-link-wrapper"/>
        </w:rPr>
        <w:t xml:space="preserve">, der nach eigenen Angaben nur 74 Werte für </w:t>
      </w:r>
      <w:r w:rsidR="00EA521B" w:rsidRPr="003072D1">
        <w:rPr>
          <w:rStyle w:val="discussion-commenttitle-author-link-wrapper"/>
          <w:i/>
        </w:rPr>
        <w:t>Ret_PlusOne</w:t>
      </w:r>
      <w:r w:rsidR="00EA521B">
        <w:rPr>
          <w:rStyle w:val="discussion-commenttitle-author-link-wrapper"/>
        </w:rPr>
        <w:t xml:space="preserve"> prognostizierte und den Rest mit Nullern auffüllte</w:t>
      </w:r>
      <w:r w:rsidR="00B915EA">
        <w:rPr>
          <w:rStyle w:val="discussion-commenttitle-author-link-wrapper"/>
        </w:rPr>
        <w:t xml:space="preserve"> </w:t>
      </w:r>
      <w:sdt>
        <w:sdtPr>
          <w:rPr>
            <w:rStyle w:val="discussion-commenttitle-author-link-wrapper"/>
          </w:rPr>
          <w:alias w:val="Don't edit this field"/>
          <w:tag w:val="CitaviPlaceholder#7a78fbda-a0b5-4485-a81e-7bc189fc344d"/>
          <w:id w:val="224492601"/>
          <w:placeholder>
            <w:docPart w:val="DefaultPlaceholder_-1854013440"/>
          </w:placeholder>
        </w:sdtPr>
        <w:sdtContent>
          <w:r w:rsidR="00B915EA">
            <w:rPr>
              <w:rStyle w:val="discussion-commenttitle-author-link-wrapper"/>
            </w:rPr>
            <w:fldChar w:fldCharType="begin"/>
          </w:r>
          <w:r w:rsidR="006D5F29">
            <w:rPr>
              <w:rStyle w:val="discussion-commenttitle-author-link-wrapper"/>
            </w:rPr>
            <w:instrText>ADDIN CitaviPlaceholder{eyIkaWQiOiIxIiwiRW50cmllcyI6W3siJGlkIjoiMiIsIklkIjoiMjcxOGYyOWUtZGRmYy00MmI2LThhMzYtNzQyZDAxNzQ4NzVh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2E3OGZiZGEtYTBiNS00NDg1LWE4MWUtN2JjMTg5ZmMzNDRkIiwiVGV4dCI6Iih2Z2wuIEZvcnVtc2Rpc2t1c3Npb24sIDIwMTYpIiwiV0FJVmVyc2lvbiI6IjYuMS4wLjAifQ==}</w:instrText>
          </w:r>
          <w:r w:rsidR="00B915EA">
            <w:rPr>
              <w:rStyle w:val="discussion-commenttitle-author-link-wrapper"/>
            </w:rPr>
            <w:fldChar w:fldCharType="separate"/>
          </w:r>
          <w:r w:rsidR="00471F5E">
            <w:rPr>
              <w:rStyle w:val="discussion-commenttitle-author-link-wrapper"/>
            </w:rPr>
            <w:t>(vgl. Forumsdiskussion, 2016)</w:t>
          </w:r>
          <w:r w:rsidR="00B915EA">
            <w:rPr>
              <w:rStyle w:val="discussion-commenttitle-author-link-wrapper"/>
            </w:rPr>
            <w:fldChar w:fldCharType="end"/>
          </w:r>
        </w:sdtContent>
      </w:sdt>
      <w:r w:rsidR="00EA521B">
        <w:rPr>
          <w:rStyle w:val="discussion-commenttitle-author-link-wrapper"/>
        </w:rPr>
        <w:t>.</w:t>
      </w:r>
    </w:p>
    <w:p w14:paraId="31AB8029" w14:textId="380CB73E" w:rsidR="00EA521B" w:rsidRDefault="005A5ADE" w:rsidP="002E4AD8">
      <w:r>
        <w:t xml:space="preserve">Verglichen werden im Folgenden die Ergebnisse für </w:t>
      </w:r>
      <w:r w:rsidR="007E48E3">
        <w:t xml:space="preserve">einen </w:t>
      </w:r>
      <w:r w:rsidRPr="003072D1">
        <w:rPr>
          <w:i/>
        </w:rPr>
        <w:t>XGBoost</w:t>
      </w:r>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r w:rsidR="00774B16" w:rsidRPr="003072D1">
        <w:rPr>
          <w:i/>
        </w:rPr>
        <w:t>XGBoost</w:t>
      </w:r>
      <w:r w:rsidR="00774B16">
        <w:t xml:space="preserve"> aufgrund von Boosting und Ridge durch </w:t>
      </w:r>
      <w:r w:rsidR="007E48E3">
        <w:t xml:space="preserve">Shrinkage </w:t>
      </w:r>
      <w:r w:rsidR="00774B16">
        <w:t>als robust gegenüber Overfitting gelten</w:t>
      </w:r>
      <w:r>
        <w:t>.</w:t>
      </w:r>
      <w:r w:rsidR="00FC1BAC">
        <w:t xml:space="preserve"> Nachdem bereits bekannt ist</w:t>
      </w:r>
      <w:r w:rsidR="005E2980">
        <w:t>,</w:t>
      </w:r>
      <w:r w:rsidR="00FC1BAC">
        <w:t xml:space="preserve"> da</w:t>
      </w:r>
      <w:r w:rsidR="005E2980">
        <w:t>s</w:t>
      </w:r>
      <w:r w:rsidR="00FC1BAC">
        <w:t xml:space="preserve">s Feature_7 besonders behandelt werden sollte, wurden die Algorithmen jeweils einmal mit und einmal ohne </w:t>
      </w:r>
      <w:r w:rsidR="00340A69">
        <w:t xml:space="preserve">diesem </w:t>
      </w:r>
      <w:r w:rsidR="00FC1BAC">
        <w:t>trainiert.</w:t>
      </w:r>
    </w:p>
    <w:p w14:paraId="1B6064A9" w14:textId="2123739D" w:rsidR="00FC1BAC" w:rsidRDefault="00374472" w:rsidP="002E4AD8">
      <w:r w:rsidRPr="005E2980">
        <w:t xml:space="preserve">Da </w:t>
      </w:r>
      <w:r w:rsidRPr="003072D1">
        <w:rPr>
          <w:i/>
        </w:rPr>
        <w:t>XGBoost</w:t>
      </w:r>
      <w:r w:rsidRPr="005E2980">
        <w:t xml:space="preserve"> auch mit fehlenden Werten umgehen kann</w:t>
      </w:r>
      <w:r w:rsidR="00A27145">
        <w:t xml:space="preserve"> </w:t>
      </w:r>
      <w:sdt>
        <w:sdtPr>
          <w:alias w:val="Don't edit this field"/>
          <w:tag w:val="CitaviPlaceholder#108ba7da-a988-463c-aec4-834a5f28f854"/>
          <w:id w:val="-1186670897"/>
          <w:placeholder>
            <w:docPart w:val="DefaultPlaceholder_-1854013440"/>
          </w:placeholder>
        </w:sdtPr>
        <w:sdtContent>
          <w:r w:rsidR="00A27145">
            <w:fldChar w:fldCharType="begin"/>
          </w:r>
          <w:r w:rsidR="00A27145">
            <w:instrText>ADDIN CitaviPlaceholder{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}</w:instrText>
          </w:r>
          <w:r w:rsidR="00A27145">
            <w:fldChar w:fldCharType="separate"/>
          </w:r>
          <w:r w:rsidR="00A27145">
            <w:t>(vgl. Chen &amp; Guestrin, 2016)</w:t>
          </w:r>
          <w:r w:rsidR="00A27145">
            <w:fldChar w:fldCharType="end"/>
          </w:r>
        </w:sdtContent>
      </w:sdt>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w:t>
      </w:r>
      <w:r w:rsidR="00B915EA">
        <w:t xml:space="preserve"> </w:t>
      </w:r>
      <w:r w:rsidR="00B915EA">
        <w:fldChar w:fldCharType="begin"/>
      </w:r>
      <w:r w:rsidR="00B915EA">
        <w:instrText xml:space="preserve"> REF _Ref523183057 \r \h </w:instrText>
      </w:r>
      <w:r w:rsidR="00B915EA">
        <w:fldChar w:fldCharType="separate"/>
      </w:r>
      <w:r w:rsidR="00FD144F">
        <w:t>2.1</w:t>
      </w:r>
      <w:r w:rsidR="00B915EA">
        <w:fldChar w:fldCharType="end"/>
      </w:r>
      <w:r w:rsidR="005E2980">
        <w:t xml:space="preserve"> beschrieben, </w:t>
      </w:r>
      <w:r w:rsidR="00754676">
        <w:t>aufbereitet.</w:t>
      </w:r>
    </w:p>
    <w:p w14:paraId="5C0270F9" w14:textId="77777777" w:rsidR="00C85530" w:rsidRDefault="00C85530" w:rsidP="00C85530">
      <w:pPr>
        <w:keepNext/>
        <w:spacing w:after="0"/>
      </w:pPr>
      <w:r>
        <w:rPr>
          <w:noProof/>
          <w:lang w:eastAsia="de-DE"/>
        </w:rPr>
        <w:lastRenderedPageBreak/>
        <w:drawing>
          <wp:inline distT="0" distB="0" distL="0" distR="0" wp14:anchorId="5E141645" wp14:editId="131878EB">
            <wp:extent cx="5464968" cy="2550318"/>
            <wp:effectExtent l="0" t="0" r="2540"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64968" cy="2550318"/>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1B15F257" w:rsidR="00333DE3" w:rsidRPr="00D665C5" w:rsidRDefault="00C85530" w:rsidP="00C85530">
      <w:pPr>
        <w:pStyle w:val="Beschriftung"/>
        <w:rPr>
          <w:color w:val="FF0000"/>
        </w:rPr>
      </w:pPr>
      <w:bookmarkStart w:id="20" w:name="_Ref522098198"/>
      <w:r>
        <w:t xml:space="preserve">Abbildung </w:t>
      </w:r>
      <w:fldSimple w:instr=" SEQ Abbildung \* ARABIC ">
        <w:r w:rsidR="00FD144F">
          <w:rPr>
            <w:noProof/>
          </w:rPr>
          <w:t>13</w:t>
        </w:r>
      </w:fldSimple>
      <w:bookmarkEnd w:id="20"/>
      <w:r w:rsidR="00D665C5">
        <w:t xml:space="preserve"> </w:t>
      </w:r>
      <w:r w:rsidR="00C77D37">
        <w:t>Auswertung der Basis Modelle</w:t>
      </w:r>
    </w:p>
    <w:p w14:paraId="678F363E" w14:textId="02BC4DB8" w:rsidR="00340A69"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FD144F">
        <w:t xml:space="preserve">Abbildung </w:t>
      </w:r>
      <w:r w:rsidR="00FD144F">
        <w:rPr>
          <w:noProof/>
        </w:rPr>
        <w:t>13</w:t>
      </w:r>
      <w:r w:rsidR="000E5F8E">
        <w:fldChar w:fldCharType="end"/>
      </w:r>
      <w:r w:rsidR="000E5F8E">
        <w:t xml:space="preserve"> zu sehen. Beide Algorithmen scheinen prinzipiell zu overfitten, da die </w:t>
      </w:r>
      <w:r w:rsidR="00976BA3">
        <w:t>Ergebnisse in der Trainingsumgebung die Zerobenchmark mit Leichtigkeit schlagen</w:t>
      </w:r>
      <w:r w:rsidR="006B1932">
        <w:t>.</w:t>
      </w:r>
      <w:r w:rsidR="00976BA3">
        <w:t xml:space="preserve"> </w:t>
      </w:r>
      <w:r w:rsidR="006B1932">
        <w:t>A</w:t>
      </w:r>
      <w:r w:rsidR="00976BA3">
        <w:t xml:space="preserve">uf den Leaderboards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dass die Score des Erstplatzierte</w:t>
      </w:r>
      <w:r w:rsidR="00F0396D">
        <w:t>n</w:t>
      </w:r>
      <w:r w:rsidR="009F2306">
        <w:t xml:space="preserve"> mit 1727.53575 auf dem private</w:t>
      </w:r>
      <w:r w:rsidR="00F0396D">
        <w:t>n</w:t>
      </w:r>
      <w:r w:rsidR="009F2306">
        <w:t xml:space="preserve"> Leaderboard gerade einmal eine Verbesserung von ca. 1,1 darstellt und ein Wert von 1728.04 bereits gereicht hätte um sich in den Top 10 zu platzieren. </w:t>
      </w:r>
      <w:r w:rsidR="007E48E3">
        <w:t xml:space="preserve">Daran wird ersichtlich, dass vor allem die Ergebnisse für </w:t>
      </w:r>
      <w:r w:rsidR="003A5DB4" w:rsidRPr="003072D1">
        <w:rPr>
          <w:i/>
        </w:rPr>
        <w:t>XG</w:t>
      </w:r>
      <w:r w:rsidR="007E48E3" w:rsidRPr="003072D1">
        <w:rPr>
          <w:i/>
        </w:rPr>
        <w:t>Boost</w:t>
      </w:r>
      <w:r w:rsidR="007E48E3">
        <w:t xml:space="preserve">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r w:rsidR="003A5DB4">
        <w:t>Boosting-Algorithmus</w:t>
      </w:r>
      <w:r w:rsidR="00BC04DF">
        <w:t xml:space="preserve"> abschneiden, </w:t>
      </w:r>
      <w:r w:rsidR="006B1932">
        <w:t xml:space="preserve">auf der anderen Seite dafür auf den </w:t>
      </w:r>
      <w:r w:rsidR="00BC04DF">
        <w:t xml:space="preserve">Leaderboards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die Differenzen zwischen den Trainings- und Test-Scores mit Abstand am größten</w:t>
      </w:r>
      <w:r w:rsidR="00340A69">
        <w:t xml:space="preserve"> sind</w:t>
      </w:r>
      <w:r w:rsidR="00BC04DF">
        <w:t>.</w:t>
      </w:r>
    </w:p>
    <w:p w14:paraId="0788659D" w14:textId="6E384091" w:rsidR="00381AAD" w:rsidRDefault="00BC04DF" w:rsidP="002E4AD8">
      <w:r>
        <w:t xml:space="preserve">Nun ist es nicht verwunderlich, dass das Vermeiden von </w:t>
      </w:r>
      <w:r w:rsidR="005320B2">
        <w:t>Überanpassung</w:t>
      </w:r>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Machin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6D5F29">
            <w:instrText>ADDIN CitaviPlaceholder{eyIkaWQiOiIxIiwiRW50cmllcyI6W3siJGlkIjoiMiIsIklkIjoiNTc4YmMwMGEtNDlkNS00NDM4LWIzZGUtNjZjZTZiMGY2MTU1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471F5E">
            <w:t>(2012)</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bias“ und „high variance“. Modelle mit großem Bias neigen dazu</w:t>
      </w:r>
      <w:r w:rsidR="006B1932">
        <w:t>,</w:t>
      </w:r>
      <w:r w:rsidR="003C1CED">
        <w:t xml:space="preserve"> aus verschiedenen Trainingsdatensätzen die gleichen </w:t>
      </w:r>
      <w:r w:rsidR="00381AAD">
        <w:t>Fehler zu lernen und so konsistentere aber verzerrte 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 xml:space="preserve">aber konsistenten Schätzungen, und flexiblere Modelle </w:t>
      </w:r>
      <w:r w:rsidR="00132AF4">
        <w:lastRenderedPageBreak/>
        <w:t xml:space="preserve">wie z.B. </w:t>
      </w:r>
      <w:r w:rsidR="005320B2">
        <w:t>Entscheidungsbäume</w:t>
      </w:r>
      <w:r w:rsidR="00132AF4">
        <w:t xml:space="preserve"> zu geringerem Bias</w:t>
      </w:r>
      <w:r w:rsidR="00160A22">
        <w:t>,</w:t>
      </w:r>
      <w:r w:rsidR="00132AF4">
        <w:t xml:space="preserve"> dafür aber größerer Varianz. Grundlegendes Ziel wäre Modelle zu finden</w:t>
      </w:r>
      <w:r w:rsidR="00160A22">
        <w:t>,</w:t>
      </w:r>
      <w:r w:rsidR="00132AF4">
        <w:t xml:space="preserve"> die in beiden Bereichen gut abschneide</w:t>
      </w:r>
      <w:r w:rsidR="00340A69">
        <w:t>n</w:t>
      </w:r>
      <w:r w:rsidR="00132AF4">
        <w:t>.</w:t>
      </w:r>
    </w:p>
    <w:p w14:paraId="16AEF2DB" w14:textId="38F65348" w:rsidR="0055795C" w:rsidRDefault="00132AF4" w:rsidP="002E4AD8">
      <w:r>
        <w:t>Die Ursachen für Overfitting können</w:t>
      </w:r>
      <w:r w:rsidR="000B45B3">
        <w:t xml:space="preserve"> vielfältig sein und sind nicht immer nur auf </w:t>
      </w:r>
      <w:r w:rsidR="005320B2">
        <w:t>Störeinflüsse</w:t>
      </w:r>
      <w:r w:rsidR="000B45B3">
        <w:t xml:space="preserve"> zurück zu führen. Demen</w:t>
      </w:r>
      <w:r w:rsidR="00B52F67">
        <w:t>t</w:t>
      </w:r>
      <w:r w:rsidR="000B45B3">
        <w:t xml:space="preserve">sprechend gibt es auch keine one-fits-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6D5F29">
            <w:instrText>ADDIN CitaviPlaceholder{eyIkaWQiOiIxIiwiRW50cmllcyI6W3siJGlkIjoiMiIsIklkIjoiMzA1MjYzMDMtY2ExNC00YzQwLWFkOWMtMDFjMzBkMTg1MTQw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471F5E">
            <w:t>(2012)</w:t>
          </w:r>
          <w:r w:rsidR="000B45B3">
            <w:fldChar w:fldCharType="end"/>
          </w:r>
        </w:sdtContent>
      </w:sdt>
      <w:r w:rsidR="000B45B3">
        <w:t xml:space="preserve"> Regularisierung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r w:rsidR="008F349A" w:rsidRPr="0021347F">
        <w:rPr>
          <w:i/>
        </w:rPr>
        <w:t>Shrinkage</w:t>
      </w:r>
      <w:r w:rsidR="008F349A">
        <w:t>-Koeffizienten erreicht, der die Regressionskoeffizienten</w:t>
      </w:r>
      <w:r w:rsidR="00160A22">
        <w:t xml:space="preserve"> in</w:t>
      </w:r>
      <w:r w:rsidR="008F349A">
        <w:t xml:space="preserve"> Richtung Null drückt</w:t>
      </w:r>
      <w:r w:rsidR="00160A22">
        <w:t xml:space="preserve"> und so zu konservativeren Schätzung</w:t>
      </w:r>
      <w:r w:rsidR="00340A69">
        <w:t>en</w:t>
      </w:r>
      <w:r w:rsidR="00160A22">
        <w:t xml:space="preserve"> führt.</w:t>
      </w:r>
      <w:r w:rsidR="00D63164">
        <w:t xml:space="preserve"> </w:t>
      </w:r>
      <w:r w:rsidR="00160A22">
        <w:t>Die Regression mittels</w:t>
      </w:r>
      <w:r w:rsidR="008F349A">
        <w:t xml:space="preserve"> </w:t>
      </w:r>
      <w:r w:rsidR="008F349A" w:rsidRPr="003072D1">
        <w:rPr>
          <w:i/>
        </w:rPr>
        <w:t>XGBoost</w:t>
      </w:r>
      <w:r w:rsidR="008F349A">
        <w:t xml:space="preserve"> versucht das Problem mit Boosting </w:t>
      </w:r>
      <w:r w:rsidR="00D63164">
        <w:t>anzugehen</w:t>
      </w:r>
      <w:r w:rsidR="00160A22">
        <w:t>. D</w:t>
      </w:r>
      <w:r w:rsidR="005B7CE8">
        <w:t xml:space="preserve">er Algorithmus kombiniert hier viele einfache Modelle zu einem </w:t>
      </w:r>
      <w:r w:rsidR="007E48E3">
        <w:t xml:space="preserve">robusterem </w:t>
      </w:r>
      <w:r w:rsidR="005B7CE8">
        <w:t>Komplexen</w:t>
      </w:r>
      <w:r w:rsidR="00B915EA">
        <w:t xml:space="preserve"> </w:t>
      </w:r>
      <w:sdt>
        <w:sdtPr>
          <w:alias w:val="Don't edit this field"/>
          <w:tag w:val="CitaviPlaceholder#17cd5208-b08f-43db-a416-84e4a75360a7"/>
          <w:id w:val="183566581"/>
          <w:placeholder>
            <w:docPart w:val="DefaultPlaceholder_-1854013440"/>
          </w:placeholder>
        </w:sdtPr>
        <w:sdtContent>
          <w:r w:rsidR="00B915EA">
            <w:fldChar w:fldCharType="begin"/>
          </w:r>
          <w:r w:rsidR="006D5F29">
            <w:instrText>ADDIN CitaviPlaceholder{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}</w:instrText>
          </w:r>
          <w:r w:rsidR="00B915EA">
            <w:fldChar w:fldCharType="separate"/>
          </w:r>
          <w:r w:rsidR="00471F5E">
            <w:t>(vgl. Hastie, Tibshirani, &amp; Friedman, 2017, 61-68 ; 337-341)</w:t>
          </w:r>
          <w:r w:rsidR="00B915EA">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r w:rsidR="00160A22" w:rsidRPr="003072D1">
        <w:rPr>
          <w:i/>
        </w:rPr>
        <w:t>SciKit-Learn</w:t>
      </w:r>
      <w:r w:rsidR="00D63164">
        <w:t xml:space="preserve"> bzw</w:t>
      </w:r>
      <w:r w:rsidR="00160A22">
        <w:t>.</w:t>
      </w:r>
      <w:r w:rsidR="00D63164">
        <w:t xml:space="preserve"> </w:t>
      </w:r>
      <w:r w:rsidR="00D63164" w:rsidRPr="003072D1">
        <w:rPr>
          <w:i/>
        </w:rPr>
        <w:t>xgboost</w:t>
      </w:r>
      <w:r w:rsidR="00D63164">
        <w:t xml:space="preserve">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D09DE93" w:rsidR="00CA276A" w:rsidRDefault="00CA276A" w:rsidP="002E4AD8">
      <w:r>
        <w:t>Demen</w:t>
      </w:r>
      <w:r w:rsidR="001578C9">
        <w:t>t</w:t>
      </w:r>
      <w:r>
        <w:t>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1" w:name="_Ref522566393"/>
      <w:bookmarkStart w:id="22" w:name="_Toc523318451"/>
      <w:r>
        <w:t>Cross-Validation unter Berücksichtigung der Zeitachse</w:t>
      </w:r>
      <w:bookmarkEnd w:id="21"/>
      <w:bookmarkEnd w:id="22"/>
    </w:p>
    <w:p w14:paraId="0956BBD0" w14:textId="7EAC9ADE" w:rsidR="00E4245D" w:rsidRDefault="00E4245D" w:rsidP="00E4245D">
      <w:r>
        <w:t>Das Entwickeln einer funktionierenden Cross-Validation</w:t>
      </w:r>
      <w:r w:rsidR="00160A22">
        <w:t>-</w:t>
      </w:r>
      <w:r>
        <w:t xml:space="preserve">Methode, war das große </w:t>
      </w:r>
      <w:proofErr w:type="gramStart"/>
      <w:r>
        <w:t>Problem</w:t>
      </w:r>
      <w:proofErr w:type="gramEnd"/>
      <w:r>
        <w:t xml:space="preserve"> an dem bei der Challenge so viele gescheitert sind</w:t>
      </w:r>
      <w:r w:rsidR="00160A22">
        <w:t>.</w:t>
      </w:r>
      <w:r>
        <w:t xml:space="preserve"> </w:t>
      </w:r>
      <w:r w:rsidR="00160A22">
        <w:t>W</w:t>
      </w:r>
      <w:r>
        <w:t>ährend sich einige damit abgefunden haben, dass sich die Trainingsergebnisse nicht aufs Leaderboard übertragen</w:t>
      </w:r>
      <w:r w:rsidR="00160A22">
        <w:t xml:space="preserve"> ließen</w:t>
      </w:r>
      <w:r>
        <w:t xml:space="preserve"> und voll und ganz ihrem Cross-Validation</w:t>
      </w:r>
      <w:bookmarkStart w:id="23" w:name="_GoBack"/>
      <w:bookmarkEnd w:id="23"/>
      <w:r>
        <w:t>-Set vertraut haben, gab es auch einige die statt</w:t>
      </w:r>
      <w:r w:rsidR="00160A22">
        <w:t>dessen lieber</w:t>
      </w:r>
      <w:r>
        <w:t xml:space="preserve"> jedes Mal ihre Ergebnisse hochgeladen und auf dem Leaderboard überprüft haben. Ein</w:t>
      </w:r>
      <w:r w:rsidRPr="000D1384">
        <w:t>e sehr aufwändige Methode</w:t>
      </w:r>
      <w:r w:rsidR="00160A22">
        <w:t xml:space="preserve"> zu</w:t>
      </w:r>
      <w:r w:rsidR="001578C9">
        <w:t>r</w:t>
      </w:r>
      <w:r w:rsidR="00160A22">
        <w:t xml:space="preserve"> Validierung der Ergebnisse,</w:t>
      </w:r>
      <w:r w:rsidRPr="000D1384">
        <w:t xml:space="preserve"> die allerdings auch vom </w:t>
      </w:r>
      <w:r w:rsidR="00160A22">
        <w:t>D</w:t>
      </w:r>
      <w:r w:rsidRPr="000D1384">
        <w:t>rittplatzierten</w:t>
      </w:r>
      <w:r>
        <w:rPr>
          <w:rStyle w:val="Hervorhebung"/>
          <w:bCs/>
          <w:i w:val="0"/>
        </w:rPr>
        <w:t xml:space="preserve"> </w:t>
      </w:r>
      <w:r w:rsidRPr="000D1384">
        <w:rPr>
          <w:rStyle w:val="Hervorhebung"/>
          <w:bCs/>
          <w:i w:val="0"/>
        </w:rPr>
        <w:t>Mendrika Ramarlina</w:t>
      </w:r>
      <w:r>
        <w:rPr>
          <w:rStyle w:val="Hervorhebung"/>
          <w:bCs/>
          <w:i w:val="0"/>
        </w:rPr>
        <w:t xml:space="preserve"> angewandt wurde oder um es in seinen Worten zu sagen: „</w:t>
      </w:r>
      <w:r>
        <w:t xml:space="preserve">My conclusion, local CV was useless in this competition.“ </w:t>
      </w:r>
      <w:sdt>
        <w:sdtPr>
          <w:alias w:val="Don't edit this field"/>
          <w:tag w:val="CitaviPlaceholder#7e3d8174-525e-4d44-bfc2-d80c9b1bc9cf"/>
          <w:id w:val="606394311"/>
        </w:sdtPr>
        <w:sdtContent>
          <w:r>
            <w:fldChar w:fldCharType="begin"/>
          </w:r>
          <w:r w:rsidR="006D5F29">
            <w:instrText>ADDIN CitaviPlaceholder{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}</w:instrText>
          </w:r>
          <w:r>
            <w:fldChar w:fldCharType="separate"/>
          </w:r>
          <w:r w:rsidR="00471F5E">
            <w:t>(Forumsdiskussion, 2016)</w:t>
          </w:r>
          <w:r>
            <w:fldChar w:fldCharType="end"/>
          </w:r>
        </w:sdtContent>
      </w:sdt>
      <w:r>
        <w:t xml:space="preserve">.  </w:t>
      </w:r>
    </w:p>
    <w:p w14:paraId="5F6FCE30" w14:textId="5891E605" w:rsidR="00E4245D" w:rsidRDefault="00E4245D" w:rsidP="00E4245D">
      <w:r>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 und Validationsdaten keine gemeinsamen Werte für </w:t>
      </w:r>
      <w:r w:rsidRPr="003072D1">
        <w:rPr>
          <w:i/>
        </w:rPr>
        <w:t>Feature_7</w:t>
      </w:r>
      <w:r>
        <w:t xml:space="preserve"> finden</w:t>
      </w:r>
      <w:r w:rsidR="00160A22">
        <w:t xml:space="preserve"> lassen</w:t>
      </w:r>
      <w:r>
        <w:t xml:space="preserve"> und die Daten so nach Zeitpunkten zu gruppieren</w:t>
      </w:r>
      <w:r w:rsidR="00BD5A5C">
        <w:t xml:space="preserve"> </w:t>
      </w:r>
      <w:sdt>
        <w:sdtPr>
          <w:alias w:val="Don't edit this field"/>
          <w:tag w:val="CitaviPlaceholder#eb5ad292-96b4-4c22-ba17-3d28133272c9"/>
          <w:id w:val="-196312603"/>
          <w:placeholder>
            <w:docPart w:val="DefaultPlaceholder_-1854013440"/>
          </w:placeholder>
        </w:sdtPr>
        <w:sdtContent>
          <w:r w:rsidR="00BD5A5C">
            <w:fldChar w:fldCharType="begin"/>
          </w:r>
          <w:r w:rsidR="006D5F29">
            <w:instrText>ADDIN CitaviPlaceholder{eyIkaWQiOiIxIiwiRW50cmllcyI6W3siJGlkIjoiMiIsIklkIjoiNTM5MDE2YmUtOGE2Yy00MjVjLWFmOTItZjUzMjRiOGJhYTBj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YjVhZDI5Mi05NmI0LTRjMjItYmExNy0zZDI4MTMzMjcyYzkiLCJUZXh0IjoiKHZnbC4gQW5kZXJzb24sIDIwMTYpIiwiV0FJVmVyc2lvbiI6IjYuMS4wLjAifQ==}</w:instrText>
          </w:r>
          <w:r w:rsidR="00BD5A5C">
            <w:fldChar w:fldCharType="separate"/>
          </w:r>
          <w:r w:rsidR="00471F5E">
            <w:t>(vgl. Anderson, 2016)</w:t>
          </w:r>
          <w:r w:rsidR="00BD5A5C">
            <w:fldChar w:fldCharType="end"/>
          </w:r>
        </w:sdtContent>
      </w:sdt>
      <w:r>
        <w:t>.</w:t>
      </w:r>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w:t>
      </w:r>
      <w:r w:rsidRPr="003072D1">
        <w:rPr>
          <w:i/>
        </w:rPr>
        <w:t>Feature_7</w:t>
      </w:r>
      <w:r>
        <w:t xml:space="preserve"> gewünscht </w:t>
      </w:r>
      <w:r>
        <w:lastRenderedPageBreak/>
        <w:t xml:space="preserve">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D315D2">
      <w:pPr>
        <w:keepNext/>
        <w:spacing w:after="0"/>
        <w:jc w:val="center"/>
      </w:pPr>
      <w:r>
        <w:rPr>
          <w:noProof/>
          <w:lang w:eastAsia="de-DE"/>
        </w:rPr>
        <w:drawing>
          <wp:inline distT="0" distB="0" distL="0" distR="0" wp14:anchorId="0165D8F2" wp14:editId="75C8A4FF">
            <wp:extent cx="5276850" cy="26384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4647" cy="2642324"/>
                    </a:xfrm>
                    <a:prstGeom prst="rect">
                      <a:avLst/>
                    </a:prstGeom>
                  </pic:spPr>
                </pic:pic>
              </a:graphicData>
            </a:graphic>
          </wp:inline>
        </w:drawing>
      </w:r>
    </w:p>
    <w:p w14:paraId="5D2AB233" w14:textId="18BDBEFD" w:rsidR="00E4245D" w:rsidRDefault="00E4245D" w:rsidP="00E4245D">
      <w:pPr>
        <w:pStyle w:val="Beschriftung"/>
      </w:pPr>
      <w:r>
        <w:t xml:space="preserve">Abbildung </w:t>
      </w:r>
      <w:fldSimple w:instr=" SEQ Abbildung \* ARABIC ">
        <w:r w:rsidR="00FD144F">
          <w:rPr>
            <w:noProof/>
          </w:rPr>
          <w:t>14</w:t>
        </w:r>
      </w:fldSimple>
      <w:r w:rsidR="00C77D37">
        <w:t xml:space="preserve"> randomisierter Train-Test-Split </w:t>
      </w:r>
    </w:p>
    <w:p w14:paraId="4A033999" w14:textId="77777777" w:rsidR="00E4245D" w:rsidRDefault="00E4245D" w:rsidP="00D315D2">
      <w:pPr>
        <w:keepNext/>
        <w:spacing w:after="0"/>
        <w:jc w:val="center"/>
      </w:pPr>
      <w:r>
        <w:rPr>
          <w:noProof/>
          <w:lang w:eastAsia="de-DE"/>
        </w:rPr>
        <w:drawing>
          <wp:inline distT="0" distB="0" distL="0" distR="0" wp14:anchorId="332073F1" wp14:editId="6C45E615">
            <wp:extent cx="5264150" cy="263207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5278" cy="2637639"/>
                    </a:xfrm>
                    <a:prstGeom prst="rect">
                      <a:avLst/>
                    </a:prstGeom>
                  </pic:spPr>
                </pic:pic>
              </a:graphicData>
            </a:graphic>
          </wp:inline>
        </w:drawing>
      </w:r>
    </w:p>
    <w:p w14:paraId="78C59212" w14:textId="12BEDCD5" w:rsidR="00E4245D" w:rsidRPr="00BB22D0" w:rsidRDefault="00E4245D" w:rsidP="00E4245D">
      <w:pPr>
        <w:pStyle w:val="Beschriftung"/>
        <w:rPr>
          <w:i w:val="0"/>
        </w:rPr>
      </w:pPr>
      <w:r>
        <w:t xml:space="preserve">Abbildung </w:t>
      </w:r>
      <w:fldSimple w:instr=" SEQ Abbildung \* ARABIC ">
        <w:r w:rsidR="00FD144F">
          <w:rPr>
            <w:noProof/>
          </w:rPr>
          <w:t>15</w:t>
        </w:r>
      </w:fldSimple>
      <w:r w:rsidR="00C77D37">
        <w:t xml:space="preserve"> Train-Test-Split gruppiert nach Feature_7</w:t>
      </w:r>
    </w:p>
    <w:p w14:paraId="4E81C788" w14:textId="617B0DEC" w:rsidR="00E4245D" w:rsidRDefault="00E4245D" w:rsidP="00E4245D">
      <w:r>
        <w:t xml:space="preserve">Im Vergleich zu einer zufälligen Aufteilung der Daten, bei der der </w:t>
      </w:r>
      <w:r w:rsidRPr="00601506">
        <w:rPr>
          <w:i/>
        </w:rPr>
        <w:t>XGBoost</w:t>
      </w:r>
      <w:r>
        <w:t xml:space="preserve"> die Zeitpunkte auswendig lernen kann, liefert das Validationsset mit Berücksichtigung der Zeitachse ein ähnliches Bild wie für die Testdaten</w:t>
      </w:r>
      <w:r w:rsidR="00FD2A95">
        <w:t>.</w:t>
      </w:r>
      <w:r>
        <w:t xml:space="preserve"> </w:t>
      </w:r>
      <w:r w:rsidRPr="00601506">
        <w:rPr>
          <w:i/>
        </w:rPr>
        <w:t>Feature_7</w:t>
      </w:r>
      <w:r>
        <w:t xml:space="preserve"> scheint </w:t>
      </w:r>
      <w:r w:rsidR="00FD2A95">
        <w:t xml:space="preserve">somit </w:t>
      </w:r>
      <w:r>
        <w:t xml:space="preserve">tatsächlich der Schlüssel für eine repräsentative Cross-Validation-Methode zu sein. Die </w:t>
      </w:r>
      <w:r w:rsidRPr="00601506">
        <w:rPr>
          <w:i/>
        </w:rPr>
        <w:t>Ridge</w:t>
      </w:r>
      <w:r>
        <w:t xml:space="preserve">-Regression ist davon zwar nicht ganz so stark betroffen, da es </w:t>
      </w:r>
      <w:r w:rsidRPr="00601506">
        <w:rPr>
          <w:i/>
        </w:rPr>
        <w:t>Feature_7</w:t>
      </w:r>
      <w:r>
        <w:t xml:space="preserve"> als diskretes Merkmal wahrnimmt und demnach kaum in einzelne Zeitpunkte separieren kann, trotzdem trat auch hier eine Annäherung an das Bild der Testscore ein. </w:t>
      </w:r>
    </w:p>
    <w:p w14:paraId="63D08425" w14:textId="3F7A8097" w:rsidR="00E4245D" w:rsidRDefault="00E4245D" w:rsidP="00E4245D">
      <w:r>
        <w:lastRenderedPageBreak/>
        <w:t>Auch wenn d</w:t>
      </w:r>
      <w:r w:rsidR="00FD2A95">
        <w:t>ieser</w:t>
      </w:r>
      <w:r>
        <w:t xml:space="preserve"> </w:t>
      </w:r>
      <w:r w:rsidRPr="00601506">
        <w:rPr>
          <w:i/>
        </w:rPr>
        <w:t>Train-Test-Split</w:t>
      </w:r>
      <w:r>
        <w:t xml:space="preserve"> relativ leicht und umgänglich zu implementieren ist und im ersten Resultat auch vielversprechende Ergebnisse erzielt hat, hat er auf der anderen Seite zwei entscheidende Nachteile: Erstens können die Ergebnisse auf dem Validierungs</w:t>
      </w:r>
      <w:r w:rsidR="00480B46">
        <w:t>-S</w:t>
      </w:r>
      <w:r>
        <w:t>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sind</w:t>
      </w:r>
      <w:r>
        <w:t>. Unter Umständen gehen so wertvolle Informationen verloren</w:t>
      </w:r>
      <w:r w:rsidR="00601506">
        <w:t xml:space="preserve"> </w:t>
      </w:r>
      <w:sdt>
        <w:sdtPr>
          <w:alias w:val="Don't edit this field"/>
          <w:tag w:val="CitaviPlaceholder#f3fa29a6-f631-4322-bc2a-5c6c3d8d7ce6"/>
          <w:id w:val="-637494004"/>
          <w:placeholder>
            <w:docPart w:val="DefaultPlaceholder_-1854013440"/>
          </w:placeholder>
        </w:sdtPr>
        <w:sdtContent>
          <w:r w:rsidR="00601506">
            <w:fldChar w:fldCharType="begin"/>
          </w:r>
          <w:r w:rsidR="006D5F29">
            <w:instrText>ADDIN CitaviPlaceholder{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KHZnbC4gSmFtZXMsIFdpdHRlbiwgSGFzdGllLCAmIFRpYnNoaXJhbmksIDIwMTcsIHBwLsKgMTc24oCTMTc4KSJ9XX0sIlRhZyI6IkNpdGF2aVBsYWNlaG9sZGVyI2YzZmEyOWE2LWY2MzEtNDMyMi1iYzJhLTVjNmMzZDhkN2NlNiIsIlRleHQiOiIodmdsLiBKYW1lcywgV2l0dGVuLCBIYXN0aWUsICYgVGlic2hpcmFuaSwgMjAxNywgcHAuwqAxNzbigJMxNzgpIiwiV0FJVmVyc2lvbiI6IjYuMS4wLjAifQ==}</w:instrText>
          </w:r>
          <w:r w:rsidR="00601506">
            <w:fldChar w:fldCharType="separate"/>
          </w:r>
          <w:r w:rsidR="00471F5E">
            <w:t>(vgl. James, Witten, Hastie, &amp; Tibshirani, 2017, pp. 176–178)</w:t>
          </w:r>
          <w:r w:rsidR="00601506">
            <w:fldChar w:fldCharType="end"/>
          </w:r>
        </w:sdtContent>
      </w:sdt>
      <w:r>
        <w:t>.</w:t>
      </w:r>
    </w:p>
    <w:p w14:paraId="516A742E" w14:textId="47D59255" w:rsidR="00D156C4" w:rsidRDefault="00E4245D" w:rsidP="00E4245D">
      <w:r>
        <w:t xml:space="preserve">Besser ist meistens die Verwendung einer </w:t>
      </w:r>
      <w:r w:rsidR="00340A69" w:rsidRPr="00340A69">
        <w:rPr>
          <w:i/>
        </w:rPr>
        <w:t>K</w:t>
      </w:r>
      <w:r w:rsidRPr="00340A69">
        <w:rPr>
          <w:i/>
        </w:rPr>
        <w:t>Fold</w:t>
      </w:r>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xml:space="preserve">, bis für alle </w:t>
      </w:r>
      <w:r w:rsidR="00480B46">
        <w:t>Unterteilungen</w:t>
      </w:r>
      <w:r>
        <w:t xml:space="preserve">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r w:rsidR="00601506">
        <w:t xml:space="preserve"> </w:t>
      </w:r>
      <w:sdt>
        <w:sdtPr>
          <w:alias w:val="Don't edit this field"/>
          <w:tag w:val="CitaviPlaceholder#b19c4664-1c85-485a-a56f-b207a95182e5"/>
          <w:id w:val="-1623610492"/>
          <w:placeholder>
            <w:docPart w:val="DefaultPlaceholder_-1854013440"/>
          </w:placeholder>
        </w:sdtPr>
        <w:sdtContent>
          <w:r w:rsidR="00601506">
            <w:fldChar w:fldCharType="begin"/>
          </w:r>
          <w:r w:rsidR="006D5F29">
            <w:instrText>ADDIN CitaviPlaceholder{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}</w:instrText>
          </w:r>
          <w:r w:rsidR="00601506">
            <w:fldChar w:fldCharType="separate"/>
          </w:r>
          <w:r w:rsidR="00471F5E">
            <w:t>(vgl. Clarke, Fokoue, &amp; Zhang, 2009, pp. 600–611)</w:t>
          </w:r>
          <w:r w:rsidR="00601506">
            <w:fldChar w:fldCharType="end"/>
          </w:r>
        </w:sdtContent>
      </w:sdt>
    </w:p>
    <w:p w14:paraId="7BF7E266" w14:textId="3FCB7366" w:rsidR="00E4245D" w:rsidRPr="00557047" w:rsidRDefault="00FD2A95" w:rsidP="00E4245D">
      <w:r w:rsidRPr="00601506">
        <w:rPr>
          <w:i/>
        </w:rPr>
        <w:t>SciKit-Learn</w:t>
      </w:r>
      <w:r w:rsidR="00E4245D" w:rsidRPr="00557047">
        <w:t xml:space="preserve"> bietet verschiedene Cross-Validation Methoden an</w:t>
      </w:r>
      <w:r w:rsidR="00D156C4" w:rsidRPr="00557047">
        <w:t xml:space="preserve">, die es </w:t>
      </w:r>
      <w:r w:rsidR="00673073">
        <w:t>e</w:t>
      </w:r>
      <w:r w:rsidR="00D156C4" w:rsidRPr="00557047">
        <w:t xml:space="preserve">rlauben die Unterteilung </w:t>
      </w:r>
      <w:r w:rsidR="00340A69">
        <w:t>entsprechend</w:t>
      </w:r>
      <w:r w:rsidR="00D156C4" w:rsidRPr="00557047">
        <w:t xml:space="preserve"> eines Gruppenparameters</w:t>
      </w:r>
      <w:r w:rsidR="00673073">
        <w:t xml:space="preserve"> -</w:t>
      </w:r>
      <w:r w:rsidR="00D156C4" w:rsidRPr="00557047">
        <w:t xml:space="preserve"> in diesem Fall </w:t>
      </w:r>
      <w:r w:rsidR="00D156C4" w:rsidRPr="00480B46">
        <w:rPr>
          <w:i/>
        </w:rPr>
        <w:t>Feature_7</w:t>
      </w:r>
      <w:r w:rsidR="00673073">
        <w:t xml:space="preserve"> - </w:t>
      </w:r>
      <w:r w:rsidR="00D156C4" w:rsidRPr="00557047">
        <w:t xml:space="preserve">so einzustellen, dass sich dessen Werte zwischen den Aufteilungen nicht überschneiden. Neben </w:t>
      </w:r>
      <w:r w:rsidR="00D156C4" w:rsidRPr="00673073">
        <w:rPr>
          <w:i/>
        </w:rPr>
        <w:t>GroupKFold</w:t>
      </w:r>
      <w:r w:rsidR="00D156C4" w:rsidRPr="00557047">
        <w:t>, die</w:t>
      </w:r>
      <w:r w:rsidR="00673073">
        <w:t>,</w:t>
      </w:r>
      <w:r w:rsidR="00D156C4" w:rsidRPr="00557047">
        <w:t xml:space="preserve"> abgesehen von der Nichtüberschneidung</w:t>
      </w:r>
      <w:r w:rsidR="00673073">
        <w:t>,</w:t>
      </w:r>
      <w:r w:rsidR="00D156C4" w:rsidRPr="00557047">
        <w:t xml:space="preserve"> wie die </w:t>
      </w:r>
      <w:r w:rsidR="00340A69" w:rsidRPr="00340A69">
        <w:rPr>
          <w:i/>
        </w:rPr>
        <w:t>K</w:t>
      </w:r>
      <w:r w:rsidR="00D156C4" w:rsidRPr="00340A69">
        <w:rPr>
          <w:i/>
        </w:rPr>
        <w:t>Fold</w:t>
      </w:r>
      <w:r w:rsidR="00D156C4" w:rsidRPr="00557047">
        <w:t xml:space="preserve"> Cross-Validierung funktioniert, existiert außerdem </w:t>
      </w:r>
      <w:r w:rsidR="00D156C4" w:rsidRPr="00673073">
        <w:rPr>
          <w:i/>
        </w:rPr>
        <w:t>GroupShuffleSplit</w:t>
      </w:r>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w:t>
      </w:r>
      <w:r w:rsidR="00480B46">
        <w:t>-S</w:t>
      </w:r>
      <w:r w:rsidR="00557047" w:rsidRPr="00557047">
        <w:t>et gewählt werden kann</w:t>
      </w:r>
      <w:r w:rsidR="00340A69">
        <w:t>,</w:t>
      </w:r>
      <w:r w:rsidR="00557047" w:rsidRPr="00557047">
        <w:t xml:space="preserve"> um </w:t>
      </w:r>
      <w:r w:rsidR="00802FEE">
        <w:t>dadurch</w:t>
      </w:r>
      <w:r w:rsidR="00557047" w:rsidRPr="00557047">
        <w:t xml:space="preserve"> ggf. das Leaderboard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6D5F29">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jlUMjI6NTg6NTk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471F5E">
            <w:t>(scikit-learn.org)</w:t>
          </w:r>
          <w:r w:rsidR="00557047">
            <w:fldChar w:fldCharType="end"/>
          </w:r>
        </w:sdtContent>
      </w:sdt>
    </w:p>
    <w:tbl>
      <w:tblPr>
        <w:tblStyle w:val="EinfacheTabelle1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6D7EC468" w14:textId="77777777" w:rsidR="00185ED2" w:rsidRDefault="00185ED2" w:rsidP="00A803FA">
            <w:pPr>
              <w:jc w:val="center"/>
              <w:cnfStyle w:val="100000000000" w:firstRow="1" w:lastRow="0" w:firstColumn="0" w:lastColumn="0" w:oddVBand="0" w:evenVBand="0" w:oddHBand="0" w:evenHBand="0" w:firstRowFirstColumn="0" w:firstRowLastColumn="0" w:lastRowFirstColumn="0" w:lastRowLastColumn="0"/>
            </w:pPr>
            <w:r w:rsidRPr="00A803FA">
              <w:rPr>
                <w:b w:val="0"/>
                <w:bCs w:val="0"/>
              </w:rPr>
              <w:t>Train/</w:t>
            </w:r>
            <w:r w:rsidR="00A803FA">
              <w:rPr>
                <w:b w:val="0"/>
                <w:bCs w:val="0"/>
              </w:rPr>
              <w:t>Validation</w:t>
            </w:r>
          </w:p>
          <w:p w14:paraId="3AA13006" w14:textId="780C71FD" w:rsidR="00496F58" w:rsidRPr="00A803FA" w:rsidRDefault="00496F58"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Ratio</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gramStart"/>
            <w:r w:rsidRPr="00A803FA">
              <w:rPr>
                <w:b w:val="0"/>
                <w:bCs w:val="0"/>
              </w:rPr>
              <w:t>GroupShuffleSpli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gramStart"/>
            <w:r w:rsidRPr="00A803FA">
              <w:rPr>
                <w:b w:val="0"/>
                <w:bCs w:val="0"/>
              </w:rPr>
              <w:t>GroupShuffleSpli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gramStart"/>
            <w:r w:rsidRPr="00A803FA">
              <w:rPr>
                <w:b w:val="0"/>
                <w:bCs w:val="0"/>
              </w:rPr>
              <w:t>GroupShuffleSpli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gramStart"/>
            <w:r w:rsidRPr="00A803FA">
              <w:rPr>
                <w:b w:val="0"/>
                <w:bCs w:val="0"/>
              </w:rPr>
              <w:t>GroupShuffleSpli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gramStart"/>
            <w:r w:rsidRPr="00A803FA">
              <w:rPr>
                <w:b w:val="0"/>
                <w:bCs w:val="0"/>
              </w:rPr>
              <w:t>GroupKFold(</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gramStart"/>
            <w:r w:rsidRPr="00A803FA">
              <w:rPr>
                <w:b w:val="0"/>
                <w:bCs w:val="0"/>
              </w:rPr>
              <w:t>GroupKFold(</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51797673" w:rsidR="00E4245D" w:rsidRDefault="00A803FA" w:rsidP="00A803FA">
      <w:pPr>
        <w:pStyle w:val="Beschriftung"/>
      </w:pPr>
      <w:r>
        <w:t xml:space="preserve">Abbildung </w:t>
      </w:r>
      <w:fldSimple w:instr=" SEQ Abbildung \* ARABIC ">
        <w:r w:rsidR="00FD144F">
          <w:rPr>
            <w:noProof/>
          </w:rPr>
          <w:t>16</w:t>
        </w:r>
      </w:fldSimple>
      <w:r w:rsidR="00FD06F8">
        <w:t xml:space="preserve"> Vergleich der verschiedenen Cross-Validation-Verfahren</w:t>
      </w:r>
    </w:p>
    <w:p w14:paraId="78A042F4" w14:textId="77777777" w:rsidR="00D315D2" w:rsidRDefault="00D315D2">
      <w:pPr>
        <w:spacing w:line="259" w:lineRule="auto"/>
      </w:pPr>
      <w:r>
        <w:br w:type="page"/>
      </w:r>
    </w:p>
    <w:p w14:paraId="63DBB97F" w14:textId="7D11D036" w:rsidR="00A803FA" w:rsidRDefault="00C8761A" w:rsidP="00A803FA">
      <w:r>
        <w:lastRenderedPageBreak/>
        <w:t>Als Score dient hier</w:t>
      </w:r>
      <w:r w:rsidR="00673073">
        <w:t>,</w:t>
      </w:r>
      <w:r>
        <w:t xml:space="preserve"> anders als bei der vorherigen Validierung</w:t>
      </w:r>
      <w:r w:rsidR="008E7A7D">
        <w:t>,</w:t>
      </w:r>
      <w:r>
        <w:t xml:space="preserve"> d</w:t>
      </w:r>
      <w:r w:rsidR="008E7A7D">
        <w:t>er mittlere absolute Fehler</w:t>
      </w:r>
      <w:r w:rsidR="00FD06F8">
        <w:t xml:space="preserve"> </w:t>
      </w:r>
      <w:r w:rsidR="008E7A7D">
        <w:t>(</w:t>
      </w:r>
      <w:r w:rsidR="00FD06F8">
        <w:t>Mean Absolute Error</w:t>
      </w:r>
      <w:r w:rsidR="008E7A7D">
        <w:t xml:space="preserve">, kurz: MAE) </w:t>
      </w:r>
      <w:r>
        <w:t>ohne Gewichte</w:t>
      </w:r>
      <w:r w:rsidR="00673073">
        <w:t>.</w:t>
      </w:r>
      <w:r>
        <w:t xml:space="preserve"> </w:t>
      </w:r>
      <w:r w:rsidR="00673073">
        <w:t>Zum einen deswegen,</w:t>
      </w:r>
      <w:r>
        <w:t xml:space="preserve"> </w:t>
      </w:r>
      <w:r w:rsidR="00673073">
        <w:t>weil</w:t>
      </w:r>
      <w:r>
        <w:t xml:space="preserve"> es </w:t>
      </w:r>
      <w:r w:rsidR="00673073" w:rsidRPr="00601506">
        <w:rPr>
          <w:i/>
        </w:rPr>
        <w:t>Scikit-Learn</w:t>
      </w:r>
      <w:r>
        <w:t xml:space="preserve"> standardmäßig nicht erlaubt Gewichte für dessen Berechnung einzufügen und </w:t>
      </w:r>
      <w:r w:rsidR="00673073">
        <w:t>zum anderen</w:t>
      </w:r>
      <w:r>
        <w:t>, da sich dadurch für jede Unterteilung innerhalb der Cross</w:t>
      </w:r>
      <w:r w:rsidR="00480B46">
        <w:t>-</w:t>
      </w:r>
      <w:r>
        <w:t xml:space="preserve">Validation die Score von den dort enthaltenen Gewichten abhängig wäre und sich so nicht untereinander vergleichen lassen würden. Für </w:t>
      </w:r>
      <w:r w:rsidRPr="00601506">
        <w:rPr>
          <w:i/>
        </w:rPr>
        <w:t>GroupKFold</w:t>
      </w:r>
      <w:r>
        <w:t xml:space="preserve"> ergeben sich so tendenziell niedrigere Mittelwerte und </w:t>
      </w:r>
      <w:r w:rsidRPr="00601506">
        <w:rPr>
          <w:i/>
        </w:rPr>
        <w:t>GroupShuffleSplit</w:t>
      </w:r>
      <w:r>
        <w:t xml:space="preserve"> erzielt je nach dem Verhältnis der Validierungsdaten eine geringere Abweichung. Da keine Methode in beiden Punkten herausragend abschneidet, </w:t>
      </w:r>
      <w:r w:rsidRPr="00601506">
        <w:rPr>
          <w:i/>
        </w:rPr>
        <w:t>GroupShuffleSplit</w:t>
      </w:r>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4" w:name="_Toc523318452"/>
      <w:r>
        <w:t>Hyper-Parameter-Tuning</w:t>
      </w:r>
      <w:bookmarkEnd w:id="24"/>
    </w:p>
    <w:p w14:paraId="703D21E1" w14:textId="19D8FCDA"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 xml:space="preserve">erden kann. Bei der </w:t>
      </w:r>
      <w:r w:rsidR="00BC29F4" w:rsidRPr="00184525">
        <w:rPr>
          <w:i/>
        </w:rPr>
        <w:t>Ridge</w:t>
      </w:r>
      <w:r w:rsidR="00BC29F4">
        <w:t xml:space="preserve">-Regression ist das z.B. der </w:t>
      </w:r>
      <w:r w:rsidR="00BC29F4" w:rsidRPr="00184525">
        <w:rPr>
          <w:i/>
        </w:rPr>
        <w:t>Shrinkage</w:t>
      </w:r>
      <w:r w:rsidR="00BC29F4">
        <w:t>-Koeffizient und bei Random Forest u.a. die Anzahl der Bäume</w:t>
      </w:r>
      <w:r w:rsidR="00673073">
        <w:t>.</w:t>
      </w:r>
      <w:r w:rsidR="00BC29F4">
        <w:t xml:space="preserve"> </w:t>
      </w:r>
      <w:r w:rsidR="00673073">
        <w:t>A</w:t>
      </w:r>
      <w:r w:rsidR="00BC29F4">
        <w:t xml:space="preserve">uch wenn in </w:t>
      </w:r>
      <w:r w:rsidR="00BC29F4" w:rsidRPr="00184525">
        <w:rPr>
          <w:i/>
        </w:rPr>
        <w:t>SciKit-Learn</w:t>
      </w:r>
      <w:r w:rsidR="00BC29F4">
        <w:t xml:space="preserve"> bereits für nahezu jeden</w:t>
      </w:r>
      <w:r w:rsidR="00673073">
        <w:t xml:space="preserve"> Algorithmus sinnvolle</w:t>
      </w:r>
      <w:r w:rsidR="00BC29F4">
        <w:t xml:space="preserve"> Standardeinstellungen </w:t>
      </w:r>
      <w:r w:rsidR="007263CE">
        <w:t xml:space="preserve">implementiert wurden, kann die Optimierung der Parameter die </w:t>
      </w:r>
      <w:r w:rsidR="00184525">
        <w:t>Leistung</w:t>
      </w:r>
      <w:r w:rsidR="007263CE">
        <w:t xml:space="preserve"> des Modells </w:t>
      </w:r>
      <w:r w:rsidR="00673073">
        <w:t xml:space="preserve">trotzdem </w:t>
      </w:r>
      <w:r w:rsidR="007263CE">
        <w:t xml:space="preserve">maßgeblich verbessern. Während die </w:t>
      </w:r>
      <w:r w:rsidR="007263CE" w:rsidRPr="00184525">
        <w:rPr>
          <w:i/>
        </w:rPr>
        <w:t>Ridge</w:t>
      </w:r>
      <w:r w:rsidR="007263CE">
        <w:t xml:space="preserve">-Regression mit dem einen Parameter noch händisch optimiert werden könnte, wird das spätestens bei steigender Parameterzahl äußerst aufwendig und </w:t>
      </w:r>
      <w:r w:rsidR="00673073">
        <w:t xml:space="preserve">es wird 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 xml:space="preserve">ierbei wird für jeden Parameter eine Liste von Werten angegeben und dann systematisch alle Möglichkeiten durchgerechnet bis das Optimum gefunden ist. In </w:t>
      </w:r>
      <w:r w:rsidR="00740EBD" w:rsidRPr="00184525">
        <w:rPr>
          <w:i/>
        </w:rPr>
        <w:t>Scikit-Learn</w:t>
      </w:r>
      <w:r w:rsidR="00740EBD">
        <w:t xml:space="preserve"> ist das im Modul </w:t>
      </w:r>
      <w:r w:rsidR="00740EBD" w:rsidRPr="00E77441">
        <w:rPr>
          <w:i/>
        </w:rPr>
        <w:t>GridSearch</w:t>
      </w:r>
      <w:r w:rsidR="00740EBD">
        <w:t xml:space="preserve"> umgesetzt, das sich außerdem äußerst einfach in die Cross-Validation-Prozedur eingliedern lässt</w:t>
      </w:r>
      <w:r w:rsidR="0075702B">
        <w:t xml:space="preserve"> </w:t>
      </w:r>
      <w:sdt>
        <w:sdtPr>
          <w:alias w:val="Don't edit this field"/>
          <w:tag w:val="CitaviPlaceholder#21b0a9e2-5efa-4df1-b46f-9e7cd8c83bde"/>
          <w:id w:val="1123344444"/>
          <w:placeholder>
            <w:docPart w:val="DefaultPlaceholder_-1854013440"/>
          </w:placeholder>
        </w:sdtPr>
        <w:sdtContent>
          <w:r w:rsidR="0075702B">
            <w:fldChar w:fldCharType="begin"/>
          </w:r>
          <w:r w:rsidR="006D5F29">
            <w:instrText>ADDIN CitaviPlaceholder{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XZ1MmljMjAuanBnIiwiTGlua2VkUmVzb3VyY2VUeXBlIjoyLCJVcmlTdHJpbmciOiIxYTY2MjU0ZC1jYjdhLTRjZDgtOGE4NC1jZTRmNTk1ZTVmMTkiLCJQcm9wZXJ0aWVzIjp7fX0sIkVkaXRvcnMiOltdLCJFdmFsdWF0aW9uQ29tcGxleGl0eSI6MCwiRXZhbHVhdGlvblNvdXJjZVRleHRGb3JtYXQiOjAsIkdyb3VwcyI6W10sIkhhc0xhYmVsMSI6ZmFsc2UsIkhhc0xhYmVsMiI6ZmFsc2UsIklzYm4iOiI5NzgtMS00ODQyLTI4NjYtMSIsIktleXdvcmRzIjpbXSwiTG9jYXRpb25zIjpbeyIkaWQiOiIxMCIsIkFkZHJlc3MiOnsiJGlkIjoiMTE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X01hdHRpYXMgTHViZXIiLCJDcmVhdGVkT24iOiIyMDE4LTA4LTE3VDIzOjIzOjQwIiwiTW9kaWZpZWRCeSI6Il9NYXR0aWFzIEx1YmVyIiwiSWQiOiI0YWRjODZhNC1kMDVjLTQ5MTgtYTgyYS1kYWU2YTlmZGU1OTgiLCJNb2RpZmllZE9uIjoiMjAxOC0wOC0xN1QyMzoyMzo0MCIsIlByb2plY3QiOnsiJHJlZiI6IjgifX1dLCJPcmdhbml6YXRpb25zIjpbXSwiT3RoZXJzSW52b2x2ZWQiOltdLCJQYWdlQ291bnQiOiIxIG9ubGluZSByZXNvdXJjZSAoWFhJLCAzNTgiLCJQYWdlQ291bnROdW1lcmFsU3lzdGVtIjoiQXJhYmljIiwiUGxhY2VPZlB1YmxpY2F0aW9uIjoiQmVya2VsZXksIENBIiwiUHVibGlzaGVycyI6W3siJGlkIjoiMTI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3YW15bmF0aGFuLCAyMDE3LCBwcC7CoDE0MOKAkzE2MykifV19LCJUYWciOiJDaXRhdmlQbGFjZWhvbGRlciMyMWIwYTllMi01ZWZhLTRkZjEtYjQ2Zi05ZTdjZDhjODNiZGUiLCJUZXh0IjoiKHZnbC4gU3dhbXluYXRoYW4sIDIwMTcsIHBwLsKgMTQw4oCTMTYzKSIsIldBSVZlcnNpb24iOiI2LjEuMC4wIn0=}</w:instrText>
          </w:r>
          <w:r w:rsidR="0075702B">
            <w:fldChar w:fldCharType="separate"/>
          </w:r>
          <w:r w:rsidR="00471F5E">
            <w:t>(vgl. Swamynathan, 2017, pp. 140–163)</w:t>
          </w:r>
          <w:r w:rsidR="0075702B">
            <w:fldChar w:fldCharType="end"/>
          </w:r>
        </w:sdtContent>
      </w:sdt>
      <w:r w:rsidR="00740EBD">
        <w:t>.</w:t>
      </w:r>
      <w:r w:rsidR="007263CE">
        <w:t xml:space="preserve"> </w:t>
      </w:r>
    </w:p>
    <w:p w14:paraId="7449994A" w14:textId="6233F95B" w:rsidR="00740EBD" w:rsidRDefault="00D418FD" w:rsidP="00D47B38">
      <w:r>
        <w:t>Welche entscheidenden Auswirkungen Mode</w:t>
      </w:r>
      <w:r w:rsidR="006134E6">
        <w:t>l</w:t>
      </w:r>
      <w:r>
        <w:t>l-Tuning haben kann, zeigt sich spätestens bei dessen Anwendung</w:t>
      </w:r>
      <w:r w:rsidR="00D315D2">
        <w:t>.</w:t>
      </w:r>
    </w:p>
    <w:p w14:paraId="468AA318" w14:textId="77777777" w:rsidR="008644B7" w:rsidRDefault="008644B7" w:rsidP="008644B7">
      <w:pPr>
        <w:keepNext/>
      </w:pPr>
      <w:r>
        <w:rPr>
          <w:noProof/>
          <w:lang w:eastAsia="de-DE"/>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5E2BA802" w:rsidR="00740EBD" w:rsidRDefault="008644B7" w:rsidP="008644B7">
      <w:pPr>
        <w:pStyle w:val="Beschriftung"/>
      </w:pPr>
      <w:r>
        <w:t xml:space="preserve">Abbildung </w:t>
      </w:r>
      <w:fldSimple w:instr=" SEQ Abbildung \* ARABIC ">
        <w:r w:rsidR="00FD144F">
          <w:rPr>
            <w:noProof/>
          </w:rPr>
          <w:t>17</w:t>
        </w:r>
      </w:fldSimple>
      <w:r w:rsidR="00397E4B">
        <w:t xml:space="preserve"> </w:t>
      </w:r>
      <w:r w:rsidR="00E503EC">
        <w:t>Mean Absolute Error auf dem Validation-Set für verschiedene Werte des Regularisierungsparameters alpha</w:t>
      </w:r>
    </w:p>
    <w:p w14:paraId="3B2D2524" w14:textId="77777777" w:rsidR="00CF026D" w:rsidRDefault="00CF026D" w:rsidP="00CF026D">
      <w:pPr>
        <w:keepNext/>
      </w:pPr>
      <w:r>
        <w:rPr>
          <w:noProof/>
          <w:lang w:eastAsia="de-DE"/>
        </w:rPr>
        <w:drawing>
          <wp:inline distT="0" distB="0" distL="0" distR="0" wp14:anchorId="2CC298E6" wp14:editId="1479C5C1">
            <wp:extent cx="5759196" cy="2399665"/>
            <wp:effectExtent l="0" t="0" r="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196" cy="2399665"/>
                    </a:xfrm>
                    <a:prstGeom prst="rect">
                      <a:avLst/>
                    </a:prstGeom>
                  </pic:spPr>
                </pic:pic>
              </a:graphicData>
            </a:graphic>
          </wp:inline>
        </w:drawing>
      </w:r>
    </w:p>
    <w:p w14:paraId="4DF69997" w14:textId="02500186" w:rsidR="008644B7" w:rsidRDefault="00CF026D" w:rsidP="00CF026D">
      <w:pPr>
        <w:pStyle w:val="Beschriftung"/>
      </w:pPr>
      <w:r>
        <w:t xml:space="preserve">Abbildung </w:t>
      </w:r>
      <w:fldSimple w:instr=" SEQ Abbildung \* ARABIC ">
        <w:r w:rsidR="00FD144F">
          <w:rPr>
            <w:noProof/>
          </w:rPr>
          <w:t>18</w:t>
        </w:r>
      </w:fldSimple>
      <w:r w:rsidR="00E503EC">
        <w:t xml:space="preserve"> Auswertung der optimierten Ridge-Modelle auf den beiden Leaderboards</w:t>
      </w:r>
    </w:p>
    <w:p w14:paraId="61DC93C3" w14:textId="66339FDF" w:rsidR="00A0405B" w:rsidRDefault="00D026E2" w:rsidP="00CF026D">
      <w:r>
        <w:t xml:space="preserve">Schon eine leichte Erhöhung des Alpha Koeffizienten hat eine verhältnismäßig starke Verbesserung des MAE zur Folge, die sich </w:t>
      </w:r>
      <w:r w:rsidR="006B4AFB">
        <w:t xml:space="preserve">dann </w:t>
      </w:r>
      <w:r>
        <w:t>auch direkt auf die Leaderboard-</w:t>
      </w:r>
      <w:r w:rsidR="00184525">
        <w:t>Wertungen</w:t>
      </w:r>
      <w:r>
        <w:t xml:space="preserve">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dem auf dem privaten Leaderboard eine</w:t>
      </w:r>
      <w:r>
        <w:t xml:space="preserve"> Score von 1728.42104</w:t>
      </w:r>
      <w:r w:rsidR="000901E5">
        <w:t xml:space="preserve"> errechnet</w:t>
      </w:r>
      <w:r w:rsidR="006B4AFB">
        <w:t xml:space="preserve">. Damit schlägt dieses Modell </w:t>
      </w:r>
      <w:r w:rsidR="000901E5">
        <w:t xml:space="preserve">zur </w:t>
      </w:r>
      <w:r w:rsidR="00340A69">
        <w:t>Vorhersage</w:t>
      </w:r>
      <w:r w:rsidR="000901E5">
        <w:t xml:space="preserve"> von </w:t>
      </w:r>
      <w:r w:rsidR="000901E5" w:rsidRPr="00E77441">
        <w:rPr>
          <w:i/>
        </w:rPr>
        <w:t>Ret_PlusOne</w:t>
      </w:r>
      <w:r w:rsidR="000901E5">
        <w:t xml:space="preserve"> </w:t>
      </w:r>
      <w:r w:rsidR="006B4AFB">
        <w:t>basierend auf den 25 gegebenen Features und der vergangenen Tagesrenditen zwar die Zerobenchmark um 86 Platzierungen und rangiert damit auf dem 286</w:t>
      </w:r>
      <w:r w:rsidR="00340A69">
        <w:t>.</w:t>
      </w:r>
      <w:r w:rsidR="006B4AFB">
        <w:t xml:space="preserve"> Platz,</w:t>
      </w:r>
      <w:r w:rsidR="000901E5">
        <w:t xml:space="preserve"> trotzdem ergibt sich daraus noch kein wirklich zufriedenstellendes Ergebnis</w:t>
      </w:r>
      <w:r w:rsidR="000D7020">
        <w:t>.</w:t>
      </w:r>
      <w:r w:rsidR="000901E5">
        <w:t xml:space="preserve"> </w:t>
      </w:r>
    </w:p>
    <w:p w14:paraId="25C2E7F8" w14:textId="4EFDBFA2"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r w:rsidR="003670AD" w:rsidRPr="004E5128">
        <w:rPr>
          <w:i/>
        </w:rPr>
        <w:t>GridSearch</w:t>
      </w:r>
      <w:r w:rsidR="003670AD">
        <w:t>-Optimierung kann</w:t>
      </w:r>
      <w:r w:rsidR="004D570E">
        <w:t xml:space="preserve"> davon ausgegangen </w:t>
      </w:r>
      <w:r w:rsidR="004D570E">
        <w:lastRenderedPageBreak/>
        <w:t xml:space="preserve">werden, dass sich durch den Algorithmus </w:t>
      </w:r>
      <w:r w:rsidR="003670AD">
        <w:t xml:space="preserve">alleine </w:t>
      </w:r>
      <w:r w:rsidR="004D570E">
        <w:t xml:space="preserve">keine allzu </w:t>
      </w:r>
      <w:r w:rsidR="004E5128">
        <w:t>großen</w:t>
      </w:r>
      <w:r w:rsidR="004D570E">
        <w:t xml:space="preserve"> Verbesserungen mehr </w:t>
      </w:r>
      <w:r w:rsidR="003670AD">
        <w:t>erzielen werden lassen. Trotzdem gibt es noch weitere Methoden um das Model</w:t>
      </w:r>
      <w:r w:rsidR="006134E6">
        <w:t>l</w:t>
      </w:r>
      <w:r w:rsidR="003670AD">
        <w:t xml:space="preserve">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w:t>
      </w:r>
      <w:r w:rsidR="004E5128">
        <w:t>t</w:t>
      </w:r>
      <w:r w:rsidR="003670AD">
        <w:t>en Informationen</w:t>
      </w:r>
      <w:r w:rsidR="000250AD">
        <w:t xml:space="preserve"> besser</w:t>
      </w:r>
      <w:r w:rsidR="003670AD">
        <w:t xml:space="preserve"> sichtbar zu machen</w:t>
      </w:r>
      <w:r w:rsidR="0075702B">
        <w:t xml:space="preserve"> </w:t>
      </w:r>
      <w:sdt>
        <w:sdtPr>
          <w:alias w:val="Don't edit this field"/>
          <w:tag w:val="CitaviPlaceholder#6696fb3c-9430-4767-8580-e3b118dbf868"/>
          <w:id w:val="-1826803445"/>
          <w:placeholder>
            <w:docPart w:val="DefaultPlaceholder_-1854013440"/>
          </w:placeholder>
        </w:sdtPr>
        <w:sdtContent>
          <w:r w:rsidR="0075702B">
            <w:fldChar w:fldCharType="begin"/>
          </w:r>
          <w:r w:rsidR="006D5F29">
            <w:instrText>ADDIN CitaviPlaceholder{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OCJ9fSx7IiRpZCI6Ijk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4In19LHsiJGlkIjoiMTAiLCJGaXJzdE5hbWUiOiJUdXNoYXIiLCJMYXN0TmFtZSI6IlNoYXJtYSIsIlByb3RlY3RlZCI6ZmFsc2UsIlNleCI6MCwiQ3JlYXRlZEJ5IjoiX01hdHRpYXMgTHViZXIiLCJDcmVhdGVkT24iOiIyMDE4LTA4LTE3VDIyOjMzOjI4IiwiTW9kaWZpZWRCeSI6Il9NYXR0aWFzIEx1YmVy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l9NYXR0aWFzIEx1YmVyIiwiQ3JlYXRlZE9uIjoiMjAxOC0wOC0xN1QyMjozMzoyOCIsIk1vZGlmaWVkQnkiOiJfTWF0dGlhcyBMdWJlci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l9NYXR0aWFzIEx1YmVyIiwiQ3JlYXRlZE9uIjoiMjAxOC0wOC0xN1QyMjozMzoyOCIsIk1vZGlmaWVkQnkiOiJfTWF0emUiLCJJZCI6IjM4MWZjMmUzLWNhNWYtNDhmOC04NWQ0LWYzMWZhNTU0NDRlY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BldCBhbC4sIDIwMThiLCBwcC7CoDE3MeKAkzE3MikifV19LCJUYWciOiJDaXRhdmlQbGFjZWhvbGRlciM2Njk2ZmIzYy05NDMwLTQ3NjctODU4MC1lM2IxMThkYmY4NjgiLCJUZXh0IjoiKHZnbC4gU2Fya2FyIGV0IGFsLiwgMjAxOGIsIHBwLsKgMTcx4oCTMTcyKSIsIldBSVZlcnNpb24iOiI2LjEuMC4wIn0=}</w:instrText>
          </w:r>
          <w:r w:rsidR="0075702B">
            <w:fldChar w:fldCharType="separate"/>
          </w:r>
          <w:r w:rsidR="00471F5E">
            <w:t>(vgl. Sarkar et al., 2018b, pp. 171–172)</w:t>
          </w:r>
          <w:r w:rsidR="0075702B">
            <w:fldChar w:fldCharType="end"/>
          </w:r>
        </w:sdtContent>
      </w:sdt>
      <w:r w:rsidR="003670AD">
        <w:t>.</w:t>
      </w:r>
    </w:p>
    <w:p w14:paraId="4149E6C4" w14:textId="319E03D4" w:rsidR="002E4D15" w:rsidRDefault="00E4245D" w:rsidP="002E4D15">
      <w:pPr>
        <w:pStyle w:val="berschrift2"/>
      </w:pPr>
      <w:bookmarkStart w:id="25" w:name="_Toc523318453"/>
      <w:r>
        <w:t>Feature Engineering</w:t>
      </w:r>
      <w:bookmarkEnd w:id="25"/>
    </w:p>
    <w:p w14:paraId="4B26C698" w14:textId="5199871F" w:rsidR="0033156F" w:rsidRPr="005030B7" w:rsidRDefault="00D665C5" w:rsidP="002013D7">
      <w:r>
        <w:t xml:space="preserve"> </w:t>
      </w:r>
      <w:r w:rsidR="0033156F">
        <w:t xml:space="preserve">„Coming up with features is difficult, time-consuming, requires expert knowledge. </w:t>
      </w:r>
      <w:r w:rsidR="005030B7">
        <w:t>‚</w:t>
      </w:r>
      <w:r w:rsidR="0033156F">
        <w:t>Applied machine learning</w:t>
      </w:r>
      <w:r w:rsidR="005030B7">
        <w:t>‘</w:t>
      </w:r>
      <w:r w:rsidR="0033156F">
        <w:t xml:space="preserve"> is basically feature engineering</w:t>
      </w:r>
      <w:r w:rsidR="005030B7">
        <w:t>.“</w:t>
      </w:r>
      <w:r w:rsidR="003C47C5">
        <w:t xml:space="preserve"> </w:t>
      </w:r>
      <w:sdt>
        <w:sdtPr>
          <w:alias w:val="Don't edit this field"/>
          <w:tag w:val="CitaviPlaceholder#c52a9a9c-2297-48d1-8f7d-002028e79261"/>
          <w:id w:val="1399409180"/>
          <w:placeholder>
            <w:docPart w:val="DefaultPlaceholder_-1854013440"/>
          </w:placeholder>
        </w:sdtPr>
        <w:sdtContent>
          <w:r w:rsidR="003C47C5">
            <w:fldChar w:fldCharType="begin"/>
          </w:r>
          <w:r w:rsidR="006D5F29">
            <w:instrText>ADDIN CitaviPlaceholder{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X01hdHRpYXMgTHViZXIiLCJDcmVhdGVkT24iOiIyMDE4LTA4LTE3VDIyOjMzOjI4IiwiTW9kaWZpZWRCeSI6Il9NYXR0aWFzIEx1YmVy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fTWF0dGlhcyBMdWJlciIsIkNyZWF0ZWRPbiI6IjIwMTgtMDgtMTdUMjI6MzM6MjgiLCJNb2RpZmllZEJ5IjoiX01hdHRpYXMgTHViZXI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}</w:instrText>
          </w:r>
          <w:r w:rsidR="003C47C5">
            <w:fldChar w:fldCharType="separate"/>
          </w:r>
          <w:r w:rsidR="00471F5E">
            <w:t>(Ng zit. nach Sarkar et al., 2018b, p. 174)</w:t>
          </w:r>
          <w:r w:rsidR="003C47C5">
            <w:fldChar w:fldCharType="end"/>
          </w:r>
        </w:sdtContent>
      </w:sdt>
      <w:r w:rsidR="003C47C5">
        <w:t>.</w:t>
      </w:r>
      <w:r w:rsidR="005030B7">
        <w:rPr>
          <w:color w:val="FF0000"/>
        </w:rPr>
        <w:t xml:space="preserve"> </w:t>
      </w:r>
      <w:r w:rsidR="005030B7">
        <w:t xml:space="preserve">Dementsprechend ist es auch nicht verwunderlich, dass in den </w:t>
      </w:r>
      <w:r w:rsidR="005B4050">
        <w:t>vielen</w:t>
      </w:r>
      <w:r w:rsidR="005030B7">
        <w:t xml:space="preserve"> Kaggle-</w:t>
      </w:r>
      <w:proofErr w:type="gramStart"/>
      <w:r w:rsidR="005030B7">
        <w:t>Competitions</w:t>
      </w:r>
      <w:proofErr w:type="gramEnd"/>
      <w:r w:rsidR="005030B7">
        <w:t xml:space="preserve">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keine wirklichen Vorgaben, wie Merkmale generiert werden sollen, solange sie die Vorhersagekraft des Mode</w:t>
      </w:r>
      <w:r w:rsidR="006134E6">
        <w:t>l</w:t>
      </w:r>
      <w:r w:rsidR="005A5D72">
        <w:t>ls verbessern</w:t>
      </w:r>
      <w:r w:rsidR="003C47C5">
        <w:t xml:space="preserve"> </w:t>
      </w:r>
      <w:sdt>
        <w:sdtPr>
          <w:alias w:val="Don't edit this field"/>
          <w:tag w:val="CitaviPlaceholder#e57ed1f4-31d8-44f6-b820-43ab9e78ac54"/>
          <w:id w:val="1486659112"/>
          <w:placeholder>
            <w:docPart w:val="DefaultPlaceholder_-1854013440"/>
          </w:placeholder>
        </w:sdtPr>
        <w:sdtContent>
          <w:r w:rsidR="003C47C5">
            <w:fldChar w:fldCharType="begin"/>
          </w:r>
          <w:r w:rsidR="006D5F29">
            <w:instrText>ADDIN CitaviPlaceholder{eyIkaWQiOiIxIiwiRW50cmllcyI6W3siJGlkIjoiMiIsIklkIjoiYmQ0MGIzZTYtMmFlNy00NGM2LWFkYWMtNWJmZjg0MmU3ZWVkIiwiUmFuZ2VMZW5ndGgiOjM2LCJSZWZlcmVuY2VJZCI6IjYzYzA4YmM3LTc5ODMtNDFmMC04NmVjLTMwM2Y5MjdmY2ZlNSIsIlByZWZpeCI6InZnbC4gIiwiUmVmZXJlbmNlIjp7IiRpZCI6IjMiLCJBYnN0cmFjdENvbXBsZXhpdHkiOjAsIkFic3RyYWN0U291cmNlVGV4dEZvcm1hdCI6MCwiQWNjZXNzRGF0ZSI6IjI4LjA4LjIwMTgiLCJBdXRob3JzIjpbeyIkaWQiOiI0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NSJ9fSx7IiRpZCI6IjY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1In19LHsiJGlkIjoiNyIsIkZpcnN0TmFtZSI6IlR1c2hhciIsIkxhc3ROYW1lIjoiU2hhcm1hIiwiUHJvdGVjdGVkIjpmYWxzZSwiU2V4IjowLCJDcmVhdGVkQnkiOiJfTWF0dGlhcyBMdWJlciIsIkNyZWF0ZWRPbiI6IjIwMTgtMDgtMTdUMjI6MzM6MjgiLCJNb2RpZmllZEJ5IjoiX01hdHRpYXMgTHViZXIiLCJJZCI6ImMzNWFjNzFhLWU0ZGItNGMwNS04ZTgyLTA4Njc2MDBlZDA5YiIsIk1vZGlmaWVkT24iOiIyMDE4LTA4LTE3VDIyOjMzOjI4IiwiUHJvamVjdCI6eyIkcmVmIjoiNSJ9fV0sIkNpdGF0aW9uS2V5VXBkYXRlVHlwZSI6MCwiQ29sbGFib3JhdG9ycyI6W10sIkRvaSI6IjEwLjEwMDcvOTc4LTEtNDg0Mi0zMjA3LTFf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S00ODQyLTMyMDctMV80IiwiTGlua2VkUmVzb3VyY2VUeXBlIjo1LCJVcmlTdHJpbmciOiJodHRwczovL2RvaS5vcmcvMTAuMTAwNy85NzgtMS00ODQyLTMyMDctMV80IiwiUHJvcGVydGllcyI6e319LCJBbm5vdGF0aW9ucyI6W10sIkxvY2F0aW9uVHlwZSI6MCwiTWlycm9yc1JlZmVyZW5jZVByb3BlcnR5SWQiOjEyOCwiQ3JlYXRlZEJ5IjoiX01hdHRpYXMgTHViZXIiLCJDcmVhdGVkT24iOiIyMDE4LTA4LTE3VDIyOjMzOjI4IiwiTW9kaWZpZWRCeSI6Il9NYXR0aWFzIEx1YmVy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}</w:instrText>
          </w:r>
          <w:r w:rsidR="003C47C5">
            <w:fldChar w:fldCharType="separate"/>
          </w:r>
          <w:r w:rsidR="00471F5E">
            <w:t>(vgl. Sarkar, Bali, &amp; Sharma, 2018a)</w:t>
          </w:r>
          <w:r w:rsidR="003C47C5">
            <w:fldChar w:fldCharType="end"/>
          </w:r>
        </w:sdtContent>
      </w:sdt>
      <w:r w:rsidR="003C47C5">
        <w:t>.</w:t>
      </w:r>
    </w:p>
    <w:p w14:paraId="299D8372" w14:textId="19D0126D"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w:t>
      </w:r>
      <w:r w:rsidR="00184525">
        <w:t>s</w:t>
      </w:r>
      <w:r w:rsidR="003F26C7">
        <w:t xml:space="preserve"> </w:t>
      </w:r>
      <w:r w:rsidR="00184525">
        <w:t>Contests</w:t>
      </w:r>
      <w:r w:rsidR="003F26C7">
        <w:t xml:space="preserv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r w:rsidR="003F26C7" w:rsidRPr="003F26C7">
        <w:t>Mendrika Ramarlina</w:t>
      </w:r>
      <w:r w:rsidR="003F26C7">
        <w:t xml:space="preserve">, das auf dem Kaggle-Blog </w:t>
      </w:r>
      <w:r w:rsidR="003F26C7" w:rsidRPr="005B4050">
        <w:rPr>
          <w:i/>
        </w:rPr>
        <w:t>No-Free-Hunch</w:t>
      </w:r>
      <w:r w:rsidR="003F26C7">
        <w:t xml:space="preserve"> veröffentlicht wurde. </w:t>
      </w:r>
      <w:r w:rsidR="00F721F6">
        <w:t xml:space="preserve">Hier gab er zwar an, dass Feature Engineering sein Schlüssel zum Erfolg war, was seine </w:t>
      </w:r>
      <w:r w:rsidR="000250AD">
        <w:t xml:space="preserve">genauen </w:t>
      </w:r>
      <w:r w:rsidR="00F721F6">
        <w:t>Merkmale anging</w:t>
      </w:r>
      <w:r w:rsidR="004E5128">
        <w:t>,</w:t>
      </w:r>
      <w:r w:rsidR="00F721F6">
        <w:t xml:space="preserve"> lie</w:t>
      </w:r>
      <w:r w:rsidR="00DE512F">
        <w:t>s</w:t>
      </w:r>
      <w:r w:rsidR="00F721F6">
        <w:t xml:space="preserve"> er allerdings nur allgemein verlauten</w:t>
      </w:r>
      <w:r w:rsidR="005B4050">
        <w:t>,</w:t>
      </w:r>
      <w:r w:rsidR="00F721F6">
        <w:t xml:space="preserve"> unter anderem mit Drawdown-Duration, Drawdown</w:t>
      </w:r>
      <w:r w:rsidR="004E5128">
        <w:t>-</w:t>
      </w:r>
      <w:r w:rsidR="00F721F6">
        <w:t>Magnitude und kumulierten Minutenrendite gearbeitet zu haben</w:t>
      </w:r>
      <w:r w:rsidR="00DE512F">
        <w:t xml:space="preserve"> </w:t>
      </w:r>
      <w:sdt>
        <w:sdtPr>
          <w:alias w:val="Don't edit this field"/>
          <w:tag w:val="CitaviPlaceholder#977a1b2f-3b97-4aff-9137-ede99779b487"/>
          <w:id w:val="282232931"/>
          <w:placeholder>
            <w:docPart w:val="DefaultPlaceholder_-1854013440"/>
          </w:placeholder>
        </w:sdtPr>
        <w:sdtContent>
          <w:r w:rsidR="00DE512F">
            <w:fldChar w:fldCharType="begin"/>
          </w:r>
          <w:r w:rsidR="006D5F29">
            <w:instrText>ADDIN CitaviPlaceholder{eyIkaWQiOiIxIiwiRW50cmllcyI6W3siJGlkIjoiMiIsIklkIjoiOWMwOTkwNWQtYWZmMi00NjQ5LTkwNDItNjk4N2VjNmUxNTgyIiwiUmFuZ2VMZW5ndGgiOjI0LCJSZWZlcmVuY2VJZCI6IjdlNjVjYmJmLTE3Y2MtNGJiZS04Mzc5LWY4OWRmYTE0YTg3OCIsIlByZWZpeCI6InZnbC4gIiwiUmVmZXJlbmNlIjp7IiRpZCI6IjMiLCJBYnN0cmFjdENvbXBsZXhpdHkiOjAsIkFic3RyYWN0U291cmNlVGV4dEZvcm1hdCI6MCwiQWNjZXNzRGF0ZSI6IjI4LjA4LjIwMTgiLCJBdXRob3JzIjpbXSwiQ2l0YXRpb25LZXlVcGRhdGVUeXBlIjowLCJDb2xsYWJvcmF0b3JzIjpbXSwiRGF0ZSI6IjAyLjEyL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}</w:instrText>
          </w:r>
          <w:r w:rsidR="00DE512F">
            <w:fldChar w:fldCharType="separate"/>
          </w:r>
          <w:r w:rsidR="00471F5E">
            <w:t>(vgl. Kaggle Team, 2016)</w:t>
          </w:r>
          <w:r w:rsidR="00DE512F">
            <w:fldChar w:fldCharType="end"/>
          </w:r>
        </w:sdtContent>
      </w:sdt>
      <w:r w:rsidR="00F721F6">
        <w:t>.</w:t>
      </w:r>
    </w:p>
    <w:p w14:paraId="1AC8782B" w14:textId="1FDACDB4"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DE512F">
        <w:t xml:space="preserve"> </w:t>
      </w:r>
      <w:sdt>
        <w:sdtPr>
          <w:alias w:val="Don't edit this field"/>
          <w:tag w:val="CitaviPlaceholder#29ab9085-6d06-4375-be86-7fedcb3619f9"/>
          <w:id w:val="2054576960"/>
          <w:placeholder>
            <w:docPart w:val="DefaultPlaceholder_-1854013440"/>
          </w:placeholder>
        </w:sdtPr>
        <w:sdtContent>
          <w:r w:rsidR="00DE512F">
            <w:fldChar w:fldCharType="begin"/>
          </w:r>
          <w:r w:rsidR="006D5F29">
            <w:instrText>ADDIN CitaviPlaceholder{eyIkaWQiOiIxIiwiRW50cmllcyI6W3siJGlkIjoiMiIsIklkIjoiZjc3MGUxYTEtYWRmMC00ZjEyLWI4YTktNTM2ZDk5MTcyNmU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MjlhYjkwODUtNmQwNi00Mzc1LWJlODYtN2ZlZGNiMzYxOWY5IiwiVGV4dCI6Iih2Z2wuIEZvcnVtc2Rpc2t1c3Npb24sIDIwMTYpIiwiV0FJVmVyc2lvbiI6IjYuMS4wLjAifQ==}</w:instrText>
          </w:r>
          <w:r w:rsidR="00DE512F">
            <w:fldChar w:fldCharType="separate"/>
          </w:r>
          <w:r w:rsidR="00471F5E">
            <w:t>(vgl. Forumsdiskussion, 2016)</w:t>
          </w:r>
          <w:r w:rsidR="00DE512F">
            <w:fldChar w:fldCharType="end"/>
          </w:r>
        </w:sdtContent>
      </w:sdt>
      <w:r w:rsidR="00E25AFB">
        <w:t>.</w:t>
      </w:r>
    </w:p>
    <w:p w14:paraId="17B6D59A" w14:textId="28B98BD9" w:rsidR="002E7AF7" w:rsidRDefault="002E7AF7" w:rsidP="002013D7">
      <w:r>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DE512F">
        <w:t xml:space="preserve"> </w:t>
      </w:r>
      <w:sdt>
        <w:sdtPr>
          <w:alias w:val="Don't edit this field"/>
          <w:tag w:val="CitaviPlaceholder#33471327-f083-42b6-b2ef-32aba47558d5"/>
          <w:id w:val="-1478675904"/>
          <w:placeholder>
            <w:docPart w:val="DefaultPlaceholder_-1854013440"/>
          </w:placeholder>
        </w:sdtPr>
        <w:sdtContent>
          <w:r w:rsidR="00DE512F">
            <w:fldChar w:fldCharType="begin"/>
          </w:r>
          <w:r w:rsidR="006D5F29">
            <w:instrText>ADDIN CitaviPlaceholder{eyIkaWQiOiIxIiwiRW50cmllcyI6W3siJGlkIjoiMiIsIklkIjoiMjUxM2I1OGUtYWM3Mi00MjVkLTkyYjYtZWU4NmQyM2Q2ZGMxIiwiUmFuZ2VMZW5ndGgiOjI1LCJSZWZlcmVuY2VJZCI6IjkxMmY1NGNhLTdmOTMtNDYzOS04MmU0LWJjNzgwYzQwZmNkOCIsIlByZWZpeCI6InZnbC4gIiwiUmVmZXJlbmNlIjp7IiRpZCI6IjMiLCJBYnN0cmFjdENvbXBsZXhpdHkiOjAsIkFic3RyYWN0U291cmNlVGV4dEZvcm1hdCI6MCwiQWNjZXNzRGF0ZSI6IjI4LjA4LjIwMTgiLCJBdXRob3JzIjpbXSwiQ2l0YXRpb25LZXlVcGRhdGVUeXBlIjowLCJDb2xsYWJvcmF0b3JzIjpbXSwiRGF0ZSI6IjA1LjI1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X01hdHRpYXMgTHViZXIiLCJDcmVhdGVkT24iOiIyMDE4LTA4LTE2VDIzOjQzOjQ0IiwiTW9kaWZpZWRCeSI6Il9NYXR6ZSIsIklkIjoiOTEyZjU0Y2EtN2Y5My00NjM5LTgyZTQtYmM3ODBjNDBmY2Q4IiwiTW9kaWZpZWRPbiI6IjIwMTgtMDgtMjlUMjI6NTg6NTk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2EpIn1dfSwiVGFnIjoiQ2l0YXZpUGxhY2Vob2xkZXIjMzM0NzEzMjctZjA4My00MmI2LWIyZWYtMzJhYmE0NzU1OGQ1IiwiVGV4dCI6Iih2Z2wuIEthZ2dsZSBUZWFtLCAyMDE3YSkiLCJXQUlWZXJzaW9uIjoiNi4xLjAuMCJ9}</w:instrText>
          </w:r>
          <w:r w:rsidR="00DE512F">
            <w:fldChar w:fldCharType="separate"/>
          </w:r>
          <w:r w:rsidR="00471F5E">
            <w:t>(vgl. Kaggle Team, 2017a)</w:t>
          </w:r>
          <w:r w:rsidR="00DE512F">
            <w:fldChar w:fldCharType="end"/>
          </w:r>
        </w:sdtContent>
      </w:sdt>
      <w:r w:rsidR="005B4050">
        <w:t>.</w:t>
      </w:r>
      <w:r w:rsidR="00756FA9">
        <w:t xml:space="preserve"> Der andere versuchte u.a. mit einer Mischung aus deskriptiven </w:t>
      </w:r>
      <w:r w:rsidR="00756FA9">
        <w:lastRenderedPageBreak/>
        <w:t xml:space="preserve">Merkmalen wie der Standardabweichung oder </w:t>
      </w:r>
      <w:r w:rsidR="005B4050">
        <w:t>m</w:t>
      </w:r>
      <w:r w:rsidR="00756FA9">
        <w:t>arktbezogenen Features, wie der Volatilität zu einem bestimmten Zeitpunkt das Problem zu lösen</w:t>
      </w:r>
      <w:r w:rsidR="00DE512F">
        <w:t xml:space="preserve"> </w:t>
      </w:r>
      <w:sdt>
        <w:sdtPr>
          <w:alias w:val="Don't edit this field"/>
          <w:tag w:val="CitaviPlaceholder#2373a5e4-f6e5-44bb-9613-8daa2c4d0531"/>
          <w:id w:val="-121300969"/>
          <w:placeholder>
            <w:docPart w:val="DefaultPlaceholder_-1854013440"/>
          </w:placeholder>
        </w:sdtPr>
        <w:sdtContent>
          <w:r w:rsidR="00DE512F">
            <w:fldChar w:fldCharType="begin"/>
          </w:r>
          <w:r w:rsidR="006D5F29">
            <w:instrText>ADDIN CitaviPlaceholder{eyIkaWQiOiIxIiwiRW50cmllcyI6W3siJGlkIjoiMiIsIklkIjoiYzdkZjhhYmUtN2Q5MC00YWNiLTkwOWUtZTU2NTA0MDYzNWQyIiwiUmFuZ2VMZW5ndGgiOjI1LCJSZWZlcmVuY2VJZCI6IjExMDBkMmM1LTA4ZTMtNDdjZS1iN2FmLWY0NzI0NjkxNWI3MiIsIlByZWZpeCI6InZnbC4gIiwiUmVmZXJlbmNlIjp7IiRpZCI6IjMiLCJBYnN0cmFjdENvbXBsZXhpdHkiOjAsIkFic3RyYWN0U291cmNlVGV4dEZvcm1hdCI6MCwiQWNjZXNzRGF0ZSI6IjI4LjA4LjIwMTgiLCJBdXRob3JzIjpbXSwiQ2l0YXRpb25LZXlVcGRhdGVUeXBlIjowLCJDb2xsYWJvcmF0b3JzIjpbXSwiRGF0ZSI6IjA1LjEx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X01hdHRpYXMgTHViZXIiLCJDcmVhdGVkT24iOiIyMDE4LTA4LTE2VDIzOjQ0OjIwIiwiTW9kaWZpZWRCeSI6Il9NYXR6ZSIsIklkIjoiMTEwMGQyYzUtMDhlMy00N2NlLWI3YWYtZjQ3MjQ2OTE1YjcyIiwiTW9kaWZpZWRPbiI6IjIwMTgtMDgtMjlUMjI6NTg6NTk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2IpIn1dfSwiVGFnIjoiQ2l0YXZpUGxhY2Vob2xkZXIjMjM3M2E1ZTQtZjZlNS00NGJiLTk2MTMtOGRhYTJjNGQwNTMxIiwiVGV4dCI6Iih2Z2wuIEthZ2dsZSBUZWFtLCAyMDE3YikiLCJXQUlWZXJzaW9uIjoiNi4xLjAuMCJ9}</w:instrText>
          </w:r>
          <w:r w:rsidR="00DE512F">
            <w:fldChar w:fldCharType="separate"/>
          </w:r>
          <w:r w:rsidR="00471F5E">
            <w:t>(vgl. Kaggle Team, 2017b)</w:t>
          </w:r>
          <w:r w:rsidR="00DE512F">
            <w:fldChar w:fldCharType="end"/>
          </w:r>
        </w:sdtContent>
      </w:sdt>
      <w:r w:rsidR="00756FA9">
        <w:t>.</w:t>
      </w:r>
    </w:p>
    <w:p w14:paraId="5C2D2F77" w14:textId="698F939B" w:rsidR="008525D8" w:rsidRDefault="008525D8" w:rsidP="002013D7">
      <w:r>
        <w:t xml:space="preserve">Anhand der dort verfügbaren Informationen und unter Einfluss eines Papers von </w:t>
      </w:r>
      <w:r w:rsidR="00C00B09">
        <w:t>Zura Kakushadze</w:t>
      </w:r>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6D5F29">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fTWF0dGlhcyBMdWJlciIsIkNyZWF0ZWRPbiI6IjIwMTgtMDgtMTZUMjM6NTI6MjQiLCJNb2RpZmllZEJ5IjoiX01hdHRpYXMgTHViZXIiLCJJZCI6Ijk1M2IxN2ZhLTdiOGUtNDFkOS05OTA0LTQwMWRiMTY3NWVmZiIsIk1vZGlmaWVkT24iOiIyMDE4LTA4LTE2VDIzOjUyOjI0IiwiUHJvamVjdCI6eyIkaWQiOiI1In19XSwiQ2l0YXRpb25LZXlVcGRhdGVUeXBlIjowLCJDb2xsYWJvcmF0b3JzIjpbXSwiRGF0ZSI6IjA1LjAxLjIwMT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2MDEuMDA5OTF2MyIsIkxpbmtlZFJlc291cmNlVHlwZSI6NSwiVXJpU3RyaW5nIjoiaHR0cHM6Ly9hcnhpdi5vcmcvcGRmLzE2MDEuMDA5OTF2My5wZGYiLCJQcm9wZXJ0aWVzIjp7fX0sIkFubm90YXRpb25zIjpbXSwiTG9jYXRpb25UeXBlIjowLCJNaXJyb3JzUmVmZXJlbmNlUHJvcGVydHlJZCI6MjA3LCJDcmVhdGVkQnkiOiJfTWF0dGlhcyBMdWJlciIsIkNyZWF0ZWRPbiI6IjIwMTgtMDgtMTZUMjM6NTI6MjQiLCJNb2RpZmllZEJ5IjoiX01hdHRpYXMgTHViZXI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l9NYXR0aWFzIEx1YmVyIiwiQ3JlYXRlZE9uIjoiMjAxOC0wOC0xNlQyMzo1MjoyNCIsIk1vZGlmaWVkQnkiOiJfTWF0dGlhcyBMdWJlci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471F5E">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6F3A05E3" w:rsidR="001F0F96" w:rsidRDefault="001F0F96" w:rsidP="00C00B09">
      <w:pPr>
        <w:pStyle w:val="Listenabsatz"/>
        <w:numPr>
          <w:ilvl w:val="0"/>
          <w:numId w:val="3"/>
        </w:numPr>
      </w:pPr>
      <w:r>
        <w:t>Die mittlere absolute Abweichung</w:t>
      </w:r>
      <w:r w:rsidR="008E7A7D">
        <w:t xml:space="preserve"> </w:t>
      </w:r>
      <w:r>
        <w:t>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Maximaler Drawdown</w:t>
      </w:r>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3AF29922"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w:t>
      </w:r>
      <w:r w:rsidR="0025446B" w:rsidRPr="00496F58">
        <w:rPr>
          <w:i/>
        </w:rPr>
        <w:t>Feature_7</w:t>
      </w:r>
      <w:r w:rsidR="0025446B">
        <w:t xml:space="preserve">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auf Handelsvolumen</w:t>
      </w:r>
      <w:r w:rsidR="00496F58">
        <w:t xml:space="preserve"> und</w:t>
      </w:r>
      <w:r w:rsidR="0025446B">
        <w:t xml:space="preserve"> Orderbooks aufbauen</w:t>
      </w:r>
      <w:r w:rsidR="00102DC4">
        <w:t xml:space="preserve"> </w:t>
      </w:r>
      <w:sdt>
        <w:sdtPr>
          <w:alias w:val="Don't edit this field"/>
          <w:tag w:val="CitaviPlaceholder#0f3dba15-3abb-4eea-94d6-ad71b04b6dde"/>
          <w:id w:val="-713191643"/>
          <w:placeholder>
            <w:docPart w:val="DefaultPlaceholder_-1854013440"/>
          </w:placeholder>
        </w:sdtPr>
        <w:sdtContent>
          <w:r w:rsidR="0044403E">
            <w:fldChar w:fldCharType="begin"/>
          </w:r>
          <w:r w:rsidR="006D5F29">
            <w:instrText>ADDIN CitaviPlaceholder{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2MDEuMDA5OTF2MyIsIkxpbmtlZFJlc291cmNlVHlwZSI6NSwiVXJpU3RyaW5nIjoiaHR0cHM6Ly9hcnhpdi5vcmcvcGRmLzE2MDEuMDA5OTF2My5wZGYiLCJQcm9wZXJ0aWVzIjp7fX0sIkFubm90YXRpb25zIjpbXSwiTG9jYXRpb25UeXBlIjowLCJNaXJyb3JzUmVmZXJlbmNlUHJvcGVydHlJZCI6MjA3LCJDcmVhdGVkQnkiOiJfTWF0dGlhcyBMdWJlciIsIkNyZWF0ZWRPbiI6IjIwMTgtMDgtMTZUMjM6NTI6MjQiLCJNb2RpZmllZEJ5IjoiX01hdHRpYXMgTHViZXI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l9NYXR0aWFzIEx1YmVyIiwiQ3JlYXRlZE9uIjoiMjAxOC0wOC0xNlQyMzo1MjoyNCIsIk1vZGlmaWVkQnkiOiJfTWF0dGlhcyBMdWJlci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}</w:instrText>
          </w:r>
          <w:r w:rsidR="0044403E">
            <w:fldChar w:fldCharType="separate"/>
          </w:r>
          <w:r w:rsidR="00471F5E">
            <w:t>(vgl. Kakushadze, 2016)</w:t>
          </w:r>
          <w:r w:rsidR="0044403E">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xml:space="preserve">, branchentypisches Verhalten und </w:t>
      </w:r>
      <w:r w:rsidR="00184525">
        <w:t>z</w:t>
      </w:r>
      <w:r w:rsidR="00842BF6">
        <w:t>eitpunkbezogene Trends berücksichtig</w:t>
      </w:r>
      <w:r w:rsidR="00102DC4">
        <w:t>en</w:t>
      </w:r>
      <w:r w:rsidR="00842BF6">
        <w:t>.</w:t>
      </w:r>
    </w:p>
    <w:p w14:paraId="1FCF5CA4" w14:textId="069CD0A2" w:rsidR="00272FEE" w:rsidRDefault="00272FEE" w:rsidP="002013D7">
      <w:r>
        <w:lastRenderedPageBreak/>
        <w:t xml:space="preserve">Für einen Teil der neu errechneten Features wurden zusätzlich noch mithilfe von </w:t>
      </w:r>
      <w:r w:rsidRPr="004E5128">
        <w:rPr>
          <w:i/>
        </w:rPr>
        <w:t>Sci</w:t>
      </w:r>
      <w:r w:rsidR="007E1AF6" w:rsidRPr="004E5128">
        <w:rPr>
          <w:i/>
        </w:rPr>
        <w:t>K</w:t>
      </w:r>
      <w:r w:rsidRPr="004E5128">
        <w:rPr>
          <w:i/>
        </w:rPr>
        <w:t>it-learn</w:t>
      </w:r>
      <w:r>
        <w:t xml:space="preserve">’s </w:t>
      </w:r>
      <w:r w:rsidRPr="004E5128">
        <w:rPr>
          <w:i/>
        </w:rPr>
        <w:t>PolynomialFeatures</w:t>
      </w:r>
      <w:r>
        <w:t xml:space="preserve">-Modul generische Interaktionen mit dem Grad </w:t>
      </w:r>
      <w:r w:rsidR="00184525">
        <w:t>Z</w:t>
      </w:r>
      <w:r>
        <w:t xml:space="preserve">wei erstellt. Damit soll später getestet werden ob eine höhere Ordnung und somit flexiblere Modelle insbesondere bei den </w:t>
      </w:r>
      <w:r w:rsidR="005E2980">
        <w:t>l</w:t>
      </w:r>
      <w:r>
        <w:t>inearen Modellen bessere Werte erzielen.</w:t>
      </w:r>
    </w:p>
    <w:p w14:paraId="3A5585F8" w14:textId="379EF1AC" w:rsidR="00201B89" w:rsidRDefault="004D65D6" w:rsidP="00201B89">
      <w:pPr>
        <w:pStyle w:val="berschrift2"/>
      </w:pPr>
      <w:bookmarkStart w:id="26" w:name="_Toc523318454"/>
      <w:r>
        <w:t>Feature Selek</w:t>
      </w:r>
      <w:r w:rsidR="00201B89">
        <w:t>tion</w:t>
      </w:r>
      <w:bookmarkEnd w:id="26"/>
    </w:p>
    <w:p w14:paraId="4EA0F96A" w14:textId="7E7618B2"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w:t>
      </w:r>
      <w:r w:rsidR="00D059C3">
        <w:t>von</w:t>
      </w:r>
      <w:r w:rsidR="00B2789C">
        <w:t xml:space="preserve"> </w:t>
      </w:r>
      <w:r w:rsidR="00D059C3">
        <w:t>Überanpassung</w:t>
      </w:r>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6D5F29">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fTWF0dGlhcyBMdWJlciIsIkNyZWF0ZWRPbiI6IjIwMTgtMDgtMjBUMjA6MDk6MzYiLCJNb2RpZmllZEJ5IjoiX01hdHRpYXMgTHViZXI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jZjM3ZWNmNS05YzFiLTQwM2YtOWNmMy02MjNkZTA3ZGE1NjA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3b3JsZGNhdC5vcmcvb2NsYy85ODQ3ODA1MTQiLCJMaW5rZWRSZXNvdXJjZVR5cGUiOjUsIlVyaVN0cmluZyI6Imh0dHA6Ly93d3cud29ybGRjYXQub3JnL29jbGMvOTg0NzgwNTE0IiwiUHJvcGVydGllcyI6e319LCJBbm5vdGF0aW9ucyI6W10sIkxvY2F0aW9uVHlwZSI6MCwiTWlycm9yc1JlZmVyZW5jZVByb3BlcnR5SWQiOjExLCJDcmVhdGVkQnkiOiJfTWF0dGlhcyBMdWJlciIsIkNyZWF0ZWRPbiI6IjIwMTgtMDgtMjBUMjA6MDk6MzYiLCJNb2RpZmllZEJ5IjoiX01hdHRpYXMgTHViZXI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fTWF0dGlhcyBMdWJlciIsIkNyZWF0ZWRPbiI6IjIwMTgtMDgtMjBUMjA6MDk6MzYiLCJNb2RpZmllZEJ5IjoiX01hdHRpYXMgTHViZXI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fTWF0dGlhcyBMdWJlciIsIkNyZWF0ZWRPbiI6IjIwMTgtMDgtMjBUMjA6MDk6MzYiLCJNb2RpZmllZEJ5IjoiX01hdHplIiwiSWQiOiJjZjM3ZWNmNS05YzFiLTQwM2YtOWNmMy02MjNkZTA3ZGE1NjAiLCJNb2RpZmllZE9uIjoiMjAxOC0wOC0yOVQyMjo1ODo1OS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r w:rsidR="00471F5E">
            <w:t>Bellman</w:t>
          </w:r>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6D5F29">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l9NYXR0aWFzIEx1YmVyIiwiQ3JlYXRlZE9uIjoiMjAxOC0wOC0yMFQyMDowOTozNiIsIk1vZGlmaWVkQnkiOiJfTWF0dGlhcyBMdWJlci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471F5E">
            <w:t>(1961)</w:t>
          </w:r>
          <w:r w:rsidR="007F3E32">
            <w:fldChar w:fldCharType="end"/>
          </w:r>
        </w:sdtContent>
      </w:sdt>
      <w:r w:rsidR="00592338">
        <w:t xml:space="preserve"> eingeführte Ausdruck </w:t>
      </w:r>
      <w:r w:rsidR="007F3E32">
        <w:t xml:space="preserve">„the </w:t>
      </w:r>
      <w:r w:rsidR="00592338" w:rsidRPr="00592338">
        <w:rPr>
          <w:i/>
        </w:rPr>
        <w:t>curse of dimensionality</w:t>
      </w:r>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r w:rsidR="00D56BFD">
        <w:t xml:space="preserve">in </w:t>
      </w:r>
      <w:r w:rsidR="007F3E32">
        <w:t xml:space="preserve">Bezug auf </w:t>
      </w:r>
      <w:r w:rsidR="00D059C3">
        <w:t>maschinelles Lernen</w:t>
      </w:r>
      <w:r w:rsidR="007F3E32">
        <w:t xml:space="preserve"> </w:t>
      </w:r>
      <w:r w:rsidR="00F50687">
        <w:t xml:space="preserve">auch, dass bei einer hohen Anzahl an irrelevanten </w:t>
      </w:r>
      <w:r w:rsidR="00D059C3">
        <w:t>Variablen</w:t>
      </w:r>
      <w:r w:rsidR="00F50687">
        <w:t xml:space="preserve"> im Datensatz, das wahre Signal von deren Rauschen bis zur Unkenntlichkeit überlagert werden kann.</w:t>
      </w:r>
      <w:r w:rsidR="00C54655">
        <w:t xml:space="preserve"> Selbst bei einer hohen Anzahl an relevanten </w:t>
      </w:r>
      <w:r w:rsidR="00D059C3">
        <w:t>Merkmalen</w:t>
      </w:r>
      <w:r w:rsidR="00C54655">
        <w:t xml:space="preserve"> kann es</w:t>
      </w:r>
      <w:r w:rsidR="007E1AF6">
        <w:t xml:space="preserve"> so</w:t>
      </w:r>
      <w:r w:rsidR="00C54655">
        <w:t xml:space="preserve"> bei einigen Modellen zu Schwierigkeiten kommen</w:t>
      </w:r>
      <w:r w:rsidR="0044403E">
        <w:t xml:space="preserve"> </w:t>
      </w:r>
      <w:sdt>
        <w:sdtPr>
          <w:alias w:val="Don't edit this field"/>
          <w:tag w:val="CitaviPlaceholder#af30c628-d470-4e26-820a-a6e86ef1495f"/>
          <w:id w:val="1836643059"/>
          <w:placeholder>
            <w:docPart w:val="DefaultPlaceholder_-1854013440"/>
          </w:placeholder>
        </w:sdtPr>
        <w:sdtContent>
          <w:r w:rsidR="0044403E">
            <w:fldChar w:fldCharType="begin"/>
          </w:r>
          <w:r w:rsidR="006D5F29">
            <w:instrText>ADDIN CitaviPlaceholder{eyIkaWQiOiIxIiwiRW50cmllcyI6W3siJGlkIjoiMiIsIklkIjoiODQ4M2ViNjQtNTEyMy00YjQ5LTkzN2EtMGZiNmI1NDgxNTMzIiwiUmFuZ2VMZW5ndGgiOjIxLCJSZWZlcmVuY2VJZCI6IjcwYmU4NWRmLTk4ZDQtNDAyYi05MmQyLWI2YjhjNjExNGQ0ZCIsIlByZWZpeCI6InZnbC4g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RvbWluZ29zLCAyMDEyKSJ9XX0sIlRhZyI6IkNpdGF2aVBsYWNlaG9sZGVyI2FmMzBjNjI4LWQ0NzAtNGUyNi04MjBhLWE2ZTg2ZWYxNDk1ZiIsIlRleHQiOiIodmdsLiBEb21pbmdvcywgMjAxMikiLCJXQUlWZXJzaW9uIjoiNi4xLjAuMCJ9}</w:instrText>
          </w:r>
          <w:r w:rsidR="0044403E">
            <w:fldChar w:fldCharType="separate"/>
          </w:r>
          <w:r w:rsidR="00471F5E">
            <w:t>(vgl. Domingos, 2012)</w:t>
          </w:r>
          <w:r w:rsidR="0044403E">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5C5DF3F2"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3D0D8E">
        <w:t xml:space="preserve"> </w:t>
      </w:r>
      <w:sdt>
        <w:sdtPr>
          <w:alias w:val="Don't edit this field"/>
          <w:tag w:val="CitaviPlaceholder#b4113e5e-efef-4d99-991e-89bd36ca60e4"/>
          <w:id w:val="1153490674"/>
          <w:placeholder>
            <w:docPart w:val="DefaultPlaceholder_-1854013440"/>
          </w:placeholder>
        </w:sdtPr>
        <w:sdtContent>
          <w:r w:rsidR="003D0D8E">
            <w:fldChar w:fldCharType="begin"/>
          </w:r>
          <w:r w:rsidR="006D5F29">
            <w:instrText>ADDIN CitaviPlaceholder{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l9NYXR0aWFzIEx1YmVyIiwiQ3JlYXRlZE9uIjoiMjAxOC0wOC0yMFQxODoxNjozMCIsIk1vZGlmaWVkQnkiOiJfTWF0emUiLCJJZCI6IjJiZDY0ZWM2LTM5ODAtNGY0Mi05Y2Y3LTJiMTliY2E1YTlkYSIsIk1vZGlmaWVkT24iOiIyMDE4LTA4LTI5VDIyOjU4OjU5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eW9uICYgRWxpc3NlZWZmLCAyMDAzKSJ9XX0sIlRhZyI6IkNpdGF2aVBsYWNlaG9sZGVyI2I0MTEzZTVlLWVmZWYtNGQ5OS05OTFlLTg5YmQzNmNhNjBlNCIsIlRleHQiOiIodmdsLiBHdXlvbiAmIEVsaXNzZWVmZiwgMjAwMykiLCJXQUlWZXJzaW9uIjoiNi4xLjAuMCJ9}</w:instrText>
          </w:r>
          <w:r w:rsidR="003D0D8E">
            <w:fldChar w:fldCharType="separate"/>
          </w:r>
          <w:r w:rsidR="00471F5E">
            <w:t>(vgl. Guyon &amp; Elisseeff, 2003)</w:t>
          </w:r>
          <w:r w:rsidR="003D0D8E">
            <w:fldChar w:fldCharType="end"/>
          </w:r>
        </w:sdtContent>
      </w:sdt>
      <w:r w:rsidR="00A1254C">
        <w:t>.</w:t>
      </w:r>
    </w:p>
    <w:p w14:paraId="1A5C7E26" w14:textId="6EA6B376" w:rsidR="00A1254C" w:rsidRDefault="00A1254C" w:rsidP="002013D7">
      <w:r>
        <w:t xml:space="preserve">Für die Ridge-Regression wurden </w:t>
      </w:r>
      <w:r w:rsidR="00013C32">
        <w:t>daneben außerdem drei</w:t>
      </w:r>
      <w:r>
        <w:t xml:space="preserve"> Feature-Sets durch rekursive</w:t>
      </w:r>
      <w:r w:rsidR="00D059C3">
        <w:t>s</w:t>
      </w:r>
      <w:r>
        <w:t xml:space="preserve"> </w:t>
      </w:r>
      <w:r w:rsidR="00D059C3">
        <w:t>Eleminieren von Merkmalen</w:t>
      </w:r>
      <w:r>
        <w:t xml:space="preserve">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w:t>
      </w:r>
      <w:r w:rsidR="00D059C3">
        <w:t xml:space="preserve"> Merkmalen</w:t>
      </w:r>
      <w:r>
        <w:t xml:space="preserve"> übrigbleibt. Das bedeutet allerdings auch</w:t>
      </w:r>
      <w:r w:rsidR="00D059C3">
        <w:t>,</w:t>
      </w:r>
      <w:r>
        <w:t xml:space="preserve"> da</w:t>
      </w:r>
      <w:r w:rsidR="00D059C3">
        <w:t>s</w:t>
      </w:r>
      <w:r>
        <w:t>s vor jeder Elimination ein neues Mode</w:t>
      </w:r>
      <w:r w:rsidR="003D0D8E">
        <w:t>l</w:t>
      </w:r>
      <w:r>
        <w:t xml:space="preserve">l mit neuen Koeffizienten trainiert werden muss, wodurch diese Methode sehr schnell sehr rechenintensiv wird und ein bisschen Zeit in </w:t>
      </w:r>
      <w:r>
        <w:lastRenderedPageBreak/>
        <w:t xml:space="preserve">Anspruch </w:t>
      </w:r>
      <w:r w:rsidR="00FC6FD5">
        <w:t>nehmen kann</w:t>
      </w:r>
      <w:r>
        <w:t xml:space="preserve">. </w:t>
      </w:r>
      <w:r w:rsidR="006D7614">
        <w:t>Für die Ridge-Regression spielt das eher eine untergeordnete Rolle, da sie als lineares Modell nur wenig Zeit zum Trainieren brauch</w:t>
      </w:r>
      <w:r w:rsidR="004E5128">
        <w:t>t</w:t>
      </w:r>
      <w:r w:rsidR="006D7614">
        <w:t xml:space="preserve">.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Random Forest, Gradient Boost und Huber Regression anzuwenden</w:t>
      </w:r>
      <w:r w:rsidR="003D0D8E">
        <w:t xml:space="preserve"> </w:t>
      </w:r>
      <w:sdt>
        <w:sdtPr>
          <w:alias w:val="Don't edit this field"/>
          <w:tag w:val="CitaviPlaceholder#8c8c2f02-be36-44e4-ae16-41c16b75f90f"/>
          <w:id w:val="336736179"/>
          <w:placeholder>
            <w:docPart w:val="DefaultPlaceholder_-1854013440"/>
          </w:placeholder>
        </w:sdtPr>
        <w:sdtContent>
          <w:r w:rsidR="003D0D8E">
            <w:fldChar w:fldCharType="begin"/>
          </w:r>
          <w:r w:rsidR="006D5F29">
            <w:instrText>ADDIN CitaviPlaceholder{eyIkaWQiOiIxIiwiRW50cmllcyI6W3siJGlkIjoiMiIsIklkIjoiYzVlMTM1ZWYtMTE5MS00MTE0LTgxYjctOTBlMDUxNjdkNzA4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l9NYXR0aWFzIEx1YmVyIiwiQ3JlYXRlZE9uIjoiMjAxOC0wOC0xN1QxODoyMzowNiIsIk1vZGlmaWVkQnkiOiJfTWF0dGlhcyBMdWJlci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X01hdHRpYXMgTHViZXIiLCJDcmVhdGVkT24iOiIyMDE4LTA4LTE3VDE4OjIzOjU4IiwiTW9kaWZpZWRCeSI6Il9NYXR0aWFzIEx1YmVyIiwiSWQiOiI5ODFkMDcyNS01ZDhkLTQyMjUtOGU5ZC00M2QxNGRlOTYzYjEiLCJNb2RpZmllZE9uIjoiMjAxOC0wOC0xN1QxODoyMzo1OCIsIlByb2plY3QiOnsiJHJlZiI6IjUifX1dLCJEYXRlIjoi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eW91dHViZS5jb20vd2F0Y2g/dj1Kc0FyQno0Nl8zcyZ0PTE4NDhzIiwiTGlua2VkUmVzb3VyY2VUeXBlIjo1LCJVcmlTdHJpbmciOiJodHRwczovL3d3dy55b3V0dWJlLmNvbS93YXRjaD92PUpzQXJCejQ2XzNzJnQ9MTg0OHMiLCJQcm9wZXJ0aWVzIjp7fX0sIkFubm90YXRpb25zIjpbXSwiTG9jYXRpb25UeXBlIjowLCJNaXJyb3JzUmVmZXJlbmNlUHJvcGVydHlJZCI6MTUxLCJDcmVhdGVkQnkiOiJfTWF0dGlhcyBMdWJlciIsIkNyZWF0ZWRPbiI6IjIwMTgtMDgtMTdUMTg6MjQ6MTgiLCJNb2RpZmllZEJ5IjoiX01hdHRpYXMgTHViZXI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X01hdHRpYXMgTHViZXIiLCJDcmVhdGVkT24iOiIyMDE4LTA4LTE3VDE4OjIwOjQ3IiwiTW9kaWZpZWRCeSI6Il9NYXR6ZSIsIklkIjoiODJiNzllYzEtNjY0NC00NDNmLWFjNzEtMGY4ZWM5ZTRkYTUx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IdWlqc2tlbnMsIDIwMTgpIn1dfSwiVGFnIjoiQ2l0YXZpUGxhY2Vob2xkZXIjOGM4YzJmMDItYmUzNi00NGU0LWFlMTYtNDFjMTZiNzVmOTBmIiwiVGV4dCI6Iih2Z2wuIEh1aWpza2VucywgMjAxOCkiLCJXQUlWZXJzaW9uIjoiNi4xLjAuMCJ9}</w:instrText>
          </w:r>
          <w:r w:rsidR="003D0D8E">
            <w:fldChar w:fldCharType="separate"/>
          </w:r>
          <w:r w:rsidR="00471F5E">
            <w:t>(vgl. Huijskens, 2018)</w:t>
          </w:r>
          <w:r w:rsidR="003D0D8E">
            <w:fldChar w:fldCharType="end"/>
          </w:r>
        </w:sdtContent>
      </w:sdt>
      <w:r w:rsidR="006D7614">
        <w:t xml:space="preserve">. </w:t>
      </w:r>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72E6AA4E" w:rsidR="00514028" w:rsidRDefault="00272FEE" w:rsidP="00514028">
            <w:r>
              <w:t xml:space="preserve">Die 15 Variablen mit dem absolut höchsten </w:t>
            </w:r>
            <w:r w:rsidR="004E56B9">
              <w:t xml:space="preserve">Korrelationskoeffizienten </w:t>
            </w:r>
            <w:r>
              <w:t xml:space="preserve">aus den polynomialen </w:t>
            </w:r>
            <w:r w:rsidR="00D059C3">
              <w:t>Merkmalen</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4B78828C" w:rsidR="00514028" w:rsidRDefault="00272FEE" w:rsidP="00272FEE">
            <w:pPr>
              <w:keepNext/>
            </w:pPr>
            <w:r>
              <w:t xml:space="preserve">Die 15 Variablen mit dem höchsten Mutual-Information-Koeffizienten aus den polynomialen </w:t>
            </w:r>
            <w:r w:rsidR="00D059C3">
              <w:t>Merkmalen</w:t>
            </w:r>
          </w:p>
        </w:tc>
      </w:tr>
    </w:tbl>
    <w:p w14:paraId="53B031E9" w14:textId="1B70769A" w:rsidR="00514028" w:rsidRDefault="00272FEE" w:rsidP="00272FEE">
      <w:pPr>
        <w:pStyle w:val="Beschriftung"/>
      </w:pPr>
      <w:r>
        <w:t xml:space="preserve">Abbildung </w:t>
      </w:r>
      <w:fldSimple w:instr=" SEQ Abbildung \* ARABIC ">
        <w:r w:rsidR="00FD144F">
          <w:rPr>
            <w:noProof/>
          </w:rPr>
          <w:t>19</w:t>
        </w:r>
      </w:fldSimple>
      <w:r w:rsidR="00397E4B">
        <w:t xml:space="preserve"> Übersicht über die verwendeten Feature-Sets</w:t>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C71CC10" w:rsidR="00272FEE" w:rsidRDefault="00261B3A" w:rsidP="00272FEE">
            <w:r>
              <w:t xml:space="preserve">Die verbleibenden 10 ‚besten‘ </w:t>
            </w:r>
            <w:r w:rsidR="00D059C3">
              <w:t>Merkmale</w:t>
            </w:r>
            <w:r>
              <w:t xml:space="preserve">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20DB9F46" w:rsidR="00261B3A" w:rsidRDefault="00261B3A" w:rsidP="00261B3A">
            <w:r>
              <w:t xml:space="preserve">Die verbleibenden 20 ‚besten‘ </w:t>
            </w:r>
            <w:r w:rsidR="00D059C3">
              <w:t>Merkmale</w:t>
            </w:r>
            <w:r>
              <w:t xml:space="preserve">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4F666002" w:rsidR="00261B3A" w:rsidRDefault="00261B3A" w:rsidP="00261B3A">
            <w:pPr>
              <w:keepNext/>
            </w:pPr>
            <w:r>
              <w:t xml:space="preserve">Die verbleibenden 30 ‚besten‘ </w:t>
            </w:r>
            <w:r w:rsidR="00D059C3">
              <w:t>Merkmale</w:t>
            </w:r>
            <w:r>
              <w:t xml:space="preserve"> nach rekursiver Elimination</w:t>
            </w:r>
          </w:p>
        </w:tc>
      </w:tr>
    </w:tbl>
    <w:p w14:paraId="0154B4F9" w14:textId="34E18695" w:rsidR="00272FEE" w:rsidRDefault="00261B3A" w:rsidP="00261B3A">
      <w:pPr>
        <w:pStyle w:val="Beschriftung"/>
      </w:pPr>
      <w:r>
        <w:t xml:space="preserve">Abbildung </w:t>
      </w:r>
      <w:fldSimple w:instr=" SEQ Abbildung \* ARABIC ">
        <w:r w:rsidR="00FD144F">
          <w:rPr>
            <w:noProof/>
          </w:rPr>
          <w:t>20</w:t>
        </w:r>
      </w:fldSimple>
      <w:r w:rsidR="00397E4B">
        <w:t xml:space="preserve"> Feature-Sets nach durch rekursiven Feature Elimination</w:t>
      </w:r>
    </w:p>
    <w:p w14:paraId="35FE6C24" w14:textId="288A8EEB" w:rsidR="00305051" w:rsidRDefault="00A70848" w:rsidP="002013D7">
      <w:r>
        <w:t xml:space="preserve">Mit der Selektion der </w:t>
      </w:r>
      <w:r w:rsidR="00D059C3">
        <w:t>Variablen</w:t>
      </w:r>
      <w:r>
        <w:t xml:space="preserve"> ist somit auch der letzte vorbereitende Schritt zu</w:t>
      </w:r>
      <w:r w:rsidR="004E5128">
        <w:t>r</w:t>
      </w:r>
      <w:r>
        <w:t xml:space="preserve"> </w:t>
      </w:r>
      <w:r w:rsidR="004E5128">
        <w:t>Modellierung</w:t>
      </w:r>
      <w:r>
        <w:t xml:space="preserve"> abgeschlossen und es kann zur Auswahl verschiedener Algorithmen und dem eigentlichen Prognostizieren der Renditen </w:t>
      </w:r>
      <w:r w:rsidR="004E5128">
        <w:t>übergegangen</w:t>
      </w:r>
      <w:r>
        <w:t xml:space="preserve"> werden.</w:t>
      </w:r>
    </w:p>
    <w:p w14:paraId="7C87657C" w14:textId="723D93B4" w:rsidR="003F60EC" w:rsidRDefault="0025446B" w:rsidP="0025446B">
      <w:pPr>
        <w:pStyle w:val="berschrift2"/>
      </w:pPr>
      <w:bookmarkStart w:id="27" w:name="_Ref522567201"/>
      <w:bookmarkStart w:id="28" w:name="_Toc523318455"/>
      <w:r>
        <w:t>Modellierung der Algorithmen</w:t>
      </w:r>
      <w:bookmarkEnd w:id="27"/>
      <w:bookmarkEnd w:id="28"/>
    </w:p>
    <w:p w14:paraId="22C5FA3D" w14:textId="09DFDF72" w:rsidR="00A45F7C" w:rsidRDefault="009F437F" w:rsidP="00923806">
      <w:r>
        <w:t xml:space="preserve">In </w:t>
      </w:r>
      <w:r w:rsidRPr="003D0D8E">
        <w:rPr>
          <w:i/>
        </w:rPr>
        <w:t>Sci</w:t>
      </w:r>
      <w:r w:rsidR="00A70848" w:rsidRPr="003D0D8E">
        <w:rPr>
          <w:i/>
        </w:rPr>
        <w:t>K</w:t>
      </w:r>
      <w:r w:rsidRPr="003D0D8E">
        <w:rPr>
          <w:i/>
        </w:rPr>
        <w:t>it-Learn</w:t>
      </w:r>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w:t>
      </w:r>
      <w:r w:rsidR="00C82067">
        <w:lastRenderedPageBreak/>
        <w:t xml:space="preserve">Aus der Gruppe der generalisierten linearen Modelle wurden aufgrund der Regularisierung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 xml:space="preserve">ist es ein </w:t>
      </w:r>
      <w:r w:rsidR="00DB4992" w:rsidRPr="003D0D8E">
        <w:rPr>
          <w:i/>
        </w:rPr>
        <w:t>ExtraTreeRegressor</w:t>
      </w:r>
      <w:r w:rsidR="00DB4992">
        <w:t xml:space="preserve"> </w:t>
      </w:r>
      <w:r w:rsidR="008F28E4">
        <w:t>und weiter ein</w:t>
      </w:r>
      <w:r w:rsidR="00A83A2B">
        <w:t xml:space="preserve"> </w:t>
      </w:r>
      <w:r w:rsidR="00A83A2B" w:rsidRPr="00A83A2B">
        <w:rPr>
          <w:i/>
        </w:rPr>
        <w:t>GradientBoost</w:t>
      </w:r>
      <w:r w:rsidR="00D059C3">
        <w:rPr>
          <w:i/>
        </w:rPr>
        <w:t>ingRegressor</w:t>
      </w:r>
      <w:r w:rsidR="00A83A2B">
        <w:t xml:space="preserve"> als Boosting</w:t>
      </w:r>
      <w:r w:rsidR="00D059C3">
        <w:t>-</w:t>
      </w:r>
      <w:r w:rsidR="00A83A2B">
        <w:t xml:space="preserve">Algorithmus. Die Auswahl wurde bewusst so getroffen, da jeder auf eine </w:t>
      </w:r>
      <w:r w:rsidR="008F28E4">
        <w:t>unterschiedliche</w:t>
      </w:r>
      <w:r w:rsidR="00A83A2B">
        <w:t xml:space="preserve"> Art versucht overfitting zu vermeiden und um so einen guten Überblick über die verschiedenen Arten von Lernen in </w:t>
      </w:r>
      <w:r w:rsidR="00A83A2B" w:rsidRPr="003D0D8E">
        <w:rPr>
          <w:i/>
        </w:rPr>
        <w:t>Sci</w:t>
      </w:r>
      <w:r w:rsidR="00DB4992" w:rsidRPr="003D0D8E">
        <w:rPr>
          <w:i/>
        </w:rPr>
        <w:t>K</w:t>
      </w:r>
      <w:r w:rsidR="00A83A2B" w:rsidRPr="003D0D8E">
        <w:rPr>
          <w:i/>
        </w:rPr>
        <w:t>it-Learn</w:t>
      </w:r>
      <w:r w:rsidR="00A83A2B">
        <w:t xml:space="preserve"> zu geben.</w:t>
      </w:r>
    </w:p>
    <w:p w14:paraId="59B4CCDC" w14:textId="77CD65D1"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r w:rsidR="00AE256F" w:rsidRPr="00D56BFD">
        <w:rPr>
          <w:i/>
          <w:color w:val="000000" w:themeColor="text1"/>
        </w:rPr>
        <w:t>GridSearch</w:t>
      </w:r>
      <w:r w:rsidR="00AE256F" w:rsidRPr="000542F3">
        <w:rPr>
          <w:color w:val="000000" w:themeColor="text1"/>
        </w:rPr>
        <w:t xml:space="preserve">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Leaderboards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Modelle wurden dann auf Kaggl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w:t>
      </w:r>
      <w:r w:rsidR="004E5128">
        <w:rPr>
          <w:color w:val="000000" w:themeColor="text1"/>
        </w:rPr>
        <w:t xml:space="preserve">wurden </w:t>
      </w:r>
      <w:r w:rsidR="00D74239">
        <w:rPr>
          <w:color w:val="000000" w:themeColor="text1"/>
        </w:rPr>
        <w:t xml:space="preserve">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Für Ret_PlusOne wurden folgende fünf Modelle abgegeben:</w:t>
      </w:r>
    </w:p>
    <w:tbl>
      <w:tblPr>
        <w:tblStyle w:val="Tabellenraster"/>
        <w:tblW w:w="0" w:type="auto"/>
        <w:tblLook w:val="04A0" w:firstRow="1" w:lastRow="0" w:firstColumn="1" w:lastColumn="0" w:noHBand="0" w:noVBand="1"/>
      </w:tblPr>
      <w:tblGrid>
        <w:gridCol w:w="2412"/>
        <w:gridCol w:w="1139"/>
        <w:gridCol w:w="1361"/>
        <w:gridCol w:w="1455"/>
        <w:gridCol w:w="1491"/>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Public Leaderboard</w:t>
            </w:r>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Private Leaderboard</w:t>
            </w:r>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r w:rsidRPr="004B3142">
              <w:rPr>
                <w:rFonts w:eastAsia="Times New Roman" w:cs="Arial"/>
                <w:color w:val="000000" w:themeColor="text1"/>
                <w:sz w:val="20"/>
                <w:szCs w:val="20"/>
                <w:lang w:eastAsia="de-DE"/>
              </w:rPr>
              <w:t>GradientBoosting</w:t>
            </w:r>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27FDDA0B" w:rsidR="00D74239" w:rsidRPr="00D3450A" w:rsidRDefault="00D3450A" w:rsidP="00D3450A">
      <w:pPr>
        <w:pStyle w:val="Beschriftung"/>
        <w:rPr>
          <w:color w:val="FF0000"/>
        </w:rPr>
      </w:pPr>
      <w:r>
        <w:t xml:space="preserve">Abbildung </w:t>
      </w:r>
      <w:fldSimple w:instr=" SEQ Abbildung \* ARABIC ">
        <w:r w:rsidR="00FD144F">
          <w:rPr>
            <w:noProof/>
          </w:rPr>
          <w:t>21</w:t>
        </w:r>
      </w:fldSimple>
      <w:r w:rsidR="00E503EC">
        <w:t>Übersicht über verschiedene Modelle für Ret_PlusOne</w:t>
      </w:r>
    </w:p>
    <w:p w14:paraId="1172AF2A" w14:textId="36ECE919"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w:t>
      </w:r>
      <w:r w:rsidR="004E5128">
        <w:rPr>
          <w:color w:val="000000" w:themeColor="text1"/>
        </w:rPr>
        <w:t>.</w:t>
      </w:r>
      <w:r>
        <w:rPr>
          <w:color w:val="000000" w:themeColor="text1"/>
        </w:rPr>
        <w:t xml:space="preserve"> </w:t>
      </w:r>
      <w:r w:rsidR="004E5128">
        <w:rPr>
          <w:color w:val="000000" w:themeColor="text1"/>
        </w:rPr>
        <w:t>S</w:t>
      </w:r>
      <w:r>
        <w:rPr>
          <w:color w:val="000000" w:themeColor="text1"/>
        </w:rPr>
        <w:t>cheinbar schein</w:t>
      </w:r>
      <w:r w:rsidR="00DB4992">
        <w:rPr>
          <w:color w:val="000000" w:themeColor="text1"/>
        </w:rPr>
        <w:t>t</w:t>
      </w:r>
      <w:r>
        <w:rPr>
          <w:color w:val="000000" w:themeColor="text1"/>
        </w:rPr>
        <w:t xml:space="preserve"> das für </w:t>
      </w:r>
      <w:r w:rsidRPr="003D0D8E">
        <w:rPr>
          <w:i/>
          <w:color w:val="000000" w:themeColor="text1"/>
        </w:rPr>
        <w:t>Ret_PlusOne</w:t>
      </w:r>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zwischen den jeweiligen Leaderboards und der Trainings</w:t>
      </w:r>
      <w:r w:rsidR="00D059C3">
        <w:rPr>
          <w:color w:val="000000" w:themeColor="text1"/>
        </w:rPr>
        <w:t>-S</w:t>
      </w:r>
      <w:r w:rsidR="00D3450A">
        <w:rPr>
          <w:color w:val="000000" w:themeColor="text1"/>
        </w:rPr>
        <w:t xml:space="preserve">core decken. </w:t>
      </w:r>
      <w:proofErr w:type="gramStart"/>
      <w:r w:rsidR="00D3450A">
        <w:rPr>
          <w:color w:val="000000" w:themeColor="text1"/>
        </w:rPr>
        <w:t>Mode</w:t>
      </w:r>
      <w:r w:rsidR="006134E6">
        <w:rPr>
          <w:color w:val="000000" w:themeColor="text1"/>
        </w:rPr>
        <w:t>l</w:t>
      </w:r>
      <w:r w:rsidR="00D3450A">
        <w:rPr>
          <w:color w:val="000000" w:themeColor="text1"/>
        </w:rPr>
        <w:t>le</w:t>
      </w:r>
      <w:proofErr w:type="gramEnd"/>
      <w:r w:rsidR="00D3450A">
        <w:rPr>
          <w:color w:val="000000" w:themeColor="text1"/>
        </w:rPr>
        <w:t xml:space="preserv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r w:rsidRPr="003D0D8E">
        <w:rPr>
          <w:i/>
          <w:color w:val="000000" w:themeColor="text1"/>
        </w:rPr>
        <w:t>Ret_PlusTwo</w:t>
      </w:r>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lastRenderedPageBreak/>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Public Leaderboard</w:t>
            </w:r>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Private Leaderboard</w:t>
            </w:r>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r w:rsidRPr="00A546E9">
              <w:rPr>
                <w:sz w:val="20"/>
                <w:szCs w:val="20"/>
              </w:rPr>
              <w:t>GradientBoosting</w:t>
            </w:r>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43531F1A" w:rsidR="00D74239" w:rsidRDefault="00A13C03" w:rsidP="00A13C03">
      <w:pPr>
        <w:pStyle w:val="Beschriftung"/>
      </w:pPr>
      <w:r>
        <w:t xml:space="preserve">Abbildung </w:t>
      </w:r>
      <w:fldSimple w:instr=" SEQ Abbildung \* ARABIC ">
        <w:r w:rsidR="00FD144F">
          <w:rPr>
            <w:noProof/>
          </w:rPr>
          <w:t>22</w:t>
        </w:r>
      </w:fldSimple>
      <w:r w:rsidR="00E503EC">
        <w:t xml:space="preserve"> Übersicht über verschiedene Modelle für Ret_PlusTwo</w:t>
      </w:r>
    </w:p>
    <w:p w14:paraId="614CAD76" w14:textId="5DCDAF6B" w:rsidR="00A13C03" w:rsidRPr="00CE40B2" w:rsidRDefault="00E37940" w:rsidP="00A13C03">
      <w:r w:rsidRPr="00CE40B2">
        <w:t xml:space="preserve">Während </w:t>
      </w:r>
      <w:r w:rsidR="00CE40B2" w:rsidRPr="00CE40B2">
        <w:t xml:space="preserve">sich für </w:t>
      </w:r>
      <w:r w:rsidR="00CE40B2" w:rsidRPr="003D0D8E">
        <w:rPr>
          <w:i/>
        </w:rPr>
        <w:t>Ret_PlusOne</w:t>
      </w:r>
      <w:r w:rsidR="00CE40B2" w:rsidRPr="00CE40B2">
        <w:t xml:space="preserve"> insbesondere Ridge-Algorithmen durchsetzen konnte</w:t>
      </w:r>
      <w:r w:rsidR="004E5128">
        <w:t>n</w:t>
      </w:r>
      <w:r w:rsidR="00CE40B2" w:rsidRPr="00CE40B2">
        <w:t xml:space="preserve">, lieferten für </w:t>
      </w:r>
      <w:r w:rsidR="00CE40B2" w:rsidRPr="003D0D8E">
        <w:rPr>
          <w:i/>
        </w:rPr>
        <w:t>Ret_PlusTwo</w:t>
      </w:r>
      <w:r w:rsidR="00CE40B2" w:rsidRPr="00CE40B2">
        <w:t xml:space="preserve"> eher </w:t>
      </w:r>
      <w:r w:rsidR="00CE40B2" w:rsidRPr="003D0D8E">
        <w:rPr>
          <w:i/>
        </w:rPr>
        <w:t>GradientBoosting</w:t>
      </w:r>
      <w:r w:rsidR="00CE40B2" w:rsidRPr="00CE40B2">
        <w:t>-Methoden verhältnismäßig überdurchschnittliche Werte. Außerdem markant ist, dass diesmal auch auf die polynomialen Feature-Sets zurückgegriffen, bei denen nur Interaktionen oder quadrierte Merkmale enthalten war</w:t>
      </w:r>
      <w:r w:rsidR="004E5128">
        <w:t>en</w:t>
      </w:r>
      <w:r w:rsidR="00CE40B2" w:rsidRPr="00CE40B2">
        <w:t>. Eine höhere Ordnung schein</w:t>
      </w:r>
      <w:r w:rsidR="004E5128">
        <w:t>t</w:t>
      </w:r>
      <w:r w:rsidR="00CE40B2" w:rsidRPr="00CE40B2">
        <w:t xml:space="preserve"> also für </w:t>
      </w:r>
      <w:r w:rsidR="00CE40B2" w:rsidRPr="003D0D8E">
        <w:rPr>
          <w:i/>
        </w:rPr>
        <w:t>Ret_PlusTwo</w:t>
      </w:r>
      <w:r w:rsidR="00CE40B2" w:rsidRPr="00CE40B2">
        <w:t xml:space="preserve"> ein guter Ausgangspunkt</w:t>
      </w:r>
      <w:r w:rsidR="004E5128">
        <w:t xml:space="preserve"> zu sein</w:t>
      </w:r>
      <w:r w:rsidR="00CE40B2" w:rsidRPr="00CE40B2">
        <w:t>. Daneben kamen auch die nach Mutual-Information selektierte</w:t>
      </w:r>
      <w:r w:rsidR="004E5128">
        <w:t>n</w:t>
      </w:r>
      <w:r w:rsidR="00CE40B2" w:rsidRPr="00CE40B2">
        <w:t xml:space="preserve"> Merkmale zur </w:t>
      </w:r>
      <w:r w:rsidR="004E5128">
        <w:t>Geltung</w:t>
      </w:r>
      <w:r w:rsidR="00CE40B2" w:rsidRPr="00CE40B2">
        <w:t xml:space="preserve">. Diese schnitten absolut gesehen </w:t>
      </w:r>
      <w:r w:rsidR="004E5128">
        <w:t>z</w:t>
      </w:r>
      <w:r w:rsidR="004E5128" w:rsidRPr="00CE40B2">
        <w:t xml:space="preserve">war letztendlich </w:t>
      </w:r>
      <w:r w:rsidR="00CE40B2" w:rsidRPr="00CE40B2">
        <w:t>nicht</w:t>
      </w:r>
      <w:r w:rsidR="004E5128">
        <w:t xml:space="preserve"> ganz</w:t>
      </w:r>
      <w:r w:rsidR="00CE40B2" w:rsidRPr="00CE40B2">
        <w:t xml:space="preserve"> so gut ab wie die </w:t>
      </w:r>
      <w:r w:rsidR="004E5128">
        <w:t>A</w:t>
      </w:r>
      <w:r w:rsidR="00CE40B2" w:rsidRPr="00CE40B2">
        <w:t>nderen</w:t>
      </w:r>
      <w:r w:rsidR="004E5128">
        <w:t>, i</w:t>
      </w:r>
      <w:r w:rsidR="00CE40B2" w:rsidRPr="00CE40B2">
        <w:t>n Bezug auf die Übertragbarkeit der Ergebnisse zwischen den Leaderboards erwiesen sie sich allerdings als sehr robust.</w:t>
      </w:r>
    </w:p>
    <w:p w14:paraId="6C63245A" w14:textId="2845F3E7" w:rsidR="00984565" w:rsidRDefault="00A546E9" w:rsidP="00984565">
      <w:pPr>
        <w:keepNext/>
      </w:pPr>
      <w:r>
        <w:t xml:space="preserve">Für die Vorhersage der Minutenrenditen konnte trotz vieler verschiedener </w:t>
      </w:r>
      <w:r w:rsidR="00E37940">
        <w:t>Techniken</w:t>
      </w:r>
      <w:r>
        <w:t xml:space="preserve"> kein Modell gefunden</w:t>
      </w:r>
      <w:r w:rsidR="004E5128">
        <w:t xml:space="preserve"> werden</w:t>
      </w:r>
      <w:r>
        <w:t>, dass die Zerobenchmark schlägt. Das de</w:t>
      </w:r>
      <w:r w:rsidR="00B3709B">
        <w:t>c</w:t>
      </w:r>
      <w:r>
        <w:t xml:space="preserve">kt sich, entnommen aus dem Forum, auch mit den </w:t>
      </w:r>
      <w:r w:rsidR="00F909B3">
        <w:t>Erfahrungen,</w:t>
      </w:r>
      <w:r>
        <w:t xml:space="preserve"> die viele andere Teilnehmer gemacht hatten</w:t>
      </w:r>
      <w:r w:rsidR="00E37940">
        <w:t xml:space="preserve"> und die meisten </w:t>
      </w:r>
      <w:r w:rsidR="00B3709B">
        <w:t>b</w:t>
      </w:r>
      <w:r w:rsidR="00E37940">
        <w:t>egrenzten sich darauf</w:t>
      </w:r>
      <w:r w:rsidR="00B3709B">
        <w:t>,</w:t>
      </w:r>
      <w:r w:rsidR="00E37940">
        <w:t xml:space="preserve"> die beiden Tagesrenditen vorherzusagen</w:t>
      </w:r>
      <w:r w:rsidR="00F909B3">
        <w:t xml:space="preserve"> </w:t>
      </w:r>
      <w:sdt>
        <w:sdtPr>
          <w:alias w:val="Don't edit this field"/>
          <w:tag w:val="CitaviPlaceholder#543273b0-6924-409b-92cb-a8b4153e0b58"/>
          <w:id w:val="-753662991"/>
          <w:placeholder>
            <w:docPart w:val="DefaultPlaceholder_-1854013440"/>
          </w:placeholder>
        </w:sdtPr>
        <w:sdtContent>
          <w:r w:rsidR="003D0D8E">
            <w:fldChar w:fldCharType="begin"/>
          </w:r>
          <w:r w:rsidR="006D5F29">
            <w:instrText>ADDIN CitaviPlaceholder{eyIkaWQiOiIxIiwiRW50cmllcyI6W3siJGlkIjoiMiIsIklkIjoiNWFmOGQzNTQtMDk3ZC00YzZkLTkyYjYtOGQ2MWNiZTI2OTc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TQzMjczYjAtNjkyNC00MDliLTkyY2ItYThiNDE1M2UwYjU4IiwiVGV4dCI6Iih2Z2wuIEZvcnVtc2Rpc2t1c3Npb24sIDIwMTYpIiwiV0FJVmVyc2lvbiI6IjYuMS4wLjAifQ==}</w:instrText>
          </w:r>
          <w:r w:rsidR="003D0D8E">
            <w:fldChar w:fldCharType="separate"/>
          </w:r>
          <w:r w:rsidR="00471F5E">
            <w:t>(vgl. Forumsdiskussion, 2016)</w:t>
          </w:r>
          <w:r w:rsidR="003D0D8E">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4325724d-8b14-4d52-ad07-ff49249f2dd5"/>
          <w:id w:val="1905174477"/>
          <w:placeholder>
            <w:docPart w:val="DefaultPlaceholder_-1854013440"/>
          </w:placeholder>
        </w:sdtPr>
        <w:sdtContent>
          <w:r w:rsidR="003D0D8E">
            <w:fldChar w:fldCharType="begin"/>
          </w:r>
          <w:r w:rsidR="006D5F29">
            <w:instrText>ADDIN CitaviPlaceholder{eyIkaWQiOiIxIiwiRW50cmllcyI6W3siJGlkIjoiMiIsIklkIjoiZjE0YjQ2OGMtNTllYS00N2JlLWJkZjYtZGNjNmFiZTc1MmI4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0MzI1NzI0ZC04YjE0LTRkNTItYWQwNy1mZjQ5MjQ5ZjJkZDUiLCJUZXh0IjoiKHZnbC4gQW5kZXJzb24sIDIwMTYpIiwiV0FJVmVyc2lvbiI6IjYuMS4wLjAifQ==}</w:instrText>
          </w:r>
          <w:r w:rsidR="003D0D8E">
            <w:fldChar w:fldCharType="separate"/>
          </w:r>
          <w:r w:rsidR="00471F5E">
            <w:t>(vgl. Anderson, 2016)</w:t>
          </w:r>
          <w:r w:rsidR="003D0D8E">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r w:rsidR="00984565" w:rsidRPr="00984565">
        <w:rPr>
          <w:noProof/>
          <w:color w:val="FF0000"/>
        </w:rPr>
        <w:t xml:space="preserve"> </w:t>
      </w:r>
      <w:r w:rsidR="00984565">
        <w:rPr>
          <w:noProof/>
          <w:color w:val="FF0000"/>
          <w:lang w:eastAsia="de-DE"/>
        </w:rPr>
        <w:drawing>
          <wp:inline distT="0" distB="0" distL="0" distR="0" wp14:anchorId="570F520D" wp14:editId="31B586E2">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2507134B" w14:textId="2772E41E" w:rsidR="00A546E9" w:rsidRDefault="00984565" w:rsidP="00984565">
      <w:pPr>
        <w:pStyle w:val="Beschriftung"/>
      </w:pPr>
      <w:bookmarkStart w:id="29" w:name="_Ref523313265"/>
      <w:r>
        <w:t xml:space="preserve">Abbildung </w:t>
      </w:r>
      <w:fldSimple w:instr=" SEQ Abbildung \* ARABIC ">
        <w:r w:rsidR="00FD144F">
          <w:rPr>
            <w:noProof/>
          </w:rPr>
          <w:t>23</w:t>
        </w:r>
      </w:fldSimple>
      <w:bookmarkEnd w:id="29"/>
      <w:r>
        <w:t xml:space="preserve"> </w:t>
      </w:r>
      <w:r w:rsidRPr="004015FC">
        <w:t>graphische Darstellung der Modellkomponenten</w:t>
      </w:r>
    </w:p>
    <w:p w14:paraId="5E3E7046" w14:textId="0B3D90FF" w:rsidR="00F040B8" w:rsidRPr="00F909B3" w:rsidRDefault="00881365" w:rsidP="00F040B8">
      <w:r w:rsidRPr="00F909B3">
        <w:lastRenderedPageBreak/>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21347F">
        <w:fldChar w:fldCharType="begin"/>
      </w:r>
      <w:r w:rsidR="0021347F">
        <w:instrText xml:space="preserve"> REF _Ref523313265 \h </w:instrText>
      </w:r>
      <w:r w:rsidR="0021347F">
        <w:fldChar w:fldCharType="separate"/>
      </w:r>
      <w:r w:rsidR="00FD144F">
        <w:t xml:space="preserve">Abbildung </w:t>
      </w:r>
      <w:r w:rsidR="00FD144F">
        <w:rPr>
          <w:noProof/>
        </w:rPr>
        <w:t>23</w:t>
      </w:r>
      <w:r w:rsidR="0021347F">
        <w:fldChar w:fldCharType="end"/>
      </w:r>
      <w:r w:rsidR="00F040B8" w:rsidRPr="00F909B3">
        <w:fldChar w:fldCharType="begin"/>
      </w:r>
      <w:r w:rsidR="00F040B8" w:rsidRPr="00F909B3">
        <w:instrText xml:space="preserve"> REF _Ref522719517 \h </w:instrText>
      </w:r>
      <w:r w:rsidR="00FD144F">
        <w:fldChar w:fldCharType="separate"/>
      </w:r>
      <w:r w:rsidR="00FD144F">
        <w:rPr>
          <w:b/>
          <w:bCs/>
        </w:rPr>
        <w:t>Fehler! Verweisquelle konnte nicht gefunden werden.</w:t>
      </w:r>
      <w:r w:rsidR="00F040B8" w:rsidRPr="00F909B3">
        <w:fldChar w:fldCharType="end"/>
      </w:r>
      <w:r w:rsidR="00F040B8" w:rsidRPr="00F909B3">
        <w:t xml:space="preserve"> auch nochmal graphisch dargestellt ist. </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Leaderboard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01808A99" w:rsidR="00A01C8B" w:rsidRPr="00A01C8B" w:rsidRDefault="00A01C8B" w:rsidP="0014703A">
            <w:pPr>
              <w:rPr>
                <w:rFonts w:cs="Arial"/>
              </w:rPr>
            </w:pPr>
            <w:r w:rsidRPr="00A01C8B">
              <w:rPr>
                <w:rFonts w:cs="Arial"/>
              </w:rPr>
              <w:t>Finales Model</w:t>
            </w:r>
            <w:r w:rsidR="006134E6">
              <w:rPr>
                <w:rFonts w:cs="Arial"/>
              </w:rPr>
              <w:t>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227DC96E" w:rsidR="00A01C8B" w:rsidRDefault="00A01C8B" w:rsidP="00A01C8B">
      <w:pPr>
        <w:pStyle w:val="Beschriftung"/>
      </w:pPr>
      <w:bookmarkStart w:id="30" w:name="_Ref523158249"/>
      <w:r>
        <w:t xml:space="preserve">Abbildung </w:t>
      </w:r>
      <w:fldSimple w:instr=" SEQ Abbildung \* ARABIC ">
        <w:r w:rsidR="00FD144F">
          <w:rPr>
            <w:noProof/>
          </w:rPr>
          <w:t>24</w:t>
        </w:r>
      </w:fldSimple>
      <w:bookmarkEnd w:id="30"/>
      <w:r w:rsidR="00C4210F">
        <w:t xml:space="preserve"> Auswertung des finalen Modells</w:t>
      </w:r>
    </w:p>
    <w:p w14:paraId="27C1FABC" w14:textId="77777777" w:rsidR="00CA49ED" w:rsidRDefault="00D56BFD" w:rsidP="00CA49ED">
      <w:pPr>
        <w:keepNext/>
      </w:pPr>
      <w:r>
        <w:rPr>
          <w:noProof/>
          <w:lang w:eastAsia="de-DE"/>
        </w:rPr>
        <w:drawing>
          <wp:inline distT="0" distB="0" distL="0" distR="0" wp14:anchorId="23DC196C" wp14:editId="667FA45E">
            <wp:extent cx="5759450" cy="1223645"/>
            <wp:effectExtent l="0" t="0" r="0" b="0"/>
            <wp:docPr id="43" name="Grafik 4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eaderboard.JPG"/>
                    <pic:cNvPicPr/>
                  </pic:nvPicPr>
                  <pic:blipFill>
                    <a:blip r:embed="rId23">
                      <a:extLst>
                        <a:ext uri="{28A0092B-C50C-407E-A947-70E740481C1C}">
                          <a14:useLocalDpi xmlns:a14="http://schemas.microsoft.com/office/drawing/2010/main" val="0"/>
                        </a:ext>
                      </a:extLst>
                    </a:blip>
                    <a:stretch>
                      <a:fillRect/>
                    </a:stretch>
                  </pic:blipFill>
                  <pic:spPr>
                    <a:xfrm>
                      <a:off x="0" y="0"/>
                      <a:ext cx="5759450" cy="1223645"/>
                    </a:xfrm>
                    <a:prstGeom prst="rect">
                      <a:avLst/>
                    </a:prstGeom>
                  </pic:spPr>
                </pic:pic>
              </a:graphicData>
            </a:graphic>
          </wp:inline>
        </w:drawing>
      </w:r>
    </w:p>
    <w:p w14:paraId="4530510D" w14:textId="4796E014" w:rsidR="00D56BFD" w:rsidRDefault="00CA49ED" w:rsidP="00CA49ED">
      <w:pPr>
        <w:pStyle w:val="Beschriftung"/>
      </w:pPr>
      <w:r>
        <w:t xml:space="preserve">Abbildung </w:t>
      </w:r>
      <w:fldSimple w:instr=" SEQ Abbildung \* ARABIC ">
        <w:r w:rsidR="00FD144F">
          <w:rPr>
            <w:noProof/>
          </w:rPr>
          <w:t>25</w:t>
        </w:r>
      </w:fldSimple>
      <w:r>
        <w:t xml:space="preserve"> Screenshot des privaten Leaderboards</w:t>
      </w:r>
      <w:r w:rsidR="0021347F">
        <w:t xml:space="preserve"> </w:t>
      </w:r>
      <w:sdt>
        <w:sdtPr>
          <w:alias w:val="Don't edit this field"/>
          <w:tag w:val="CitaviPlaceholder#43cd6044-f1ec-44f3-9393-da762535f559"/>
          <w:id w:val="-455714035"/>
          <w:placeholder>
            <w:docPart w:val="DefaultPlaceholder_-1854013440"/>
          </w:placeholder>
        </w:sdtPr>
        <w:sdtContent>
          <w:r w:rsidR="0021347F">
            <w:fldChar w:fldCharType="begin"/>
          </w:r>
          <w:r w:rsidR="006D5F29">
            <w:instrText>ADDIN CitaviPlaceholder{eyIkaWQiOiIxIiwiRW50cmllcyI6W3siJGlkIjoiMiIsIklkIjoiMTdjNTQyN2EtOTQxZS00NjcxLTkzZDgtOGYzZDgxOGExZDI4IiwiUmFuZ2VMZW5ndGgiOjIyLCJSZWZlcmVuY2VJZCI6ImY1MzM1OGM4LTFmYTctNDg4ZS1hMWNjLWE4NjYzYzU4ZWZmYS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sZWFkZXJib2FyZCIsIkxpbmtlZFJlc291cmNlVHlwZSI6NSwiVXJpU3RyaW5nIjoiaHR0cHM6Ly93d3cua2FnZ2xlLmNvbS9jL3RoZS13aW50b24tc3RvY2stbWFya2V0LWNoYWxsZW5nZS9sZWFkZXJib2FyZCIsIlByb3BlcnRpZXMiOnt9fSwiQW5ub3RhdGlvbnMiOltdLCJMb2NhdGlvblR5cGUiOjAsIk1pcnJvcnNSZWZlcmVuY2VQcm9wZXJ0eUlkIjoxNTEsIkNyZWF0ZWRCeSI6Il9NYXR0aWFzIEx1YmVyIiwiQ3JlYXRlZE9uIjoiMjAxOC0wOC0yOFQwMTowOTo1NyIsIk1vZGlmaWVkQnkiOiJfTWF0dGlhcyBMdWJlci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2IOKAkyBMZWFkZXJib2FyZCIsIlNob3J0VGl0bGVVcGRhdGVUeXBlIjowLCJTdGF0aWNJZHMiOlsiZmY3Y2I1ODAtMjNlOS00MTBmLTg3NDgtMmVmYzZhNTMwMzU3Il0sIlRhYmxlT2ZDb250ZW50c0NvbXBsZXhpdHkiOjAsIlRhYmxlT2ZDb250ZW50c1NvdXJjZVRleHRGb3JtYXQiOjAsIlRhc2tzIjpbXSwiVGl0bGUiOiJMZWFkZXJib2FyZCIsIlRyYW5zbGF0b3JzIjpbXSwiWWVhclJlc29sdmVkIjoiMjAxNiIsIkNyZWF0ZWRCeSI6Il9NYXR0aWFzIEx1YmVyIiwiQ3JlYXRlZE9uIjoiMjAxOC0wOC0yOFQwMTowOTo0NSIsIk1vZGlmaWVkQnkiOiJfTWF0emUiLCJJZCI6ImY1MzM1OGM4LTFmYTctNDg4ZS1hMWNjLWE4NjYzYzU4ZWZm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XaW50b24gQ2FwaXRhbCwgMjAxNikifV19LCJUYWciOiJDaXRhdmlQbGFjZWhvbGRlciM0M2NkNjA0NC1mMWVjLTQ0ZjMtOTM5My1kYTc2MjUzNWY1NTkiLCJUZXh0IjoiKFdpbnRvbiBDYXBpdGFsLCAyMDE2KSIsIldBSVZlcnNpb24iOiI2LjEuMC4wIn0=}</w:instrText>
          </w:r>
          <w:r w:rsidR="0021347F">
            <w:fldChar w:fldCharType="separate"/>
          </w:r>
          <w:r w:rsidR="00471F5E">
            <w:t>(Winton Capital, 2016)</w:t>
          </w:r>
          <w:r w:rsidR="0021347F">
            <w:fldChar w:fldCharType="end"/>
          </w:r>
        </w:sdtContent>
      </w:sdt>
    </w:p>
    <w:p w14:paraId="0AEE7297" w14:textId="77777777" w:rsidR="00CA49ED" w:rsidRDefault="00D56BFD" w:rsidP="00CA49ED">
      <w:pPr>
        <w:keepNext/>
      </w:pPr>
      <w:r>
        <w:rPr>
          <w:noProof/>
          <w:lang w:eastAsia="de-DE"/>
        </w:rPr>
        <w:drawing>
          <wp:inline distT="0" distB="0" distL="0" distR="0" wp14:anchorId="2F0E0939" wp14:editId="2E037F00">
            <wp:extent cx="5759450" cy="766445"/>
            <wp:effectExtent l="0" t="0" r="0" b="0"/>
            <wp:docPr id="46" name="Grafik 46"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est Submission.JPG"/>
                    <pic:cNvPicPr/>
                  </pic:nvPicPr>
                  <pic:blipFill>
                    <a:blip r:embed="rId24">
                      <a:extLst>
                        <a:ext uri="{28A0092B-C50C-407E-A947-70E740481C1C}">
                          <a14:useLocalDpi xmlns:a14="http://schemas.microsoft.com/office/drawing/2010/main" val="0"/>
                        </a:ext>
                      </a:extLst>
                    </a:blip>
                    <a:stretch>
                      <a:fillRect/>
                    </a:stretch>
                  </pic:blipFill>
                  <pic:spPr>
                    <a:xfrm>
                      <a:off x="0" y="0"/>
                      <a:ext cx="5759450" cy="766445"/>
                    </a:xfrm>
                    <a:prstGeom prst="rect">
                      <a:avLst/>
                    </a:prstGeom>
                  </pic:spPr>
                </pic:pic>
              </a:graphicData>
            </a:graphic>
          </wp:inline>
        </w:drawing>
      </w:r>
    </w:p>
    <w:p w14:paraId="0B7E3080" w14:textId="0B7055AD" w:rsidR="00D56BFD" w:rsidRPr="00D56BFD" w:rsidRDefault="00CA49ED" w:rsidP="00CA49ED">
      <w:pPr>
        <w:pStyle w:val="Beschriftung"/>
      </w:pPr>
      <w:r>
        <w:t xml:space="preserve">Abbildung </w:t>
      </w:r>
      <w:fldSimple w:instr=" SEQ Abbildung \* ARABIC ">
        <w:r w:rsidR="00FD144F">
          <w:rPr>
            <w:noProof/>
          </w:rPr>
          <w:t>26</w:t>
        </w:r>
      </w:fldSimple>
      <w:r>
        <w:t xml:space="preserve"> Scores des finalen Modells</w:t>
      </w:r>
    </w:p>
    <w:p w14:paraId="67CEFF36" w14:textId="6F232060" w:rsidR="002E4D15" w:rsidRDefault="00A65EAC" w:rsidP="00B4251B">
      <w:pPr>
        <w:pStyle w:val="berschrift1"/>
      </w:pPr>
      <w:bookmarkStart w:id="31" w:name="_Toc523318456"/>
      <w:r>
        <w:t>Resultate</w:t>
      </w:r>
      <w:bookmarkEnd w:id="31"/>
    </w:p>
    <w:p w14:paraId="132D5C9C" w14:textId="26E7F045" w:rsidR="00D315D2" w:rsidRDefault="0079434C" w:rsidP="0079434C">
      <w:r>
        <w:t>Nun wurde im letzten Kapitel gezeigt, durch welches Vorgehen die Competition erfolgreich absolviert hätte werden können und das Ziel einer Top</w:t>
      </w:r>
      <w:r w:rsidR="00AA093C">
        <w:t>-</w:t>
      </w:r>
      <w:r>
        <w:t>1%</w:t>
      </w:r>
      <w:r w:rsidR="00AA093C">
        <w:t>-</w:t>
      </w:r>
      <w:r>
        <w:t>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w:t>
      </w:r>
      <w:r w:rsidR="00AA093C">
        <w:t>n</w:t>
      </w:r>
      <w:r>
        <w:t xml:space="preserve"> erörtert werden</w:t>
      </w:r>
      <w:r w:rsidR="00F909B3">
        <w:t>,</w:t>
      </w:r>
      <w:r>
        <w:t xml:space="preserve"> warum sich bestimmte Algorithmen durchsetzen konnten und welche Features dabei am meisten geholfen haben. Auch auf die Methoden der Feature Selektion wird noch einmal genauer eingegangen, da die Reduktion des Datensatzes </w:t>
      </w:r>
      <w:r w:rsidR="0057154A">
        <w:t>beim Vorgehen</w:t>
      </w:r>
      <w:r>
        <w:t xml:space="preserve"> ein besonders zentraler Bestandteil des Prozesses </w:t>
      </w:r>
      <w:r w:rsidR="0057154A">
        <w:t xml:space="preserve">gewesen </w:t>
      </w:r>
      <w:r w:rsidR="00AA093C">
        <w:t>ist</w:t>
      </w:r>
      <w:r>
        <w:t>.</w:t>
      </w:r>
    </w:p>
    <w:p w14:paraId="08F9CD9D" w14:textId="77777777" w:rsidR="00D315D2" w:rsidRDefault="00D315D2">
      <w:pPr>
        <w:spacing w:line="259" w:lineRule="auto"/>
      </w:pPr>
      <w:r>
        <w:br w:type="page"/>
      </w:r>
    </w:p>
    <w:p w14:paraId="235290CC" w14:textId="77777777" w:rsidR="0079434C" w:rsidRDefault="0079434C" w:rsidP="0079434C"/>
    <w:p w14:paraId="158470D8" w14:textId="2226B3DA" w:rsidR="004E3DA1" w:rsidRDefault="001F0370" w:rsidP="004E3DA1">
      <w:pPr>
        <w:pStyle w:val="berschrift2"/>
      </w:pPr>
      <w:bookmarkStart w:id="32" w:name="_Toc523318457"/>
      <w:r>
        <w:t>Algorithmik</w:t>
      </w:r>
      <w:bookmarkEnd w:id="32"/>
    </w:p>
    <w:p w14:paraId="65173B9A" w14:textId="186B10A8"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6D5F29">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X01hdHRpYXMgTHViZXIiLCJDcmVhdGVkT24iOiIyMDE4LTA4LTIzVDEzOjA3OjU4IiwiTW9kaWZpZWRCeSI6Il9NYXR0aWFzIEx1YmVy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l9NYXR0aWFzIEx1YmVyIiwiQ3JlYXRlZE9uIjoiMjAxOC0wOC0yM1QxMzowNzo1OCIsIk1vZGlmaWVkQnkiOiJfTWF0dGlhcyBMdWJlci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fTWF0dGlhcyBMdWJlciIsIkNyZWF0ZWRPbiI6IjIwMTgtMDgtMjNUMTM6MDc6NTgiLCJNb2RpZmllZEJ5IjoiX01hdHRpYXMgTHViZXI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fTWF0dGlhcyBMdWJlciIsIkNyZWF0ZWRPbiI6IjIwMTgtMDgtMjNUMTM6MDc6NTgiLCJNb2RpZmllZEJ5IjoiX01hdHRpYXMgTHViZXI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X01hdHRpYXMgTHViZXIiLCJDcmVhdGVkT24iOiIyMDE4LTA4LTIzVDEzOjA3OjU4IiwiTW9kaWZpZWRCeSI6Il9NYXR6ZSIsIklkIjoiMmJhMmY2MDQtZjc0OC00MmJiLWFjYTItZDRjNWMyYzJlNmRjIiwiTW9kaWZpZWRPbiI6IjIwMTgtMDgtMjlUMjI6NTg6NTk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r w:rsidR="00471F5E">
            <w:t>Hoerl and Kennard</w:t>
          </w:r>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6D5F29">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l9NYXR0aWFzIEx1YmVyIiwiQ3JlYXRlZE9uIjoiMjAxOC0wOC0yM1QxMzowNzo1OCIsIk1vZGlmaWVkQnkiOiJfTWF0dGlhcyBMdWJlci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fTWF0dGlhcyBMdWJlciIsIkNyZWF0ZWRPbiI6IjIwMTgtMDgtMjNUMTM6MDc6NTgiLCJNb2RpZmllZEJ5IjoiX01hdHRpYXMgTHViZXI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X01hdHRpYXMgTHViZXIiLCJDcmVhdGVkT24iOiIyMDE4LTA4LTIzVDEzOjA3OjU4IiwiTW9kaWZpZWRCeSI6Il9NYXR0aWFzIEx1YmVy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X01hdHRpYXMgTHViZXIiLCJDcmVhdGVkT24iOiIyMDE4LTA4LTIzVDEzOjA3OjU4IiwiTW9kaWZpZWRCeSI6Il9NYXR0aWFzIEx1YmVy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l9NYXR0aWFzIEx1YmVyIiwiQ3JlYXRlZE9uIjoiMjAxOC0wOC0yM1QxMzowNzo1OCIsIk1vZGlmaWVkQnkiOiJfTWF0emUiLCJJZCI6IjJiYTJmNjA0LWY3NDgtNDJiYi1hY2EyLWQ0YzVjMmMyZTZkYyIsIk1vZGlmaWVkT24iOiIyMDE4LTA4LTI5VDIyOjU4OjU5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471F5E">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w:t>
      </w:r>
      <w:r w:rsidR="00AA093C">
        <w:t>,</w:t>
      </w:r>
      <w:r w:rsidR="001F6C20">
        <w:t xml:space="preserve"> wenn sich bei verletzter Annahme noch unverzerrte Schätzungen ergeben,</w:t>
      </w:r>
      <w:r w:rsidR="00637320">
        <w:t xml:space="preserve"> kann die Residuenquadratsumme schnell</w:t>
      </w:r>
      <w:r w:rsidR="00005922">
        <w:t>,</w:t>
      </w:r>
      <w:r w:rsidR="00637320">
        <w:t xml:space="preserve"> stark ansteigen</w:t>
      </w:r>
      <w:r w:rsidR="00005922">
        <w:t>. E</w:t>
      </w:r>
      <w:r w:rsidR="001F6C20">
        <w:t xml:space="preserv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Für das Model</w:t>
      </w:r>
      <w:r w:rsidR="006134E6">
        <w:t>l</w:t>
      </w:r>
      <w:r w:rsidR="00301B28">
        <w:t xml:space="preserve"> bedeutet das nach den Ansätzen von </w:t>
      </w:r>
      <w:sdt>
        <w:sdtPr>
          <w:alias w:val="Don't edit this field"/>
          <w:tag w:val="CitaviPlaceholder#f2ab9184-0ccb-48d5-93e9-28d68a5acba5"/>
          <w:id w:val="-2127841005"/>
        </w:sdtPr>
        <w:sdtContent>
          <w:r w:rsidR="00301B28">
            <w:fldChar w:fldCharType="begin"/>
          </w:r>
          <w:r w:rsidR="006D5F29">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X01hdHRpYXMgTHViZXIiLCJDcmVhdGVkT24iOiIyMDE4LTA4LTI0VDIyOjI5OjI1IiwiTW9kaWZpZWRCeSI6Il9NYXR0aWFzIEx1YmVyIiwiSWQiOiI5MDdiNzBmNS03MDIwLTQ2ZTctYTBhNS04NWM2MzU3ZWMyZmUiLCJNb2RpZmllZE9uIjoiMjAxOC0wOC0yNFQyMjoyOToyNSIsIlByb2plY3QiOnsiJGlkIjoiNSJ9fSx7IiRpZCI6IjYiLCJGaXJzdE5hbWUiOiJTLllhLiIsIkxhc3ROYW1lIjoiU2hhdHNraWtoIiwiUHJvdGVjdGVkIjpmYWxzZSwiU2V4IjowLCJDcmVhdGVkQnkiOiJfTWF0dGlhcyBMdWJlciIsIkNyZWF0ZWRPbiI6IjIwMTgtMDgtMjRUMjI6Mjk6MjUiLCJNb2RpZmllZEJ5IjoiX01hdHRpYXMgTHViZXI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X01hdHRpYXMgTHViZXIiLCJDcmVhdGVkT24iOiIyMDE4LTA4LTI0VDIyOjI5OjI1IiwiTW9kaWZpZWRCeSI6Il9NYXR0aWFzIEx1YmVy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r w:rsidR="00471F5E">
            <w:t>Melkumova and Shatskikh</w:t>
          </w:r>
          <w:r w:rsidR="00301B28">
            <w:fldChar w:fldCharType="end"/>
          </w:r>
        </w:sdtContent>
      </w:sdt>
      <w:r w:rsidR="00301B28">
        <w:t xml:space="preserve"> </w:t>
      </w:r>
      <w:sdt>
        <w:sdtPr>
          <w:alias w:val="Don't edit this field"/>
          <w:tag w:val="CitaviPlaceholder#be4e0c52-2656-4e01-b239-10b6b81f92e5"/>
          <w:id w:val="-1639173293"/>
        </w:sdtPr>
        <w:sdtContent>
          <w:r w:rsidR="00301B28">
            <w:fldChar w:fldCharType="begin"/>
          </w:r>
          <w:r w:rsidR="006D5F29">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l9NYXR0aWFzIEx1YmVyIiwiQ3JlYXRlZE9uIjoiMjAxOC0wOC0yNFQyMjoyOToyNSIsIk1vZGlmaWVkQnkiOiJfTWF0dGlhcyBMdWJlciIsIklkIjoiOTA3YjcwZjUtNzAyMC00NmU3LWEwYTUtODVjNjM1N2VjMmZlIiwiTW9kaWZpZWRPbiI6IjIwMTgtMDgtMjRUMjI6Mjk6MjUiLCJQcm9qZWN0Ijp7IiRpZCI6IjUifX0seyIkaWQiOiI2IiwiRmlyc3ROYW1lIjoiUy5ZYS4iLCJMYXN0TmFtZSI6IlNoYXRza2lraCIsIlByb3RlY3RlZCI6ZmFsc2UsIlNleCI6MCwiQ3JlYXRlZEJ5IjoiX01hdHRpYXMgTHViZXIiLCJDcmVhdGVkT24iOiIyMDE4LTA4LTI0VDIyOjI5OjI1IiwiTW9kaWZpZWRCeSI6Il9NYXR0aWFzIEx1YmVy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l9NYXR0aWFzIEx1YmVyIiwiQ3JlYXRlZE9uIjoiMjAxOC0wOC0yNFQyMjoyOToyNSIsIk1vZGlmaWVkQnkiOiJfTWF0dGlhcyBMdWJlci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l9NYXR0aWFzIEx1YmVyIiwiQ3JlYXRlZE9uIjoiMjAxOC0wOC0yNFQyMjoyOToyNSIsIk1vZGlmaWVkQnkiOiJfTWF0dGlhcyBMdWJlci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X01hdHRpYXMgTHViZXIiLCJDcmVhdGVkT24iOiIyMDE4LTA4LTI0VDIyOjI5OjI1IiwiTW9kaWZpZWRCeSI6Il9NYXR6ZSIsIklkIjoiZjRlZTlkZjYtMjNjNS00YWY1LWE2ZmQtYzZmMjJiYjMyZDA3IiwiTW9kaWZpZWRPbiI6IjIwMTgtMDgtMjlUMjI6NTg6NT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471F5E">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25b43d66-8bc0-491c-a1b8-9d1c970637ff"/>
          <w:id w:val="-804234131"/>
          <w:placeholder>
            <w:docPart w:val="DefaultPlaceholder_-1854013440"/>
          </w:placeholder>
        </w:sdtPr>
        <w:sdtContent>
          <w:r w:rsidR="003D0D8E">
            <w:fldChar w:fldCharType="begin"/>
          </w:r>
          <w:r w:rsidR="006D5F29">
            <w:instrText>ADDIN CitaviPlaceholder{eyIkaWQiOiIxIiwiRW50cmllcyI6W3siJGlkIjoiMiIsIklkIjoiNzIxNTlmNjctZGFhYi00YTJkLWJhMDctZGNlMzQyMTIwYzky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X01hdHRpYXMgTHViZXIiLCJDcmVhdGVkT24iOiIyMDE4LTA4LTIzVDEzOjA3OjU4IiwiTW9kaWZpZWRCeSI6Il9NYXR0aWFzIEx1YmVy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l9NYXR0aWFzIEx1YmVyIiwiQ3JlYXRlZE9uIjoiMjAxOC0wOC0yM1QxMzowNzo1OCIsIk1vZGlmaWVkQnkiOiJfTWF0dGlhcyBMdWJlci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fTWF0dGlhcyBMdWJlciIsIkNyZWF0ZWRPbiI6IjIwMTgtMDgtMjNUMTM6MDc6NTgiLCJNb2RpZmllZEJ5IjoiX01hdHRpYXMgTHViZXI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fTWF0dGlhcyBMdWJlciIsIkNyZWF0ZWRPbiI6IjIwMTgtMDgtMjNUMTM6MDc6NTgiLCJNb2RpZmllZEJ5IjoiX01hdHRpYXMgTHViZXI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X01hdHRpYXMgTHViZXIiLCJDcmVhdGVkT24iOiIyMDE4LTA4LTIzVDEzOjA3OjU4IiwiTW9kaWZpZWRCeSI6Il9NYXR6ZSIsIklkIjoiMmJhMmY2MDQtZjc0OC00MmJiLWFjYTItZDRjNWMyYzJlNmRjIiwiTW9kaWZpZWRPbiI6IjIwMTgtMDgtMjlUMjI6NTg6NTk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MjViNDNkNjYtOGJjMC00OTFjLWExYjgtOWQxYzk3MDYzN2ZmIiwiVGV4dCI6IkhvZXJsIGFuZCBLZW5uYXJkIiwiV0FJVmVyc2lvbiI6IjYuMS4wLjAifQ==}</w:instrText>
          </w:r>
          <w:r w:rsidR="003D0D8E">
            <w:fldChar w:fldCharType="separate"/>
          </w:r>
          <w:r w:rsidR="00471F5E">
            <w:t>Hoerl and Kennard</w:t>
          </w:r>
          <w:r w:rsidR="003D0D8E">
            <w:fldChar w:fldCharType="end"/>
          </w:r>
        </w:sdtContent>
      </w:sdt>
      <w:r w:rsidR="00DB3310">
        <w:t xml:space="preserve"> einen </w:t>
      </w:r>
      <w:r w:rsidR="00DB3310" w:rsidRPr="00831353">
        <w:rPr>
          <w:i/>
        </w:rPr>
        <w:t>Shrinkage</w:t>
      </w:r>
      <w:r w:rsidR="00DB3310">
        <w:t xml:space="preserve">-Parameter </w:t>
      </w:r>
      <w:r w:rsidR="006C0D31">
        <w:t xml:space="preserve">k </w:t>
      </w:r>
      <w:r w:rsidR="00D34325">
        <w:t xml:space="preserve">(in der Implementierung von </w:t>
      </w:r>
      <w:r w:rsidR="00D34325" w:rsidRPr="003D0D8E">
        <w:rPr>
          <w:i/>
        </w:rPr>
        <w:t>SciKit-Learn</w:t>
      </w:r>
      <w:r w:rsidR="007252F6">
        <w:t xml:space="preserve"> wurde dieser</w:t>
      </w:r>
      <w:r w:rsidR="00D34325">
        <w:t xml:space="preserve"> </w:t>
      </w:r>
      <w:r w:rsidR="00D34325" w:rsidRPr="003D0D8E">
        <w:rPr>
          <w:i/>
        </w:rPr>
        <w:t>alpha</w:t>
      </w:r>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das lineare Model</w:t>
      </w:r>
      <w:r w:rsidR="006134E6">
        <w:t>l</w:t>
      </w:r>
      <w:r w:rsidR="00DB3310">
        <w:t xml:space="preserve"> regularisiert</w:t>
      </w:r>
      <w:r w:rsidR="00637320">
        <w:t xml:space="preserve"> </w:t>
      </w:r>
      <w:r w:rsidR="00005922">
        <w:t xml:space="preserve">wird </w:t>
      </w:r>
      <w:r w:rsidR="00637320">
        <w:t>und für realistischere Koeffizienten sorgt.</w:t>
      </w:r>
      <w:r w:rsidR="003A4C5A">
        <w:t xml:space="preserve"> Trotzdem werden die Koeffizienten nie komplett Null und anders als bei der verwandten </w:t>
      </w:r>
      <w:r w:rsidR="003A4C5A" w:rsidRPr="003A4C5A">
        <w:rPr>
          <w:i/>
        </w:rPr>
        <w:t>Lasso</w:t>
      </w:r>
      <w:r w:rsidR="003A4C5A">
        <w:t xml:space="preserve">-Regression bleiben alle Variablen im Modell enthalten </w:t>
      </w:r>
      <w:sdt>
        <w:sdtPr>
          <w:alias w:val="Don't edit this field"/>
          <w:tag w:val="CitaviPlaceholder#c650af4c-f676-4dc8-9a58-5208ef42f46e"/>
          <w:id w:val="1669370002"/>
          <w:placeholder>
            <w:docPart w:val="DefaultPlaceholder_-1854013440"/>
          </w:placeholder>
        </w:sdtPr>
        <w:sdtContent>
          <w:r w:rsidR="003A4C5A">
            <w:fldChar w:fldCharType="begin"/>
          </w:r>
          <w:r w:rsidR="006D5F29">
            <w:instrText>ADDIN CitaviPlaceholder{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1jRG9uYWxkLCAyMDA5KSJ9XX0sIlRhZyI6IkNpdGF2aVBsYWNlaG9sZGVyI2M2NTBhZjRjLWY2NzYtNGRjOC05YTU4LTUyMDhlZjQyZjQ2ZSIsIlRleHQiOiIodmdsLiBNY0RvbmFsZCwgMjAwOSkiLCJXQUlWZXJzaW9uIjoiNi4xLjAuMCJ9}</w:instrText>
          </w:r>
          <w:r w:rsidR="003A4C5A">
            <w:fldChar w:fldCharType="separate"/>
          </w:r>
          <w:r w:rsidR="00471F5E">
            <w:t>(vgl. McDonald, 2009)</w:t>
          </w:r>
          <w:r w:rsidR="003A4C5A">
            <w:fldChar w:fldCharType="end"/>
          </w:r>
        </w:sdtContent>
      </w:sdt>
      <w:r w:rsidR="003A4C5A">
        <w:t>.</w:t>
      </w:r>
    </w:p>
    <w:p w14:paraId="331D5387" w14:textId="61C2BE23" w:rsidR="00605CA6" w:rsidRDefault="00605CA6" w:rsidP="00605CA6">
      <w:r>
        <w:t>Formal ergibt sich so für die Berech</w:t>
      </w:r>
      <w:r w:rsidR="003D0D8E">
        <w:t>n</w:t>
      </w:r>
      <w:r>
        <w:t>ung der Koeffizienten:</w:t>
      </w:r>
    </w:p>
    <w:p w14:paraId="071A3BE3" w14:textId="77777777" w:rsidR="00605CA6" w:rsidRPr="00301B28" w:rsidRDefault="00AA093C"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689312C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r w:rsidRPr="00C33F2E">
        <w:rPr>
          <w:i/>
        </w:rPr>
        <w:t>alpha</w:t>
      </w:r>
      <w:r>
        <w:t xml:space="preserve"> durch Cross-Validation so ermittelt, dass eine </w:t>
      </w:r>
      <w:r w:rsidR="00835014">
        <w:t xml:space="preserve">jeweils </w:t>
      </w:r>
      <w:r>
        <w:t>gewünschte Messgröße optimiert wird</w:t>
      </w:r>
      <w:r w:rsidR="00810E7C">
        <w:t>.</w:t>
      </w:r>
      <w:r>
        <w:t xml:space="preserve"> </w:t>
      </w:r>
      <w:r w:rsidR="00810E7C">
        <w:t>I</w:t>
      </w:r>
      <w:r>
        <w:t>m Fall de</w:t>
      </w:r>
      <w:r w:rsidR="00697139">
        <w:t>s</w:t>
      </w:r>
      <w:r>
        <w:t xml:space="preserve"> </w:t>
      </w:r>
      <w:r w:rsidR="00697139">
        <w:t>Wettbewerbs</w:t>
      </w:r>
      <w:r>
        <w:t xml:space="preserve"> war das der MAE. </w:t>
      </w:r>
      <w:r w:rsidR="00835014">
        <w:t xml:space="preserve">Andere </w:t>
      </w:r>
      <w:r>
        <w:t>Ansätze empfehlen stattdessen darauf zu achten</w:t>
      </w:r>
      <w:r w:rsidR="00AA093C">
        <w:t>,</w:t>
      </w:r>
      <w:r>
        <w:t xml:space="preserve"> da</w:t>
      </w:r>
      <w:r w:rsidR="00AA093C">
        <w:t>s</w:t>
      </w:r>
      <w:r>
        <w:t xml:space="preserve">s die Koeffizienten </w:t>
      </w:r>
      <w:r w:rsidR="00835014">
        <w:t xml:space="preserve">sich </w:t>
      </w:r>
      <w:r>
        <w:t>bei d</w:t>
      </w:r>
      <w:r w:rsidR="00835014">
        <w:t>em gewählten Wert</w:t>
      </w:r>
      <w:r>
        <w:t xml:space="preserve"> bereits stabilisiert haben und bei weiterem Anheben von </w:t>
      </w:r>
      <w:r w:rsidRPr="00C33F2E">
        <w:rPr>
          <w:i/>
        </w:rPr>
        <w:t>alpha</w:t>
      </w:r>
      <w:r>
        <w:t xml:space="preserve"> nur noch geringfügig schrumpfen.</w:t>
      </w:r>
      <w:r w:rsidR="00835014">
        <w:t xml:space="preserve"> Für gewöhnlich reich</w:t>
      </w:r>
      <w:r w:rsidR="00C33F2E">
        <w:t>t</w:t>
      </w:r>
      <w:r w:rsidR="00835014">
        <w:t xml:space="preserve"> oft schon eine geringfügige Regularisierung aus, um den gewünscht Effekt zu erzielen. Im Rahmen der Challenge wurde für die beiden Tagesrenditen allerdings ein weitaus höherer Wert von 18 für Ret_PlusOne bzw. 15 für Ret_PlusTwo </w:t>
      </w:r>
      <w:r w:rsidR="00810E7C">
        <w:t>ermittelt</w:t>
      </w:r>
      <w:r w:rsidR="00835014">
        <w:t>. Da</w:t>
      </w:r>
      <w:r w:rsidR="00810E7C">
        <w:t>s</w:t>
      </w:r>
      <w:r w:rsidR="00835014">
        <w:t xml:space="preserve"> schein</w:t>
      </w:r>
      <w:r w:rsidR="00AA093C">
        <w:t>t</w:t>
      </w:r>
      <w:r w:rsidR="00835014">
        <w:t xml:space="preserve"> in Anbetracht der stark verrauschen </w:t>
      </w:r>
      <w:r w:rsidR="00C33F2E">
        <w:t>Daten</w:t>
      </w:r>
      <w:r w:rsidR="00835014">
        <w:t xml:space="preserve"> allerdings auch durchaus schlüssig, wenn </w:t>
      </w:r>
      <w:r w:rsidR="00697139">
        <w:t>Überanpassung</w:t>
      </w:r>
      <w:r w:rsidR="00835014">
        <w:t xml:space="preserve"> effektiv entgegengewirkt werden soll</w:t>
      </w:r>
      <w:r w:rsidR="008620EF">
        <w:t>.</w:t>
      </w:r>
    </w:p>
    <w:p w14:paraId="4ECDCAF9" w14:textId="656AC64C" w:rsidR="00605CA6" w:rsidRPr="00E93481" w:rsidRDefault="00605CA6" w:rsidP="00605CA6">
      <w:r>
        <w:lastRenderedPageBreak/>
        <w:t xml:space="preserve"> </w:t>
      </w:r>
    </w:p>
    <w:p w14:paraId="12C1B099" w14:textId="0C09BAE6" w:rsidR="00D34325" w:rsidRDefault="00605CA6" w:rsidP="00835014">
      <w:r>
        <w:t xml:space="preserve">  </w:t>
      </w:r>
      <w:r w:rsidR="00835014">
        <w:rPr>
          <w:noProof/>
          <w:lang w:eastAsia="de-DE"/>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6CBBBD51" w:rsidR="00A94356" w:rsidRPr="00C819E8" w:rsidRDefault="00D34325" w:rsidP="00D34325">
      <w:pPr>
        <w:pStyle w:val="Beschriftung"/>
        <w:rPr>
          <w:color w:val="auto"/>
        </w:rPr>
      </w:pPr>
      <w:r>
        <w:t xml:space="preserve">Abbildung </w:t>
      </w:r>
      <w:fldSimple w:instr=" SEQ Abbildung \* ARABIC ">
        <w:r w:rsidR="00FD144F">
          <w:rPr>
            <w:noProof/>
          </w:rPr>
          <w:t>27</w:t>
        </w:r>
      </w:fldSimple>
      <w:r w:rsidR="00C819E8">
        <w:t xml:space="preserve"> Ridge-Koeffizienten bei zunehmender Regularisierung, die gestrichelte Linie gibt jeweils das im Modell gewählte alpha an.</w:t>
      </w:r>
      <w:r w:rsidR="00CD61A2">
        <w:t xml:space="preserve"> </w:t>
      </w:r>
    </w:p>
    <w:p w14:paraId="7CF105F2" w14:textId="44DF8C53" w:rsidR="00810E7C" w:rsidRDefault="00835014" w:rsidP="00835014">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Insgesamt können so</w:t>
      </w:r>
      <w:r w:rsidR="00C33F2E">
        <w:t>,</w:t>
      </w:r>
      <w:r>
        <w:t xml:space="preserve"> trotz leichter Verzerrung</w:t>
      </w:r>
      <w:r w:rsidR="00C33F2E">
        <w:t>,</w:t>
      </w:r>
      <w:r>
        <w:t xml:space="preserve"> Modelle erzeugt werden, die eine geringere Residuenquadratsumme aufweisen, als die Methode der kleinesten Quadrate. </w:t>
      </w:r>
      <w:r w:rsidR="008C7F51">
        <w:t xml:space="preserve">Insbesondere kollineare Regressoren werden dadurch geschrumpft und im Vorzeichen korrigiert. </w:t>
      </w:r>
    </w:p>
    <w:p w14:paraId="44D4E7DB" w14:textId="7B331A12" w:rsidR="004E61EB" w:rsidRPr="004E61EB" w:rsidRDefault="004E61EB" w:rsidP="00835014">
      <w:r w:rsidRPr="004E61EB">
        <w:t xml:space="preserve">In Bezug auf die Challenge lässt sich dadurch ableiten, dass </w:t>
      </w:r>
      <w:r w:rsidR="00AA093C">
        <w:t xml:space="preserve">es </w:t>
      </w:r>
      <w:r w:rsidRPr="004E61EB">
        <w:t>vielleicht gerade durch die bewusste Inkaufnahme von Bias zugunsten von robusteren Prognosen dazu geführt hat, dass nicht nur auf den Trainingsdaten</w:t>
      </w:r>
      <w:r w:rsidR="00D56BFD">
        <w:t>,</w:t>
      </w:r>
      <w:r w:rsidRPr="004E61EB">
        <w:t xml:space="preserve"> sondern auch konsistent auf beiden Leaderboards vergleichbare Ergebnisse erreicht werden konnten.</w:t>
      </w:r>
    </w:p>
    <w:p w14:paraId="15B7D715" w14:textId="57B85F62" w:rsidR="005E712F" w:rsidRDefault="005E712F" w:rsidP="005E712F">
      <w:pPr>
        <w:pStyle w:val="berschrift2"/>
      </w:pPr>
      <w:bookmarkStart w:id="33" w:name="_Toc523318458"/>
      <w:r>
        <w:t>Feature Selektion</w:t>
      </w:r>
      <w:bookmarkEnd w:id="33"/>
    </w:p>
    <w:p w14:paraId="6C5E02A6" w14:textId="2D58643C" w:rsidR="00C06DEC" w:rsidRDefault="005F60EF" w:rsidP="00D34325">
      <w:r>
        <w:t>Feature</w:t>
      </w:r>
      <w:r w:rsidR="00AA093C">
        <w:t xml:space="preserve"> </w:t>
      </w:r>
      <w:r>
        <w:t>Sele</w:t>
      </w:r>
      <w:r w:rsidR="00AA093C">
        <w:t>k</w:t>
      </w:r>
      <w:r>
        <w:t>tion war auch deshalb ein wichtiger Punkt beim Vorgehen, da durch die Art</w:t>
      </w:r>
      <w:r w:rsidR="00AA093C">
        <w:t>,</w:t>
      </w:r>
      <w:r>
        <w:t xml:space="preserve"> wie neue Features generiert wurde</w:t>
      </w:r>
      <w:r w:rsidR="00C33F2E">
        <w:t>n,</w:t>
      </w:r>
      <w:r>
        <w:t xml:space="preserve"> Kollinearität nicht ausgeschlossen </w:t>
      </w:r>
      <w:r w:rsidR="00AA093C">
        <w:t>wurde</w:t>
      </w:r>
      <w:r>
        <w:t xml:space="preserve">, bzw. </w:t>
      </w:r>
      <w:r w:rsidR="00AA093C">
        <w:t xml:space="preserve">eher </w:t>
      </w:r>
      <w:r>
        <w:t xml:space="preserve">sogar bewusst in </w:t>
      </w:r>
      <w:r w:rsidR="001864D9">
        <w:t>K</w:t>
      </w:r>
      <w:r>
        <w:t>auf genomme</w:t>
      </w:r>
      <w:r w:rsidR="00AA093C">
        <w:t>n</w:t>
      </w:r>
      <w:r>
        <w:t xml:space="preserve">. So wurden z.B. für die Minutenrenditen </w:t>
      </w:r>
      <w:r w:rsidR="008E7A7D">
        <w:t xml:space="preserve">die </w:t>
      </w:r>
      <w:r>
        <w:t xml:space="preserve">Varianz und </w:t>
      </w:r>
      <w:r w:rsidR="008E7A7D">
        <w:t>die mittlere Absolutabweichung (M</w:t>
      </w:r>
      <w:r w:rsidR="008E7A7D" w:rsidRPr="008E7A7D">
        <w:t xml:space="preserve">ean </w:t>
      </w:r>
      <w:r w:rsidR="008E7A7D">
        <w:t>A</w:t>
      </w:r>
      <w:r w:rsidR="008E7A7D" w:rsidRPr="008E7A7D">
        <w:t xml:space="preserve">bsolute </w:t>
      </w:r>
      <w:r w:rsidR="008E7A7D">
        <w:t>D</w:t>
      </w:r>
      <w:r w:rsidR="008E7A7D" w:rsidRPr="008E7A7D">
        <w:t>eviation</w:t>
      </w:r>
      <w:r w:rsidR="008E7A7D">
        <w:t xml:space="preserve">, kurz: </w:t>
      </w:r>
      <w:r>
        <w:t>MAD</w:t>
      </w:r>
      <w:r w:rsidR="008E7A7D">
        <w:t>)</w:t>
      </w:r>
      <w:r>
        <w:t xml:space="preserve"> berechnet, obwohl davon auszugehen ist</w:t>
      </w:r>
      <w:r w:rsidR="00C33F2E">
        <w:t>,</w:t>
      </w:r>
      <w:r>
        <w:t xml:space="preserve"> da</w:t>
      </w:r>
      <w:r w:rsidR="00C33F2E">
        <w:t>s</w:t>
      </w:r>
      <w:r>
        <w:t xml:space="preserve">s diese nicht ganz unabhängig voneinander agieren und das ist nur eins von vielen Beispielen. </w:t>
      </w:r>
      <w:r w:rsidR="00E3510C">
        <w:t xml:space="preserve">Zwar lässt sich Kollinearität nicht zwangsläufig durch Korrelationen bestimmen, </w:t>
      </w:r>
      <w:r w:rsidR="00E3510C" w:rsidRPr="00E3510C">
        <w:t xml:space="preserve">da in den Feature-Sets allerdings durchaus sehr hohe paarweise Korrelationen auftraten, ist zumindest davon auszugehen, dass einige der Merkmale lineare </w:t>
      </w:r>
      <w:r w:rsidR="00E3510C" w:rsidRPr="00E3510C">
        <w:lastRenderedPageBreak/>
        <w:t>Abhängigkeiten aufw</w:t>
      </w:r>
      <w:r w:rsidR="00D70AEA">
        <w:t>ei</w:t>
      </w:r>
      <w:r w:rsidR="00E3510C" w:rsidRPr="00E3510C">
        <w:t xml:space="preserve">sen </w:t>
      </w:r>
      <w:sdt>
        <w:sdtPr>
          <w:alias w:val="Don't edit this field"/>
          <w:tag w:val="CitaviPlaceholder#58202b0e-2265-49f9-bad6-b302f341424e"/>
          <w:id w:val="-56479679"/>
          <w:placeholder>
            <w:docPart w:val="DefaultPlaceholder_-1854013440"/>
          </w:placeholder>
        </w:sdtPr>
        <w:sdtContent>
          <w:r w:rsidR="003D0D8E">
            <w:fldChar w:fldCharType="begin"/>
          </w:r>
          <w:r w:rsidR="006D5F29">
            <w:instrText>ADDIN CitaviPlaceholder{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NYW5zZmllbGQgJiBIZWxtcywgMTk4MikifV19LCJUYWciOiJDaXRhdmlQbGFjZWhvbGRlciM1ODIwMmIwZS0yMjY1LTQ5ZjktYmFkNi1iMzAyZjM0MTQyNGUiLCJUZXh0IjoiKHZnbC4gTWFuc2ZpZWxkICYgSGVsbXMsIDE5ODIpIiwiV0FJVmVyc2lvbiI6IjYuMS4wLjAifQ==}</w:instrText>
          </w:r>
          <w:r w:rsidR="003D0D8E">
            <w:fldChar w:fldCharType="separate"/>
          </w:r>
          <w:r w:rsidR="00471F5E">
            <w:t>(vgl. Mansfield &amp; Helms, 1982)</w:t>
          </w:r>
          <w:r w:rsidR="003D0D8E">
            <w:fldChar w:fldCharType="end"/>
          </w:r>
        </w:sdtContent>
      </w:sdt>
      <w:r w:rsidR="00C33F2E">
        <w:t>.</w:t>
      </w:r>
      <w:r w:rsidR="00E3510C">
        <w:t xml:space="preserve"> </w:t>
      </w:r>
      <w:r>
        <w:t>Auch durch die Auswahl der Features auf Basis von</w:t>
      </w:r>
      <w:r w:rsidR="00C33F2E">
        <w:t xml:space="preserve"> betragsmäßig hohen</w:t>
      </w:r>
      <w:r>
        <w:t xml:space="preserve"> Korrelationen wurde dahingehen nicht selektiert. Nachdem allerdings viele der Algorithmen für </w:t>
      </w:r>
      <w:r w:rsidRPr="005F60EF">
        <w:rPr>
          <w:i/>
        </w:rPr>
        <w:t>Ret_PlusOne</w:t>
      </w:r>
      <w:r>
        <w:t xml:space="preserve"> ebensolche Feature-Sets bevorzugt hatte</w:t>
      </w:r>
      <w:r w:rsidR="00C33F2E">
        <w:t>n</w:t>
      </w:r>
      <w:r>
        <w:t xml:space="preserve">, scheinen die enthaltenen Merkmale tatsächlich </w:t>
      </w:r>
      <w:r w:rsidR="0084129C">
        <w:t>die richtigen Informationen zu enthalten. Umso wichtiger war es demnach, dass die angewendeten Modelle entsprechend mit Kollinearität umgehen können und sich dadurch nicht negativ beeinflussen lassen. Neben der Ridge-Regression, die wie im vorherigem Abschnitt beschrieben</w:t>
      </w:r>
      <w:r w:rsidR="00AA10FB">
        <w:t>,</w:t>
      </w:r>
      <w:r w:rsidR="0084129C">
        <w:t xml:space="preserve"> extra für solche Situationen entwickelt worden ist, schien auch der </w:t>
      </w:r>
      <w:r w:rsidR="0084129C" w:rsidRPr="00E3510C">
        <w:rPr>
          <w:i/>
        </w:rPr>
        <w:t>GradienBoostingRegressor</w:t>
      </w:r>
      <w:r w:rsidR="0084129C">
        <w:t xml:space="preserve"> damit keine Probleme zu haben.</w:t>
      </w:r>
      <w:r w:rsidR="00E3510C">
        <w:t xml:space="preserve"> </w:t>
      </w:r>
      <w:r w:rsidR="00E3510C" w:rsidRPr="00E3510C">
        <w:rPr>
          <w:i/>
        </w:rPr>
        <w:t>ExtraTreeRegressoren</w:t>
      </w:r>
      <w:r w:rsidR="00E3510C">
        <w:t xml:space="preserve"> auf der anderen Seite </w:t>
      </w:r>
      <w:r w:rsidR="0084129C">
        <w:t>schnitten hier nicht so gut ab</w:t>
      </w:r>
      <w:r w:rsidR="00C33F2E">
        <w:t>.</w:t>
      </w:r>
      <w:r w:rsidR="0084129C">
        <w:t xml:space="preserve"> </w:t>
      </w:r>
      <w:r w:rsidR="00C33F2E">
        <w:t>U</w:t>
      </w:r>
      <w:r w:rsidR="0084129C">
        <w:t xml:space="preserve">.a. wahrscheinlich auch, da sie eine flache Struktur der Features </w:t>
      </w:r>
      <w:r w:rsidR="00C33F2E">
        <w:t>voraussetzten</w:t>
      </w:r>
      <w:r w:rsidR="0084129C">
        <w:t xml:space="preserve"> und lineare Abhängigkeiten oder Korrelationen nur schlecht </w:t>
      </w:r>
      <w:r w:rsidR="00AA10FB">
        <w:t>m</w:t>
      </w:r>
      <w:r w:rsidR="0084129C">
        <w:t xml:space="preserve">odellieren </w:t>
      </w:r>
      <w:r w:rsidR="00C33F2E">
        <w:t>können</w:t>
      </w:r>
      <w:r w:rsidR="003D0D8E">
        <w:t xml:space="preserve"> </w:t>
      </w:r>
      <w:sdt>
        <w:sdtPr>
          <w:alias w:val="Don't edit this field"/>
          <w:tag w:val="CitaviPlaceholder#59b7f88a-0722-4f3f-b0eb-e7818f79bb0d"/>
          <w:id w:val="-1665776557"/>
          <w:placeholder>
            <w:docPart w:val="DefaultPlaceholder_-1854013440"/>
          </w:placeholder>
        </w:sdtPr>
        <w:sdtContent>
          <w:r w:rsidR="003D0D8E">
            <w:fldChar w:fldCharType="begin"/>
          </w:r>
          <w:r w:rsidR="006D5F29">
            <w:instrText>ADDIN CitaviPlaceholder{eyIkaWQiOiIxIiwiRW50cmllcyI6W3siJGlkIjoiMiIsIklkIjoiZDFjYWE3MGEtNTRhZi00ZWM0LWE3MzItMzYwYjFkMmNjZjgzIiwiUmFuZ2VMZW5ndGgiOjQ5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1hdHN1a2ksIEt1cGVybWFuLCAmIHZhbiBEeWtlLCAyMDE2LCBwLsKgMTApIn1dfSwiVGFnIjoiQ2l0YXZpUGxhY2Vob2xkZXIjNTliN2Y4OGEtMDcyMi00ZjNmLWIwZWItZTc4MThmNzliYjBkIiwiVGV4dCI6Iih2Z2wuIE1hdHN1a2ksIEt1cGVybWFuLCAmIHZhbiBEeWtlLCAyMDE2LCBwLsKgMTApIiwiV0FJVmVyc2lvbiI6IjYuMS4wLjAifQ==}</w:instrText>
          </w:r>
          <w:r w:rsidR="003D0D8E">
            <w:fldChar w:fldCharType="separate"/>
          </w:r>
          <w:r w:rsidR="00471F5E">
            <w:t>(vgl. Matsuki, Kuperman, &amp; van Dyke, 2016, p. 10)</w:t>
          </w:r>
          <w:r w:rsidR="003D0D8E">
            <w:fldChar w:fldCharType="end"/>
          </w:r>
        </w:sdtContent>
      </w:sdt>
      <w:r w:rsidR="003D0D8E">
        <w:t>.</w:t>
      </w:r>
      <w:r w:rsidR="00E3510C">
        <w:t xml:space="preserve"> </w:t>
      </w:r>
    </w:p>
    <w:p w14:paraId="0F5B825C" w14:textId="2869735F" w:rsidR="00C06DEC" w:rsidRDefault="00C06DEC" w:rsidP="00D34325">
      <w:r>
        <w:t xml:space="preserve">Ein weiteres Indiz, das in die gleiche Richtung deutet, ergibt sich aus </w:t>
      </w:r>
      <w:r w:rsidR="00557033">
        <w:t xml:space="preserve">der Auswahl durch </w:t>
      </w:r>
      <w:r w:rsidR="00557033" w:rsidRPr="00C33F2E">
        <w:rPr>
          <w:i/>
        </w:rPr>
        <w:t>Mutual-Information</w:t>
      </w:r>
      <w:r w:rsidR="00557033">
        <w:t>-Koeffizienten.</w:t>
      </w:r>
      <w:r w:rsidR="00CA5FBA">
        <w:t xml:space="preserve"> Hier </w:t>
      </w:r>
      <w:r w:rsidR="00430218">
        <w:t>wird explizit darauf geachtet</w:t>
      </w:r>
      <w:r w:rsidR="00AA10FB">
        <w:t>,</w:t>
      </w:r>
      <w:r w:rsidR="00430218">
        <w:t xml:space="preserve"> Informationsredundanz und somit auch Multikollinearität zu vermeiden</w:t>
      </w:r>
      <w:r w:rsidR="00B5619D">
        <w:t xml:space="preserve"> </w:t>
      </w:r>
      <w:sdt>
        <w:sdtPr>
          <w:alias w:val="Don't edit this field"/>
          <w:tag w:val="CitaviPlaceholder#9132aa2c-b582-4f85-b69a-93f73ed36c19"/>
          <w:id w:val="887148250"/>
          <w:placeholder>
            <w:docPart w:val="DefaultPlaceholder_-1854013440"/>
          </w:placeholder>
        </w:sdtPr>
        <w:sdtContent>
          <w:r w:rsidR="003D0D8E">
            <w:fldChar w:fldCharType="begin"/>
          </w:r>
          <w:r w:rsidR="006D5F29">
            <w:instrText>ADDIN CitaviPlaceholder{eyIkaWQiOiIxIiwiRW50cmllcyI6W3siJGlkIjoiMiIsIklkIjoiODk0M2RmNDQtMDc2Mi00NDI5LTg0ZDAtYjM5MjM1MWRlZjk2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l9NYXR0aWFzIEx1YmVyIiwiQ3JlYXRlZE9uIjoiMjAxOC0wOC0xN1QxODoyMzowNiIsIk1vZGlmaWVkQnkiOiJfTWF0dGlhcyBMdWJlci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X01hdHRpYXMgTHViZXIiLCJDcmVhdGVkT24iOiIyMDE4LTA4LTE3VDE4OjIzOjU4IiwiTW9kaWZpZWRCeSI6Il9NYXR0aWFzIEx1YmVyIiwiSWQiOiI5ODFkMDcyNS01ZDhkLTQyMjUtOGU5ZC00M2QxNGRlOTYzYjEiLCJNb2RpZmllZE9uIjoiMjAxOC0wOC0xN1QxODoyMzo1OCIsIlByb2plY3QiOnsiJHJlZiI6IjUifX1dLCJEYXRlIjoi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eW91dHViZS5jb20vd2F0Y2g/dj1Kc0FyQno0Nl8zcyZ0PTE4NDhzIiwiTGlua2VkUmVzb3VyY2VUeXBlIjo1LCJVcmlTdHJpbmciOiJodHRwczovL3d3dy55b3V0dWJlLmNvbS93YXRjaD92PUpzQXJCejQ2XzNzJnQ9MTg0OHMiLCJQcm9wZXJ0aWVzIjp7fX0sIkFubm90YXRpb25zIjpbXSwiTG9jYXRpb25UeXBlIjowLCJNaXJyb3JzUmVmZXJlbmNlUHJvcGVydHlJZCI6MTUxLCJDcmVhdGVkQnkiOiJfTWF0dGlhcyBMdWJlciIsIkNyZWF0ZWRPbiI6IjIwMTgtMDgtMTdUMTg6MjQ6MTgiLCJNb2RpZmllZEJ5IjoiX01hdHRpYXMgTHViZXI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X01hdHRpYXMgTHViZXIiLCJDcmVhdGVkT24iOiIyMDE4LTA4LTE3VDE4OjIwOjQ3IiwiTW9kaWZpZWRCeSI6Il9NYXR6ZSIsIklkIjoiODJiNzllYzEtNjY0NC00NDNmLWFjNzEtMGY4ZWM5ZTRkYTUx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IdWlqc2tlbnMsIDIwMTgpIn1dfSwiVGFnIjoiQ2l0YXZpUGxhY2Vob2xkZXIjOTEzMmFhMmMtYjU4Mi00Zjg1LWI2OWEtOTNmNzNlZDM2YzE5IiwiVGV4dCI6Iih2Z2wuIEh1aWpza2VucywgMjAxOCkiLCJXQUlWZXJzaW9uIjoiNi4xLjAuMCJ9}</w:instrText>
          </w:r>
          <w:r w:rsidR="003D0D8E">
            <w:fldChar w:fldCharType="separate"/>
          </w:r>
          <w:r w:rsidR="00471F5E">
            <w:t>(vgl. Huijskens, 2018)</w:t>
          </w:r>
          <w:r w:rsidR="003D0D8E">
            <w:fldChar w:fldCharType="end"/>
          </w:r>
        </w:sdtContent>
      </w:sdt>
      <w:r w:rsidR="00430218">
        <w:t xml:space="preserve">. Auch wenn es aus </w:t>
      </w:r>
      <w:r w:rsidR="00430218">
        <w:fldChar w:fldCharType="begin"/>
      </w:r>
      <w:r w:rsidR="00430218">
        <w:instrText xml:space="preserve"> REF _Ref523158249 \h </w:instrText>
      </w:r>
      <w:r w:rsidR="00430218">
        <w:fldChar w:fldCharType="separate"/>
      </w:r>
      <w:r w:rsidR="00FD144F">
        <w:t xml:space="preserve">Abbildung </w:t>
      </w:r>
      <w:r w:rsidR="00FD144F">
        <w:rPr>
          <w:noProof/>
        </w:rPr>
        <w:t>24</w:t>
      </w:r>
      <w:r w:rsidR="00430218">
        <w:fldChar w:fldCharType="end"/>
      </w:r>
      <w:r w:rsidR="00430218">
        <w:t xml:space="preserve"> nicht ganz so deutlich hervorgeht, konnte trotzdem festgestellt werden, dass nahezu jeder Algorithmus</w:t>
      </w:r>
      <w:r w:rsidR="00C33F2E">
        <w:t xml:space="preserve"> zusammen</w:t>
      </w:r>
      <w:r w:rsidR="00430218">
        <w:t xml:space="preserve"> mit den so ausgewählten Merkmalen ähnlich solide Ergebnisse lieferte. Diese </w:t>
      </w:r>
      <w:r w:rsidR="00B5619D">
        <w:t>schlugen</w:t>
      </w:r>
      <w:r w:rsidR="00430218">
        <w:t xml:space="preserve"> unabhängig von der Art des Lerners </w:t>
      </w:r>
      <w:r w:rsidR="00B5619D">
        <w:t xml:space="preserve">auf beiden Leaderboards die Benchmark deutlich und in einem ähnlichen Maßstab. Trotzdem konnten dadurch nicht die Werte erreicht werden, die mittels Korrelationen und </w:t>
      </w:r>
      <w:r w:rsidR="00B5619D" w:rsidRPr="00766D4C">
        <w:rPr>
          <w:i/>
        </w:rPr>
        <w:t>Ridge</w:t>
      </w:r>
      <w:r w:rsidR="00B5619D">
        <w:t xml:space="preserve"> bzw. </w:t>
      </w:r>
      <w:r w:rsidR="00B5619D" w:rsidRPr="00766D4C">
        <w:rPr>
          <w:i/>
        </w:rPr>
        <w:t>GradientBoosting</w:t>
      </w:r>
      <w:r w:rsidR="00B5619D">
        <w:t xml:space="preserve"> unter Berücksichtigung von linearen Abhängigkeiten erzielt wurden. Zusammenfassend lässt sich hier sagen, dass die Auswahl auf Basis von Korrelationen </w:t>
      </w:r>
      <w:r w:rsidR="00D56BFD">
        <w:t xml:space="preserve">im Schnitt </w:t>
      </w:r>
      <w:r w:rsidR="00B5619D">
        <w:t>dann für bessere Prognosen lieferte, wenn ein Algorithmus gewählt wurde, der robust gegenüber Multikollinearität war</w:t>
      </w:r>
      <w:r w:rsidR="00D56BFD">
        <w:t>.</w:t>
      </w:r>
    </w:p>
    <w:p w14:paraId="16644620" w14:textId="77777777" w:rsidR="001F0370" w:rsidRPr="00741BDB" w:rsidRDefault="001F0370" w:rsidP="001F0370">
      <w:pPr>
        <w:pStyle w:val="berschrift2"/>
      </w:pPr>
      <w:bookmarkStart w:id="34" w:name="_Toc523318459"/>
      <w:r>
        <w:t>Features</w:t>
      </w:r>
      <w:bookmarkEnd w:id="34"/>
    </w:p>
    <w:p w14:paraId="6F92D872" w14:textId="7E4707DD" w:rsidR="00C06DEC" w:rsidRDefault="00B5114E" w:rsidP="00B5114E">
      <w:r>
        <w:t xml:space="preserve">Da die Daten der Challenge mittels des in </w:t>
      </w:r>
      <w:r w:rsidRPr="003D0D8E">
        <w:rPr>
          <w:i/>
        </w:rPr>
        <w:t>SciKit-Learn</w:t>
      </w:r>
      <w:r>
        <w:t xml:space="preserve"> implementier</w:t>
      </w:r>
      <w:r w:rsidR="00AA10FB">
        <w:t>t</w:t>
      </w:r>
      <w:r>
        <w:t xml:space="preserve">en Scaler der </w:t>
      </w:r>
      <w:r w:rsidRPr="00ED2567">
        <w:rPr>
          <w:i/>
        </w:rPr>
        <w:t>Ridge</w:t>
      </w:r>
      <w:r>
        <w:t xml:space="preserv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09f95e58-3c24-4a89-ac15-65e5e8b245e4"/>
          <w:id w:val="1939713597"/>
          <w:placeholder>
            <w:docPart w:val="DefaultPlaceholder_-1854013440"/>
          </w:placeholder>
        </w:sdtPr>
        <w:sdtContent>
          <w:r w:rsidR="003D0D8E">
            <w:fldChar w:fldCharType="begin"/>
          </w:r>
          <w:r w:rsidR="006D5F29">
            <w:instrText>ADDIN CitaviPlaceholder{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l9NYXR0aWFzIEx1YmVyIiwiQ3JlYXRlZE9uIjoiMjAxOC0wOC0yNFQyMjoyOToyNSIsIk1vZGlmaWVkQnkiOiJfTWF0dGlhcyBMdWJlci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l9NYXR0aWFzIEx1YmVyIiwiQ3JlYXRlZE9uIjoiMjAxOC0wOC0yNFQyMjoyOToyNSIsIk1vZGlmaWVkQnkiOiJfTWF0dGlhcyBMdWJlci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}</w:instrText>
          </w:r>
          <w:r w:rsidR="003D0D8E">
            <w:fldChar w:fldCharType="separate"/>
          </w:r>
          <w:r w:rsidR="00471F5E">
            <w:t>(vgl. Melkumova &amp; Shatskikh, 2017; vgl. Nanny, 1975)</w:t>
          </w:r>
          <w:r w:rsidR="003D0D8E">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r w:rsidR="00C06DEC" w:rsidRPr="003D0D8E">
        <w:rPr>
          <w:i/>
        </w:rPr>
        <w:t>Ret_PlusOne</w:t>
      </w:r>
      <w:r w:rsidR="00C06DEC">
        <w:t xml:space="preserve"> die Interaktionstherme deutlich höher bewertet werden, als die </w:t>
      </w:r>
      <w:r w:rsidR="00C33F2E">
        <w:t>linearen Features</w:t>
      </w:r>
      <w:r w:rsidR="00C06DEC">
        <w:t xml:space="preserve">, scheint sich dieser Effekt bei </w:t>
      </w:r>
      <w:r w:rsidR="00C06DEC" w:rsidRPr="003D0D8E">
        <w:rPr>
          <w:i/>
        </w:rPr>
        <w:t>Ret_PlusTwo</w:t>
      </w:r>
      <w:r w:rsidR="00C06DEC">
        <w:t xml:space="preserve"> sogar noch zu verstärken. Hier besteht das Set mit den besten Prognosen quasi nur noch aus Features höherer Ordnung. Während die polynomialen Features hier i.d.R. die Ordnung </w:t>
      </w:r>
      <w:r w:rsidR="00AA10FB">
        <w:t>Z</w:t>
      </w:r>
      <w:r w:rsidR="00C06DEC">
        <w:t xml:space="preserve">wei haben, </w:t>
      </w:r>
      <w:r w:rsidR="00C06DEC">
        <w:lastRenderedPageBreak/>
        <w:t xml:space="preserve">stechen insbesondere </w:t>
      </w:r>
      <w:r w:rsidR="00C06DEC" w:rsidRPr="003D0D8E">
        <w:rPr>
          <w:i/>
        </w:rPr>
        <w:t>x0 x20</w:t>
      </w:r>
      <w:r w:rsidR="00C06DEC">
        <w:t xml:space="preserve"> und </w:t>
      </w:r>
      <w:r w:rsidR="00C06DEC" w:rsidRPr="003D0D8E">
        <w:rPr>
          <w:i/>
        </w:rPr>
        <w:t>x0 x21</w:t>
      </w:r>
      <w:r w:rsidR="00C06DEC">
        <w:t xml:space="preserve"> durch hohe Interaktionen hervor, hinter denen sich sogar eine noch höhere Ordnung verbirgt.</w:t>
      </w:r>
    </w:p>
    <w:p w14:paraId="29EB36BC" w14:textId="4B858540"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FD144F">
        <w:t xml:space="preserve">Abbildung </w:t>
      </w:r>
      <w:r w:rsidR="00FD144F">
        <w:rPr>
          <w:noProof/>
        </w:rPr>
        <w:t>28</w:t>
      </w:r>
      <w:r w:rsidR="00C06DEC">
        <w:fldChar w:fldCharType="end"/>
      </w:r>
      <w:r w:rsidR="00C33F2E">
        <w:t>,</w:t>
      </w:r>
      <w:r w:rsidR="00C06DEC">
        <w:t xml:space="preserve"> </w:t>
      </w:r>
      <w:r>
        <w:t>insbesondere für das polynomiale Set</w:t>
      </w:r>
      <w:r w:rsidR="00C33F2E">
        <w:t>,</w:t>
      </w:r>
      <w:r>
        <w:t xml:space="preserve"> kryptische Züge ausweisen, findet sich im Anhang eine Aufführung der jeweiligen </w:t>
      </w:r>
      <w:r w:rsidR="00C33F2E">
        <w:t>Merkmale</w:t>
      </w:r>
      <w:r>
        <w:t xml:space="preserve">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lang w:eastAsia="de-DE"/>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5CD56444" w:rsidR="00E013A2" w:rsidRDefault="004E12EB" w:rsidP="004E12EB">
      <w:pPr>
        <w:pStyle w:val="Beschriftung"/>
      </w:pPr>
      <w:bookmarkStart w:id="35" w:name="_Ref523157109"/>
      <w:r>
        <w:t xml:space="preserve">Abbildung </w:t>
      </w:r>
      <w:fldSimple w:instr=" SEQ Abbildung \* ARABIC ">
        <w:r w:rsidR="00FD144F">
          <w:rPr>
            <w:noProof/>
          </w:rPr>
          <w:t>28</w:t>
        </w:r>
      </w:fldSimple>
      <w:bookmarkEnd w:id="35"/>
      <w:r w:rsidR="00C4210F">
        <w:t xml:space="preserve"> Reg</w:t>
      </w:r>
      <w:r w:rsidR="003A4C5A">
        <w:t xml:space="preserve"> </w:t>
      </w:r>
      <w:sdt>
        <w:sdtPr>
          <w:alias w:val="Don't edit this field"/>
          <w:tag w:val="CitaviPlaceholder#b92a97e5-1c34-4229-92f7-cd2b6dd04ad1"/>
          <w:id w:val="767584683"/>
          <w:placeholder>
            <w:docPart w:val="DefaultPlaceholder_-1854013440"/>
          </w:placeholder>
        </w:sdtPr>
        <w:sdtContent>
          <w:r w:rsidR="003A4C5A">
            <w:fldChar w:fldCharType="begin"/>
          </w:r>
          <w:r w:rsidR="006D5F29">
            <w:instrText>ADDIN CitaviPlaceholder{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}</w:instrText>
          </w:r>
          <w:r w:rsidR="003A4C5A">
            <w:fldChar w:fldCharType="separate"/>
          </w:r>
          <w:r w:rsidR="00471F5E">
            <w:t>(Clarke et al., 2009)</w:t>
          </w:r>
          <w:r w:rsidR="003A4C5A">
            <w:fldChar w:fldCharType="end"/>
          </w:r>
        </w:sdtContent>
      </w:sdt>
      <w:r w:rsidR="00C4210F">
        <w:t>ressionskoeffizienten der Modelle für die Tagesrenditen</w:t>
      </w:r>
    </w:p>
    <w:p w14:paraId="7AC23B0F" w14:textId="342E30B3" w:rsidR="00700441" w:rsidRDefault="00700441" w:rsidP="00D34325">
      <w:r>
        <w:t>Um zu ergründen</w:t>
      </w:r>
      <w:r w:rsidR="00C33F2E">
        <w:t>,</w:t>
      </w:r>
      <w:r>
        <w:t xml:space="preserve"> warum und welche Informationen genau für die Vorhersage der Renditen entscheidend sein können, werden daher die Merkmale mit dem vermeintlich größte</w:t>
      </w:r>
      <w:r w:rsidR="00411F50">
        <w:t>n</w:t>
      </w:r>
      <w:r>
        <w:t xml:space="preserve"> Einfluss</w:t>
      </w:r>
      <w:r w:rsidR="00AA10FB">
        <w:t xml:space="preserve"> in</w:t>
      </w:r>
      <w:r>
        <w:t xml:space="preserve"> </w:t>
      </w:r>
      <w:r w:rsidR="009C6475">
        <w:fldChar w:fldCharType="begin"/>
      </w:r>
      <w:r w:rsidR="009C6475">
        <w:instrText xml:space="preserve"> REF _Ref523087389 \h </w:instrText>
      </w:r>
      <w:r w:rsidR="009C6475">
        <w:fldChar w:fldCharType="separate"/>
      </w:r>
      <w:r w:rsidR="00FD144F">
        <w:t xml:space="preserve">Abbildung </w:t>
      </w:r>
      <w:r w:rsidR="00FD144F">
        <w:rPr>
          <w:noProof/>
        </w:rPr>
        <w:t>29</w:t>
      </w:r>
      <w:r w:rsidR="009C6475">
        <w:fldChar w:fldCharType="end"/>
      </w:r>
      <w:r w:rsidR="009C6475">
        <w:rPr>
          <w:color w:val="FF0000"/>
        </w:rPr>
        <w:t xml:space="preserve"> </w:t>
      </w:r>
      <w:r>
        <w:t>genauer betrachtet.</w:t>
      </w:r>
      <w:r w:rsidR="003A4C5A">
        <w:t xml:space="preserve"> </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r w:rsidRPr="00536D3F">
              <w:rPr>
                <w:b/>
              </w:rPr>
              <w:t>Ret_PlusO</w:t>
            </w:r>
            <w:r>
              <w:rPr>
                <w:b/>
              </w:rPr>
              <w:t>n</w:t>
            </w:r>
            <w:r w:rsidRPr="00536D3F">
              <w:rPr>
                <w:b/>
              </w:rPr>
              <w:t>e</w:t>
            </w:r>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D315D2">
        <w:trPr>
          <w:trHeight w:val="990"/>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D315D2">
        <w:trPr>
          <w:trHeight w:val="930"/>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r>
              <w:t>smoothed_minute_var</w:t>
            </w:r>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D315D2" w14:paraId="14BB1363" w14:textId="77777777" w:rsidTr="00D315D2">
        <w:trPr>
          <w:trHeight w:val="1125"/>
        </w:trPr>
        <w:tc>
          <w:tcPr>
            <w:tcW w:w="616" w:type="dxa"/>
            <w:vMerge w:val="restart"/>
            <w:textDirection w:val="btLr"/>
            <w:vAlign w:val="center"/>
          </w:tcPr>
          <w:p w14:paraId="710DF1CF" w14:textId="0E98B572" w:rsidR="00D315D2" w:rsidRPr="00536D3F" w:rsidRDefault="00D315D2" w:rsidP="00D315D2">
            <w:pPr>
              <w:ind w:left="113" w:right="113"/>
              <w:jc w:val="center"/>
              <w:rPr>
                <w:b/>
              </w:rPr>
            </w:pPr>
            <w:r w:rsidRPr="00536D3F">
              <w:rPr>
                <w:b/>
              </w:rPr>
              <w:lastRenderedPageBreak/>
              <w:t>Ret_PlusTwo</w:t>
            </w:r>
          </w:p>
        </w:tc>
        <w:tc>
          <w:tcPr>
            <w:tcW w:w="2393" w:type="dxa"/>
            <w:vAlign w:val="center"/>
          </w:tcPr>
          <w:p w14:paraId="3F028451" w14:textId="3746021F" w:rsidR="00D315D2" w:rsidRDefault="00D315D2" w:rsidP="00D315D2">
            <w:pPr>
              <w:jc w:val="center"/>
            </w:pPr>
            <w:r>
              <w:t>X0 x20</w:t>
            </w:r>
          </w:p>
        </w:tc>
        <w:tc>
          <w:tcPr>
            <w:tcW w:w="1381" w:type="dxa"/>
            <w:vAlign w:val="center"/>
          </w:tcPr>
          <w:p w14:paraId="5E9AE37A" w14:textId="67E37114"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D315D2" w:rsidRPr="00536D3F" w:rsidRDefault="00D315D2" w:rsidP="00D315D2">
            <w:pPr>
              <w:spacing w:line="240" w:lineRule="auto"/>
              <w:rPr>
                <w:rFonts w:cs="Arial"/>
                <w:color w:val="000000"/>
              </w:rPr>
            </w:pPr>
            <w:r w:rsidRPr="00536D3F">
              <w:rPr>
                <w:rFonts w:cs="Arial"/>
                <w:color w:val="000000"/>
              </w:rPr>
              <w:t>Interaktion zwischen dem MA</w:t>
            </w:r>
            <w:r>
              <w:rPr>
                <w:rFonts w:cs="Arial"/>
                <w:color w:val="000000"/>
              </w:rPr>
              <w:t>D</w:t>
            </w:r>
            <w:r w:rsidRPr="00536D3F">
              <w:rPr>
                <w:rFonts w:cs="Arial"/>
                <w:color w:val="000000"/>
              </w:rPr>
              <w:t xml:space="preserve"> der 120 Minutenrenditen, der Periodenrendite der letzten 5 Minuten und dem Mittelwert der Periodenrendite gruppiert nach </w:t>
            </w:r>
            <w:r>
              <w:rPr>
                <w:rFonts w:cs="Arial"/>
                <w:color w:val="000000"/>
              </w:rPr>
              <w:t>Feature_7</w:t>
            </w:r>
            <w:r w:rsidRPr="00536D3F">
              <w:rPr>
                <w:rFonts w:cs="Arial"/>
                <w:color w:val="000000"/>
              </w:rPr>
              <w:t xml:space="preserve"> </w:t>
            </w:r>
          </w:p>
        </w:tc>
      </w:tr>
      <w:tr w:rsidR="00D315D2" w14:paraId="06768181" w14:textId="77777777" w:rsidTr="00D315D2">
        <w:trPr>
          <w:trHeight w:val="1110"/>
        </w:trPr>
        <w:tc>
          <w:tcPr>
            <w:tcW w:w="616" w:type="dxa"/>
            <w:vMerge/>
            <w:vAlign w:val="center"/>
          </w:tcPr>
          <w:p w14:paraId="67E36CB1" w14:textId="77777777" w:rsidR="00D315D2" w:rsidRDefault="00D315D2" w:rsidP="00D315D2">
            <w:pPr>
              <w:jc w:val="center"/>
            </w:pPr>
          </w:p>
        </w:tc>
        <w:tc>
          <w:tcPr>
            <w:tcW w:w="2393" w:type="dxa"/>
            <w:vAlign w:val="center"/>
          </w:tcPr>
          <w:p w14:paraId="1ACDB731" w14:textId="1516928B" w:rsidR="00D315D2" w:rsidRDefault="00D315D2" w:rsidP="00D315D2">
            <w:pPr>
              <w:jc w:val="center"/>
            </w:pPr>
            <w:r>
              <w:t>X0 x18</w:t>
            </w:r>
          </w:p>
        </w:tc>
        <w:tc>
          <w:tcPr>
            <w:tcW w:w="1381" w:type="dxa"/>
            <w:vAlign w:val="center"/>
          </w:tcPr>
          <w:p w14:paraId="60F99410" w14:textId="1B760175"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D315D2" w:rsidRPr="00536D3F" w:rsidRDefault="00D315D2" w:rsidP="00D315D2">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Pr>
                <w:rFonts w:cs="Arial"/>
                <w:color w:val="000000"/>
              </w:rPr>
              <w:t>Feature_7</w:t>
            </w:r>
          </w:p>
        </w:tc>
      </w:tr>
      <w:tr w:rsidR="00D315D2" w14:paraId="449C6415" w14:textId="77777777" w:rsidTr="00D315D2">
        <w:trPr>
          <w:trHeight w:val="572"/>
        </w:trPr>
        <w:tc>
          <w:tcPr>
            <w:tcW w:w="616" w:type="dxa"/>
            <w:vMerge/>
            <w:vAlign w:val="center"/>
          </w:tcPr>
          <w:p w14:paraId="0B52F84D" w14:textId="77777777" w:rsidR="00D315D2" w:rsidRDefault="00D315D2" w:rsidP="00D315D2">
            <w:pPr>
              <w:jc w:val="center"/>
            </w:pPr>
          </w:p>
        </w:tc>
        <w:tc>
          <w:tcPr>
            <w:tcW w:w="2393" w:type="dxa"/>
            <w:vAlign w:val="center"/>
          </w:tcPr>
          <w:p w14:paraId="090C4B90" w14:textId="2C5ABAED" w:rsidR="00D315D2" w:rsidRDefault="00D315D2" w:rsidP="00D315D2">
            <w:pPr>
              <w:jc w:val="center"/>
            </w:pPr>
            <w:r>
              <w:t>X19^2</w:t>
            </w:r>
          </w:p>
        </w:tc>
        <w:tc>
          <w:tcPr>
            <w:tcW w:w="1381" w:type="dxa"/>
            <w:vAlign w:val="center"/>
          </w:tcPr>
          <w:p w14:paraId="37BB7F85" w14:textId="38B01C1B" w:rsidR="00D315D2" w:rsidRDefault="00D315D2" w:rsidP="00D315D2">
            <w:pPr>
              <w:jc w:val="center"/>
            </w:pPr>
            <w:r>
              <w:rPr>
                <w:rFonts w:ascii="Calibri" w:hAnsi="Calibri" w:cs="Calibri"/>
                <w:color w:val="000000"/>
              </w:rPr>
              <w:t>16109,17</w:t>
            </w:r>
          </w:p>
        </w:tc>
        <w:tc>
          <w:tcPr>
            <w:tcW w:w="4743" w:type="dxa"/>
          </w:tcPr>
          <w:p w14:paraId="2F17F19A" w14:textId="7645F1B5" w:rsidR="00D315D2" w:rsidRPr="00536D3F" w:rsidRDefault="00D315D2" w:rsidP="00D315D2">
            <w:pPr>
              <w:spacing w:line="240" w:lineRule="auto"/>
              <w:rPr>
                <w:rFonts w:cs="Arial"/>
                <w:color w:val="000000"/>
              </w:rPr>
            </w:pPr>
            <w:r w:rsidRPr="00536D3F">
              <w:rPr>
                <w:rFonts w:cs="Arial"/>
                <w:color w:val="000000"/>
              </w:rPr>
              <w:t xml:space="preserve">Nach Zeitpunkt </w:t>
            </w:r>
            <w:r>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D315D2" w14:paraId="18FA0C70" w14:textId="77777777" w:rsidTr="00B532CA">
        <w:trPr>
          <w:trHeight w:val="421"/>
        </w:trPr>
        <w:tc>
          <w:tcPr>
            <w:tcW w:w="616" w:type="dxa"/>
            <w:vMerge/>
            <w:vAlign w:val="center"/>
          </w:tcPr>
          <w:p w14:paraId="3EB849E1" w14:textId="77777777" w:rsidR="00D315D2" w:rsidRDefault="00D315D2" w:rsidP="00D315D2">
            <w:pPr>
              <w:jc w:val="center"/>
            </w:pPr>
          </w:p>
        </w:tc>
        <w:tc>
          <w:tcPr>
            <w:tcW w:w="2393" w:type="dxa"/>
            <w:vAlign w:val="center"/>
          </w:tcPr>
          <w:p w14:paraId="3EF704D2" w14:textId="73899399" w:rsidR="00D315D2" w:rsidRDefault="00D315D2" w:rsidP="00D315D2">
            <w:pPr>
              <w:jc w:val="center"/>
            </w:pPr>
            <w:r>
              <w:t>X7x18</w:t>
            </w:r>
          </w:p>
        </w:tc>
        <w:tc>
          <w:tcPr>
            <w:tcW w:w="1381" w:type="dxa"/>
            <w:vAlign w:val="center"/>
          </w:tcPr>
          <w:p w14:paraId="2580BC17" w14:textId="57330DAD" w:rsidR="00D315D2" w:rsidRDefault="00D315D2" w:rsidP="00D315D2">
            <w:pPr>
              <w:jc w:val="center"/>
            </w:pPr>
            <w:r>
              <w:rPr>
                <w:rFonts w:ascii="Calibri" w:hAnsi="Calibri" w:cs="Calibri"/>
                <w:color w:val="000000"/>
              </w:rPr>
              <w:t>-739,48</w:t>
            </w:r>
          </w:p>
        </w:tc>
        <w:tc>
          <w:tcPr>
            <w:tcW w:w="4743" w:type="dxa"/>
          </w:tcPr>
          <w:p w14:paraId="56BC82FD" w14:textId="105648B5" w:rsidR="00D315D2" w:rsidRPr="00536D3F" w:rsidRDefault="00D315D2" w:rsidP="00D315D2">
            <w:pPr>
              <w:keepNext/>
              <w:spacing w:line="240" w:lineRule="auto"/>
              <w:rPr>
                <w:rFonts w:cs="Arial"/>
                <w:color w:val="000000"/>
              </w:rPr>
            </w:pPr>
            <w:r w:rsidRPr="00536D3F">
              <w:rPr>
                <w:rFonts w:cs="Arial"/>
                <w:color w:val="000000"/>
              </w:rPr>
              <w:t>Summe der letzten beiden Minutenrenditen und Mittelwert der Minutenrenditen zu einem Zeitpunkt</w:t>
            </w:r>
            <w:r>
              <w:rPr>
                <w:rFonts w:cs="Arial"/>
                <w:color w:val="000000"/>
              </w:rPr>
              <w:t xml:space="preserve"> (Feature_7)</w:t>
            </w:r>
          </w:p>
        </w:tc>
      </w:tr>
    </w:tbl>
    <w:p w14:paraId="210F3261" w14:textId="33AEF299" w:rsidR="00700441" w:rsidRDefault="009C6475" w:rsidP="009C6475">
      <w:pPr>
        <w:pStyle w:val="Beschriftung"/>
      </w:pPr>
      <w:bookmarkStart w:id="36" w:name="_Ref523087389"/>
      <w:r>
        <w:t xml:space="preserve">Abbildung </w:t>
      </w:r>
      <w:fldSimple w:instr=" SEQ Abbildung \* ARABIC ">
        <w:r w:rsidR="00FD144F">
          <w:rPr>
            <w:noProof/>
          </w:rPr>
          <w:t>29</w:t>
        </w:r>
      </w:fldSimple>
      <w:bookmarkEnd w:id="36"/>
      <w:r w:rsidR="00984565">
        <w:t xml:space="preserve"> Die vermeintlich wichtigsten Features mit Koeffizienten und Erklärung</w:t>
      </w:r>
    </w:p>
    <w:p w14:paraId="7597F42F" w14:textId="55862E7A" w:rsidR="00CD555F" w:rsidRDefault="004B28E6" w:rsidP="00D34325">
      <w:r w:rsidRPr="004B28E6">
        <w:rPr>
          <w:color w:val="000000" w:themeColor="text1"/>
        </w:rPr>
        <w:t>Vor allem die Features auf Grundlage der Minutenrenditen kamen zur Anwendung, die vergangenen Tagesrenditen</w:t>
      </w:r>
      <w:r w:rsidR="00C33F2E">
        <w:rPr>
          <w:color w:val="000000" w:themeColor="text1"/>
        </w:rPr>
        <w:t xml:space="preserve"> allerdings</w:t>
      </w:r>
      <w:r w:rsidRPr="004B28E6">
        <w:rPr>
          <w:color w:val="000000" w:themeColor="text1"/>
        </w:rPr>
        <w:t xml:space="preserve"> kaum in irgendeiner Form. Daraus kann</w:t>
      </w:r>
      <w:r w:rsidR="00191525" w:rsidRPr="004B28E6">
        <w:rPr>
          <w:color w:val="000000" w:themeColor="text1"/>
        </w:rPr>
        <w:t xml:space="preserve"> man schließen, dass die Informationen der 120 Minutenrenditen allgemein besser geeignet sind</w:t>
      </w:r>
      <w:r w:rsidR="00F81012">
        <w:rPr>
          <w:color w:val="000000" w:themeColor="text1"/>
        </w:rPr>
        <w:t>,</w:t>
      </w:r>
      <w:r w:rsidR="00191525" w:rsidRPr="004B28E6">
        <w:rPr>
          <w:color w:val="000000" w:themeColor="text1"/>
        </w:rPr>
        <w:t xml:space="preserve"> um die zukünftigen Tagesrenditen zu prognostizieren</w:t>
      </w:r>
      <w:r w:rsidR="000E771D">
        <w:rPr>
          <w:color w:val="000000" w:themeColor="text1"/>
        </w:rPr>
        <w:t>,</w:t>
      </w:r>
      <w:r w:rsidR="00191525" w:rsidRPr="004B28E6">
        <w:rPr>
          <w:color w:val="000000" w:themeColor="text1"/>
        </w:rPr>
        <w:t xml:space="preserve"> als die </w:t>
      </w:r>
      <w:r w:rsidR="00B5619D" w:rsidRPr="004B28E6">
        <w:rPr>
          <w:color w:val="000000" w:themeColor="text1"/>
        </w:rPr>
        <w:t xml:space="preserve">statischen </w:t>
      </w:r>
      <w:r w:rsidR="00191525" w:rsidRPr="004B28E6">
        <w:rPr>
          <w:color w:val="000000" w:themeColor="text1"/>
        </w:rPr>
        <w:t>25 Basis-Features aus der Fundamental- und Chartanalyse</w:t>
      </w:r>
      <w:r w:rsidR="000E771D">
        <w:rPr>
          <w:color w:val="000000" w:themeColor="text1"/>
        </w:rPr>
        <w:t xml:space="preserve">, oder </w:t>
      </w:r>
      <w:r w:rsidR="00784E64">
        <w:rPr>
          <w:color w:val="000000" w:themeColor="text1"/>
        </w:rPr>
        <w:t xml:space="preserve">als </w:t>
      </w:r>
      <w:r w:rsidR="000E771D">
        <w:rPr>
          <w:color w:val="000000" w:themeColor="text1"/>
        </w:rPr>
        <w:t>vergangene Tagesrenditen</w:t>
      </w:r>
      <w:r w:rsidR="00191525">
        <w:t xml:space="preserve">. </w:t>
      </w:r>
    </w:p>
    <w:p w14:paraId="379F421C" w14:textId="1142ADC9" w:rsidR="00F27A0B" w:rsidRPr="00784E64" w:rsidRDefault="00060681" w:rsidP="00D34325">
      <w:r w:rsidRPr="00784E64">
        <w:t xml:space="preserve">Weiter zeigte sich deutlich, dass nahezu jedes wichtige Merkmal in irgendeiner </w:t>
      </w:r>
      <w:r w:rsidR="00784E64" w:rsidRPr="00784E64">
        <w:t xml:space="preserve">Art und </w:t>
      </w:r>
      <w:r w:rsidRPr="00784E64">
        <w:t xml:space="preserve">Weise die Zeitachse in Form von Feature 7 </w:t>
      </w:r>
      <w:r w:rsidR="00784E64" w:rsidRPr="00784E64">
        <w:t>berücksichtig</w:t>
      </w:r>
      <w:r w:rsidRPr="00784E64">
        <w:t xml:space="preserve">. Meistens wurde </w:t>
      </w:r>
      <w:r w:rsidR="000E771D" w:rsidRPr="00784E64">
        <w:t xml:space="preserve">danach gruppiert, um so Charakteristika des Marktes zu einem bestimmten Zeitpunkt </w:t>
      </w:r>
      <w:r w:rsidR="00784E64" w:rsidRPr="00784E64">
        <w:t>abbilden zu können</w:t>
      </w:r>
      <w:r w:rsidR="000E771D" w:rsidRPr="00784E64">
        <w:t>. Für die Vorhersage wurde</w:t>
      </w:r>
      <w:r w:rsidR="00784E64" w:rsidRPr="00784E64">
        <w:t>n</w:t>
      </w:r>
      <w:r w:rsidR="000E771D" w:rsidRPr="00784E64">
        <w:t xml:space="preserve"> dann oft die Interaktionen von </w:t>
      </w:r>
      <w:r w:rsidR="00784E64" w:rsidRPr="00784E64">
        <w:t xml:space="preserve">Informationen über </w:t>
      </w:r>
      <w:r w:rsidR="000E771D" w:rsidRPr="00784E64">
        <w:t xml:space="preserve">einzelne Wertpapiere mit </w:t>
      </w:r>
      <w:r w:rsidR="00784E64" w:rsidRPr="00784E64">
        <w:t>denen</w:t>
      </w:r>
      <w:r w:rsidR="000C1E55">
        <w:t>,</w:t>
      </w:r>
      <w:r w:rsidR="00784E64" w:rsidRPr="00784E64">
        <w:t xml:space="preserve"> des</w:t>
      </w:r>
      <w:r w:rsidR="000E771D" w:rsidRPr="00784E64">
        <w:t xml:space="preserve"> gesamten Mark</w:t>
      </w:r>
      <w:r w:rsidR="00784E64" w:rsidRPr="00784E64">
        <w:t>tes</w:t>
      </w:r>
      <w:r w:rsidR="000E771D" w:rsidRPr="00784E64">
        <w:t xml:space="preserve"> a</w:t>
      </w:r>
      <w:r w:rsidR="00784E64" w:rsidRPr="00784E64">
        <w:t xml:space="preserve">m </w:t>
      </w:r>
      <w:r w:rsidR="000E771D" w:rsidRPr="00784E64">
        <w:t xml:space="preserve">jeweiligen Tag </w:t>
      </w:r>
      <w:r w:rsidR="00784E64" w:rsidRPr="00784E64">
        <w:t>berechnet</w:t>
      </w:r>
      <w:r w:rsidR="000E771D" w:rsidRPr="00784E64">
        <w:t>. Für interaction_7 wurde beispielsweise nach diesem Prinzip</w:t>
      </w:r>
      <w:r w:rsidR="00784E64" w:rsidRPr="00784E64">
        <w:t xml:space="preserve"> die Streuung eines Wertpapieres mit dem Trend des gesamten Marktes kombiniert</w:t>
      </w:r>
      <w:r w:rsidR="000C1E55">
        <w:t>,</w:t>
      </w:r>
      <w:r w:rsidR="00784E64" w:rsidRPr="00784E64">
        <w:t xml:space="preserve"> um die Rendite von Morgen vorherzusagen. </w:t>
      </w:r>
    </w:p>
    <w:p w14:paraId="6E16BCD3" w14:textId="2AB973D6" w:rsidR="00891541" w:rsidRPr="00303747" w:rsidRDefault="009F2194" w:rsidP="00D34325">
      <w:r w:rsidRPr="00303747">
        <w:t>Letztendlich konnte</w:t>
      </w:r>
      <w:r w:rsidR="00784E64" w:rsidRPr="00303747">
        <w:t xml:space="preserve"> u.a.</w:t>
      </w:r>
      <w:r w:rsidRPr="00303747">
        <w:t xml:space="preserve"> </w:t>
      </w:r>
      <w:r w:rsidR="00784E64" w:rsidRPr="00303747">
        <w:t>dadurch</w:t>
      </w:r>
      <w:r w:rsidRPr="00303747">
        <w:t xml:space="preserve"> die zweitbeste Prognose der</w:t>
      </w:r>
      <w:r w:rsidR="000C1E55">
        <w:t xml:space="preserve"> Wertpapiere</w:t>
      </w:r>
      <w:r w:rsidRPr="00303747">
        <w:t xml:space="preserve"> im ganzen Wettbewerb erreicht werden</w:t>
      </w:r>
      <w:r w:rsidR="00784E64" w:rsidRPr="00303747">
        <w:t>.</w:t>
      </w:r>
      <w:r w:rsidRPr="00303747">
        <w:t xml:space="preserve"> </w:t>
      </w:r>
      <w:r w:rsidR="00784E64" w:rsidRPr="00303747">
        <w:t>T</w:t>
      </w:r>
      <w:r w:rsidRPr="00303747">
        <w:t xml:space="preserve">rotzdem </w:t>
      </w:r>
      <w:r w:rsidR="00784E64" w:rsidRPr="00303747">
        <w:t xml:space="preserve">zeigt sich bei der Analyse der Ergebnisse auf </w:t>
      </w:r>
      <w:r w:rsidR="00784E64" w:rsidRPr="00303747">
        <w:fldChar w:fldCharType="begin"/>
      </w:r>
      <w:r w:rsidR="00784E64" w:rsidRPr="00303747">
        <w:instrText xml:space="preserve"> REF _Ref523302294 \h </w:instrText>
      </w:r>
      <w:r w:rsidR="00784E64" w:rsidRPr="00303747">
        <w:fldChar w:fldCharType="separate"/>
      </w:r>
      <w:r w:rsidR="00FD144F">
        <w:t xml:space="preserve">Abbildung </w:t>
      </w:r>
      <w:r w:rsidR="00FD144F">
        <w:rPr>
          <w:noProof/>
        </w:rPr>
        <w:t>30</w:t>
      </w:r>
      <w:r w:rsidR="00784E64" w:rsidRPr="00303747">
        <w:fldChar w:fldCharType="end"/>
      </w:r>
      <w:r w:rsidR="00891541" w:rsidRPr="00303747">
        <w:t>,</w:t>
      </w:r>
      <w:r w:rsidR="00784E64" w:rsidRPr="00303747">
        <w:t xml:space="preserve"> </w:t>
      </w:r>
      <w:r w:rsidR="003E48FF" w:rsidRPr="00303747">
        <w:t>wie schwierig Finanzmark</w:t>
      </w:r>
      <w:r w:rsidR="00AA10FB">
        <w:t>t</w:t>
      </w:r>
      <w:r w:rsidR="003E48FF" w:rsidRPr="00303747">
        <w:t>daten zu prognostizieren sind</w:t>
      </w:r>
      <w:r w:rsidR="003667CB" w:rsidRPr="00303747">
        <w:t>. S</w:t>
      </w:r>
      <w:r w:rsidR="00891541" w:rsidRPr="00303747">
        <w:t>omit</w:t>
      </w:r>
      <w:r w:rsidR="003E48FF" w:rsidRPr="00303747">
        <w:t xml:space="preserve"> </w:t>
      </w:r>
      <w:r w:rsidR="00891541" w:rsidRPr="00303747">
        <w:t>finden sich z</w:t>
      </w:r>
      <w:r w:rsidR="003E48FF" w:rsidRPr="00303747">
        <w:t xml:space="preserve">wischen den tatsächlich eingetretenen Renditen und den </w:t>
      </w:r>
      <w:r w:rsidR="00891541" w:rsidRPr="00303747">
        <w:t>Vorhergesagten</w:t>
      </w:r>
      <w:r w:rsidR="000C1E55">
        <w:t>,</w:t>
      </w:r>
      <w:r w:rsidR="003E48FF" w:rsidRPr="00303747">
        <w:t xml:space="preserve"> immer noch</w:t>
      </w:r>
      <w:r w:rsidR="00891541" w:rsidRPr="00303747">
        <w:t xml:space="preserve"> teils</w:t>
      </w:r>
      <w:r w:rsidR="003E48FF" w:rsidRPr="00303747">
        <w:t xml:space="preserve"> große Differenzen</w:t>
      </w:r>
      <w:r w:rsidR="00891541" w:rsidRPr="00303747">
        <w:t>. I</w:t>
      </w:r>
      <w:r w:rsidR="003E48FF" w:rsidRPr="00303747">
        <w:t xml:space="preserve">nsbesondere für </w:t>
      </w:r>
      <w:r w:rsidR="00891541" w:rsidRPr="00303747">
        <w:t xml:space="preserve">einen Bereich der positiven Renditen konnte der Algorithmus allerdings nahezu konstant die </w:t>
      </w:r>
      <w:r w:rsidR="00B26F50" w:rsidRPr="00303747">
        <w:t>entsprechende</w:t>
      </w:r>
      <w:r w:rsidR="00891541" w:rsidRPr="00303747">
        <w:t xml:space="preserve"> Tendenz vorhersagen und </w:t>
      </w:r>
      <w:r w:rsidR="000C1E55">
        <w:t xml:space="preserve">so </w:t>
      </w:r>
      <w:r w:rsidR="00891541" w:rsidRPr="00303747">
        <w:t>die wahren Werte merklich besser abbilden.</w:t>
      </w:r>
    </w:p>
    <w:p w14:paraId="7DF05BC7" w14:textId="77777777" w:rsidR="00784E64" w:rsidRDefault="00AD55D4" w:rsidP="00784E64">
      <w:pPr>
        <w:keepNext/>
        <w:jc w:val="center"/>
      </w:pPr>
      <w:r>
        <w:rPr>
          <w:noProof/>
          <w:lang w:eastAsia="de-DE"/>
        </w:rPr>
        <w:lastRenderedPageBreak/>
        <w:drawing>
          <wp:inline distT="0" distB="0" distL="0" distR="0" wp14:anchorId="16FD5645" wp14:editId="575CFF57">
            <wp:extent cx="5759450" cy="3839633"/>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ults.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B834544" w14:textId="225660CB" w:rsidR="00AD55D4" w:rsidRPr="00592D91" w:rsidRDefault="00784E64" w:rsidP="00784E64">
      <w:pPr>
        <w:pStyle w:val="Beschriftung"/>
        <w:rPr>
          <w:color w:val="FF0000"/>
        </w:rPr>
      </w:pPr>
      <w:bookmarkStart w:id="37" w:name="_Ref523302294"/>
      <w:bookmarkStart w:id="38" w:name="_Ref523302258"/>
      <w:r>
        <w:t xml:space="preserve">Abbildung </w:t>
      </w:r>
      <w:fldSimple w:instr=" SEQ Abbildung \* ARABIC ">
        <w:r w:rsidR="00FD144F">
          <w:rPr>
            <w:noProof/>
          </w:rPr>
          <w:t>30</w:t>
        </w:r>
      </w:fldSimple>
      <w:bookmarkEnd w:id="37"/>
      <w:r>
        <w:t xml:space="preserve"> </w:t>
      </w:r>
      <w:r w:rsidR="00766D4C">
        <w:t>Die v</w:t>
      </w:r>
      <w:r>
        <w:t>orhergesagte Rendite</w:t>
      </w:r>
      <w:r w:rsidR="00766D4C">
        <w:t xml:space="preserve"> von Ret_PlusTwo </w:t>
      </w:r>
      <w:r>
        <w:t xml:space="preserve">im Vergleich zu den </w:t>
      </w:r>
      <w:proofErr w:type="gramStart"/>
      <w:r>
        <w:t>Tatsächlichen</w:t>
      </w:r>
      <w:proofErr w:type="gramEnd"/>
      <w:r>
        <w:t xml:space="preserve"> Renditen der Trainingsdaten</w:t>
      </w:r>
      <w:bookmarkEnd w:id="38"/>
    </w:p>
    <w:p w14:paraId="021C0365" w14:textId="1EF88B0D" w:rsidR="00B4251B" w:rsidRDefault="001F0370" w:rsidP="00B4251B">
      <w:pPr>
        <w:pStyle w:val="berschrift1"/>
      </w:pPr>
      <w:bookmarkStart w:id="39" w:name="_Toc523318460"/>
      <w:r>
        <w:t>Fazit</w:t>
      </w:r>
      <w:bookmarkEnd w:id="39"/>
    </w:p>
    <w:p w14:paraId="3D6CC67F" w14:textId="4C2DE07E" w:rsidR="000C5F60" w:rsidRDefault="00491CE5" w:rsidP="000C5F60">
      <w:r>
        <w:t>Zusammenfassend lässt sich sagen, dass die Winton-Stock-Market</w:t>
      </w:r>
      <w:r w:rsidR="00AA10FB">
        <w:t>-</w:t>
      </w:r>
      <w:r>
        <w:t xml:space="preserve">Challenge in vielerlei </w:t>
      </w:r>
      <w:r w:rsidR="00AA10FB">
        <w:t xml:space="preserve">Hinsicht </w:t>
      </w:r>
      <w:r>
        <w:t>eine</w:t>
      </w:r>
      <w:r w:rsidR="00AA10FB">
        <w:t>r</w:t>
      </w:r>
      <w:r>
        <w:t xml:space="preserve"> interessante</w:t>
      </w:r>
      <w:r w:rsidR="00AA10FB">
        <w:t>r</w:t>
      </w:r>
      <w:r>
        <w:t xml:space="preserve"> Kaggle</w:t>
      </w:r>
      <w:r w:rsidR="00697139">
        <w:t>-</w:t>
      </w:r>
      <w:r w:rsidR="00AA10FB">
        <w:t>Wettbewerb</w:t>
      </w:r>
      <w:r>
        <w:t xml:space="preserve"> war</w:t>
      </w:r>
      <w:r w:rsidR="00A743DD">
        <w:t xml:space="preserve"> und der Umgang mit schwachen Signalen in verrauschten Datenmengen eine echte Herausforderung</w:t>
      </w:r>
      <w:r>
        <w:t xml:space="preserve">. </w:t>
      </w:r>
      <w:r w:rsidR="00A743DD">
        <w:t>Während die bereitgestellten Daten keiner großer Aufbereitung mehr bedurften, war das Entwickeln einer gute</w:t>
      </w:r>
      <w:r w:rsidR="000C1E55">
        <w:t>n</w:t>
      </w:r>
      <w:r w:rsidR="00A743DD">
        <w:t xml:space="preserve"> Cross-Validation-Methode der große Knackpunkt in de</w:t>
      </w:r>
      <w:r w:rsidR="00AA10FB">
        <w:t xml:space="preserve">m </w:t>
      </w:r>
      <w:r w:rsidR="00F7385B">
        <w:t>C</w:t>
      </w:r>
      <w:r w:rsidR="00AA10FB">
        <w:t>ontest</w:t>
      </w:r>
      <w:r w:rsidR="00A743DD">
        <w:t>. Der Schlüssel zum Erfolg war hier für viele</w:t>
      </w:r>
      <w:r w:rsidR="00CD555F">
        <w:t xml:space="preserve"> Teilnehmer</w:t>
      </w:r>
      <w:r w:rsidR="00A743DD">
        <w:t xml:space="preserve">, das </w:t>
      </w:r>
      <w:r w:rsidR="00CD555F">
        <w:t>A</w:t>
      </w:r>
      <w:r w:rsidR="00A743DD">
        <w:t xml:space="preserve">ufspüren der Hintergründe von </w:t>
      </w:r>
      <w:r w:rsidR="00A743DD" w:rsidRPr="00697139">
        <w:rPr>
          <w:i/>
        </w:rPr>
        <w:t>Feature_7</w:t>
      </w:r>
      <w:r w:rsidR="00A743DD">
        <w:t xml:space="preserve">. Während sich ohne Berücksichtigung der Zeitpunkte, Trainingsergebnisse </w:t>
      </w:r>
      <w:r w:rsidR="00C97BD5">
        <w:t xml:space="preserve">kaum bis gar nicht auf das Leaderboard übertragen ließen, besserte sich das deutlich durch die Gruppierung und Aufteilung der Datenpunkte nach den Werten von </w:t>
      </w:r>
      <w:r w:rsidR="00C97BD5" w:rsidRPr="00697139">
        <w:rPr>
          <w:i/>
        </w:rPr>
        <w:t>Feature_7</w:t>
      </w:r>
      <w:r w:rsidR="00C97BD5">
        <w:t xml:space="preserve">. </w:t>
      </w:r>
      <w:r w:rsidR="00562970">
        <w:t>Au</w:t>
      </w:r>
      <w:r w:rsidR="00CD555F">
        <w:t>ch</w:t>
      </w:r>
      <w:r w:rsidR="00562970">
        <w:t xml:space="preserve"> im Bereich Feature</w:t>
      </w:r>
      <w:r w:rsidR="000C1E55">
        <w:t>-</w:t>
      </w:r>
      <w:r w:rsidR="00562970">
        <w:t>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25061FDA" w:rsidR="00CC471D" w:rsidRDefault="00562970" w:rsidP="000C5F60">
      <w:r>
        <w:t xml:space="preserve">Doch trotz dieser </w:t>
      </w:r>
      <w:r w:rsidR="008315BF">
        <w:t>Berücksichtigungen</w:t>
      </w:r>
      <w:r w:rsidR="00CC471D">
        <w:t xml:space="preserve"> blieb das Vermeiden von Overfitting eine permanente </w:t>
      </w:r>
      <w:r w:rsidR="000C1E55">
        <w:t>Aufgabe</w:t>
      </w:r>
      <w:r w:rsidR="00CC471D">
        <w:t xml:space="preserve">. Im Rahmen des Wettbewerbs erwiesen sich hier insbesondere sehr einfache Modelle als überlegen gegenüber Komplexeren. Je flexibler ein Modell, desto eher neigte es zu Überanpassung und dem Lernen von zufälligen Umständen in den Daten. Daraus ergab sich somit auch, dass viele Prognosen auf den Leaderboards keine konsistenten Ergebnisse </w:t>
      </w:r>
      <w:r w:rsidR="00CC471D">
        <w:lastRenderedPageBreak/>
        <w:t xml:space="preserve">ablieferten. Gelöst werden konnte diese Problematik letztendlich am </w:t>
      </w:r>
      <w:r w:rsidR="00CD555F">
        <w:t>b</w:t>
      </w:r>
      <w:r w:rsidR="00CC471D">
        <w:t>esten durch eine starke Regularisierung innerhalb der Ridge-Regression, zugunsten einer geringen Varianz</w:t>
      </w:r>
      <w:r w:rsidR="00CD555F">
        <w:t>.</w:t>
      </w:r>
    </w:p>
    <w:p w14:paraId="5DF0020B" w14:textId="2B274BB4" w:rsidR="0092732C" w:rsidRPr="000E0135" w:rsidRDefault="0092732C" w:rsidP="000C5F60">
      <w:r w:rsidRPr="000E0135">
        <w:t>Für weitere Kaggle</w:t>
      </w:r>
      <w:r w:rsidR="00697139">
        <w:t>-Wettbewerbe</w:t>
      </w:r>
      <w:r w:rsidRPr="000E0135">
        <w:t xml:space="preserve"> und andere Anwendungsgebiete lässt sich daher mitnehmen, dass unter gewissen Umständen einfache Modelle bei schwachen Signalen und viel Noise, komplexere Systeme </w:t>
      </w:r>
      <w:r w:rsidR="008A7DB2">
        <w:t>übertreffen</w:t>
      </w:r>
      <w:r w:rsidRPr="000E0135">
        <w:t xml:space="preserve"> können. Wichtiger als ausgefeilte Algorithmen kann es sein, die Funktionsweise der Modelle zu verstehen und so jeden Subprozess von Datenaufbereitung bis Feature Selektion und Modelloptimierung </w:t>
      </w:r>
      <w:r w:rsidR="000C1E55">
        <w:t>an</w:t>
      </w:r>
      <w:r w:rsidR="000E0135" w:rsidRPr="000E0135">
        <w:t xml:space="preserve"> die Umstände anpassen zu können.</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sz w:val="22"/>
          <w:szCs w:val="22"/>
        </w:rPr>
      </w:sdtEndPr>
      <w:sdtContent>
        <w:p w14:paraId="5B48104B" w14:textId="77777777" w:rsidR="00471F5E" w:rsidRDefault="00DF713F" w:rsidP="00471F5E">
          <w:pPr>
            <w:pStyle w:val="CitaviBibliographyHeading"/>
            <w:rPr>
              <w:color w:val="2F5496" w:themeColor="accent1" w:themeShade="BF"/>
            </w:rPr>
          </w:pPr>
          <w:r>
            <w:rPr>
              <w:color w:val="2F5496" w:themeColor="accent1" w:themeShade="BF"/>
            </w:rPr>
            <w:fldChar w:fldCharType="begin"/>
          </w:r>
          <w:r>
            <w:instrText>ADDIN CitaviBibliography</w:instrText>
          </w:r>
          <w:r>
            <w:rPr>
              <w:color w:val="2F5496" w:themeColor="accent1" w:themeShade="BF"/>
            </w:rPr>
            <w:fldChar w:fldCharType="separate"/>
          </w:r>
          <w:r w:rsidR="00471F5E">
            <w:rPr>
              <w:color w:val="2F5496" w:themeColor="accent1" w:themeShade="BF"/>
            </w:rPr>
            <w:t>References</w:t>
          </w:r>
        </w:p>
        <w:p w14:paraId="7669C231" w14:textId="77777777" w:rsidR="00471F5E" w:rsidRDefault="00471F5E" w:rsidP="00471F5E">
          <w:pPr>
            <w:pStyle w:val="CitaviBibliographyEntry"/>
          </w:pPr>
          <w:bookmarkStart w:id="40" w:name="_CTVL0015d12586820df4c80b50acf20484ada6b"/>
          <w:r>
            <w:t>Anderson, J. (2015). New Holiday Data from Winton. Retrieved from https://www.kaggle.com/c/the-winton-stock-market-challenge/discussion/18006</w:t>
          </w:r>
        </w:p>
        <w:p w14:paraId="0E369274" w14:textId="77777777" w:rsidR="00471F5E" w:rsidRDefault="00471F5E" w:rsidP="00471F5E">
          <w:pPr>
            <w:pStyle w:val="CitaviBibliographyEntry"/>
          </w:pPr>
          <w:bookmarkStart w:id="41" w:name="_CTVL001afd02c72fe8643e8a49dbe5fa4ad678a"/>
          <w:bookmarkEnd w:id="40"/>
          <w:r>
            <w:t xml:space="preserve">Anderson, J. (2016). </w:t>
          </w:r>
          <w:bookmarkEnd w:id="41"/>
          <w:r w:rsidRPr="00471F5E">
            <w:rPr>
              <w:i/>
            </w:rPr>
            <w:t>The Winton Stock Market Challenge: Congratulations, Thoughts on the Problem</w:t>
          </w:r>
          <w:r w:rsidRPr="00471F5E">
            <w:t>. Retrieved from https://www.kaggle.com/c/the-winton-stock-market-challenge/discussion/18645</w:t>
          </w:r>
        </w:p>
        <w:p w14:paraId="5B4CC5DE" w14:textId="77777777" w:rsidR="00471F5E" w:rsidRDefault="00471F5E" w:rsidP="00471F5E">
          <w:pPr>
            <w:pStyle w:val="CitaviBibliographyEntry"/>
          </w:pPr>
          <w:bookmarkStart w:id="42" w:name="_CTVL001cf37ecf59c1b403f9cf3623de07da560"/>
          <w:r>
            <w:t xml:space="preserve">Bellman, R. (1961). </w:t>
          </w:r>
          <w:bookmarkEnd w:id="42"/>
          <w:r w:rsidRPr="00471F5E">
            <w:rPr>
              <w:i/>
            </w:rPr>
            <w:t>Adaptive control processes</w:t>
          </w:r>
          <w:r w:rsidRPr="00471F5E">
            <w:t>. Princeton, New Jersey: Princeton University Press.</w:t>
          </w:r>
        </w:p>
        <w:p w14:paraId="3CCA4D6A" w14:textId="77777777" w:rsidR="00471F5E" w:rsidRDefault="00471F5E" w:rsidP="00471F5E">
          <w:pPr>
            <w:pStyle w:val="CitaviBibliographyEntry"/>
          </w:pPr>
          <w:bookmarkStart w:id="43" w:name="_CTVL0010d8f48cdf6904721aadc0ebafb897a97"/>
          <w:r>
            <w:t xml:space="preserve">Chen, T., &amp; Guestrin, C. (2016). XGBoost. In B. Krishnapuram, M. Shah, A. Smola, C. Aggarwal, D. Shen, &amp; R. Rastogi (Eds.), </w:t>
          </w:r>
          <w:bookmarkEnd w:id="43"/>
          <w:r w:rsidRPr="00471F5E">
            <w:rPr>
              <w:i/>
            </w:rPr>
            <w:t xml:space="preserve">Proceedings of the 22nd ACM SIGKDD International Conference on Knowledge Discovery and Data Mining - KDD '16 </w:t>
          </w:r>
          <w:r w:rsidRPr="00471F5E">
            <w:t>(pp. 785–794). New York, New York, USA: ACM Press. https://doi.org/10.1145/2939672.2939785</w:t>
          </w:r>
        </w:p>
        <w:p w14:paraId="2AFB543D" w14:textId="77777777" w:rsidR="00471F5E" w:rsidRDefault="00471F5E" w:rsidP="00471F5E">
          <w:pPr>
            <w:pStyle w:val="CitaviBibliographyEntry"/>
          </w:pPr>
          <w:bookmarkStart w:id="44" w:name="_CTVL001b5ac0b01b4524b378de97e3c1ed1ea93"/>
          <w:r>
            <w:t xml:space="preserve">Clarke, B., Fokoue, E., &amp; Zhang, H. H. (2009). </w:t>
          </w:r>
          <w:bookmarkEnd w:id="44"/>
          <w:r w:rsidRPr="00471F5E">
            <w:rPr>
              <w:i/>
            </w:rPr>
            <w:t>Principles and Theory for Data Mining and Machine Learning</w:t>
          </w:r>
          <w:r w:rsidRPr="00471F5E">
            <w:t>. New York, NY: Springer New York.</w:t>
          </w:r>
        </w:p>
        <w:p w14:paraId="584AB574" w14:textId="77777777" w:rsidR="00471F5E" w:rsidRDefault="00471F5E" w:rsidP="00471F5E">
          <w:pPr>
            <w:pStyle w:val="CitaviBibliographyEntry"/>
          </w:pPr>
          <w:bookmarkStart w:id="45" w:name="_CTVL00170be85df98d4402b92d2b6b8c6114d4d"/>
          <w:r>
            <w:t xml:space="preserve">Domingos, P. (2012). A few useful things to know about machine learning. </w:t>
          </w:r>
          <w:bookmarkEnd w:id="45"/>
          <w:r w:rsidRPr="00471F5E">
            <w:rPr>
              <w:i/>
            </w:rPr>
            <w:t>Communications of the ACM</w:t>
          </w:r>
          <w:r w:rsidRPr="00471F5E">
            <w:t xml:space="preserve">, </w:t>
          </w:r>
          <w:r w:rsidRPr="00471F5E">
            <w:rPr>
              <w:i/>
            </w:rPr>
            <w:t>55</w:t>
          </w:r>
          <w:r w:rsidRPr="00471F5E">
            <w:t>(10), 78. https://doi.org/10.1145/2347736.2347755</w:t>
          </w:r>
        </w:p>
        <w:p w14:paraId="7D9BDFDD" w14:textId="77777777" w:rsidR="00471F5E" w:rsidRDefault="00471F5E" w:rsidP="00471F5E">
          <w:pPr>
            <w:pStyle w:val="CitaviBibliographyEntry"/>
          </w:pPr>
          <w:bookmarkStart w:id="46" w:name="_CTVL0013400a01f211c48e1b4cc23841567d90a"/>
          <w:r>
            <w:t>Forumsdiskussion. (2016). Solution Sharing. Retrieved from https://www.kaggle.com/c/the-winton-stock-market-challenge/discussion/18584</w:t>
          </w:r>
        </w:p>
        <w:p w14:paraId="4D649A75" w14:textId="77777777" w:rsidR="00471F5E" w:rsidRDefault="00471F5E" w:rsidP="00471F5E">
          <w:pPr>
            <w:pStyle w:val="CitaviBibliographyEntry"/>
          </w:pPr>
          <w:bookmarkStart w:id="47" w:name="_CTVL00165aeb6fe02a14ccaaef756fabf9dd57e"/>
          <w:bookmarkEnd w:id="46"/>
          <w:r>
            <w:t>Guo, Y. (2017). Introduction to Kaggle Kernels. Retrieved from https://towardsdatascience.com/introduction-to-kaggle-kernels-2ad754ebf77</w:t>
          </w:r>
        </w:p>
        <w:p w14:paraId="2BB70F0C" w14:textId="77777777" w:rsidR="00471F5E" w:rsidRDefault="00471F5E" w:rsidP="00471F5E">
          <w:pPr>
            <w:pStyle w:val="CitaviBibliographyEntry"/>
          </w:pPr>
          <w:bookmarkStart w:id="48" w:name="_CTVL0012bd64ec639804f429cf72b19bca5a9da"/>
          <w:bookmarkEnd w:id="47"/>
          <w:r>
            <w:t xml:space="preserve">Guyon, I., &amp; Elisseeff, A. (2003). An introduction to variable and feature selection. </w:t>
          </w:r>
          <w:bookmarkEnd w:id="48"/>
          <w:r w:rsidRPr="00471F5E">
            <w:rPr>
              <w:i/>
            </w:rPr>
            <w:t>The Journal of Machine Learning Research</w:t>
          </w:r>
          <w:r w:rsidRPr="00471F5E">
            <w:t xml:space="preserve">, </w:t>
          </w:r>
          <w:r w:rsidRPr="00471F5E">
            <w:rPr>
              <w:i/>
            </w:rPr>
            <w:t>3</w:t>
          </w:r>
          <w:r w:rsidRPr="00471F5E">
            <w:t>, 1157–1182. Retrieved from https://dl.acm.org/citation.cfm?id=944968</w:t>
          </w:r>
        </w:p>
        <w:p w14:paraId="4AF479DD" w14:textId="77777777" w:rsidR="00471F5E" w:rsidRDefault="00471F5E" w:rsidP="00471F5E">
          <w:pPr>
            <w:pStyle w:val="CitaviBibliographyEntry"/>
          </w:pPr>
          <w:bookmarkStart w:id="49" w:name="_CTVL0010d35932c0f9949a29d92f10cbf8ea238"/>
          <w:r>
            <w:t xml:space="preserve">Hastie, T., Tibshirani, R., &amp; Friedman, J. H. (2017). </w:t>
          </w:r>
          <w:bookmarkEnd w:id="49"/>
          <w:r w:rsidRPr="00471F5E">
            <w:rPr>
              <w:i/>
            </w:rPr>
            <w:t xml:space="preserve">The elements of statistical learning: Data mining, inference, and prediction </w:t>
          </w:r>
          <w:r w:rsidRPr="00471F5E">
            <w:t xml:space="preserve">(Second edition, corrected at 12th printing). </w:t>
          </w:r>
          <w:r w:rsidRPr="00471F5E">
            <w:rPr>
              <w:i/>
            </w:rPr>
            <w:t>Springer series in statistics</w:t>
          </w:r>
          <w:r w:rsidRPr="00471F5E">
            <w:t>. New York, NY: Springer.</w:t>
          </w:r>
        </w:p>
        <w:p w14:paraId="0721B133" w14:textId="77777777" w:rsidR="00471F5E" w:rsidRDefault="00471F5E" w:rsidP="00471F5E">
          <w:pPr>
            <w:pStyle w:val="CitaviBibliographyEntry"/>
          </w:pPr>
          <w:bookmarkStart w:id="50" w:name="_CTVL0012ba2f604f74842bbaca2d4c5c2c2e6dc"/>
          <w:r>
            <w:t xml:space="preserve">Hoerl, A. E., &amp; Kennard, R. W. (1970). Ridge Regression: Applications to Nonorthogonal Problems. </w:t>
          </w:r>
          <w:bookmarkEnd w:id="50"/>
          <w:r w:rsidRPr="00471F5E">
            <w:rPr>
              <w:i/>
            </w:rPr>
            <w:t>Technometrics</w:t>
          </w:r>
          <w:r w:rsidRPr="00471F5E">
            <w:t xml:space="preserve">, </w:t>
          </w:r>
          <w:r w:rsidRPr="00471F5E">
            <w:rPr>
              <w:i/>
            </w:rPr>
            <w:t>12</w:t>
          </w:r>
          <w:r w:rsidRPr="00471F5E">
            <w:t>(1), 69–82. https://doi.org/10.1080/00401706.1970.10488635</w:t>
          </w:r>
        </w:p>
        <w:p w14:paraId="2F97E416" w14:textId="77777777" w:rsidR="00471F5E" w:rsidRDefault="00471F5E" w:rsidP="00471F5E">
          <w:pPr>
            <w:pStyle w:val="CitaviBibliographyEntry"/>
          </w:pPr>
          <w:bookmarkStart w:id="51" w:name="_CTVL00182b79ec16644443fac710f8ec9e4da51"/>
          <w:r>
            <w:t xml:space="preserve">Huijskens, T. (2018). </w:t>
          </w:r>
          <w:bookmarkEnd w:id="51"/>
          <w:r w:rsidRPr="00471F5E">
            <w:rPr>
              <w:i/>
            </w:rPr>
            <w:t xml:space="preserve">Why giving your algorithm ALL THE FEATURES does not always work. </w:t>
          </w:r>
          <w:r w:rsidRPr="00471F5E">
            <w:t>PyData, London. Retrieved from https://www.youtube.com/watch?v=JsArBz46_3s&amp;t=1848s</w:t>
          </w:r>
        </w:p>
        <w:p w14:paraId="626ABB73" w14:textId="77777777" w:rsidR="00471F5E" w:rsidRDefault="00471F5E" w:rsidP="00471F5E">
          <w:pPr>
            <w:pStyle w:val="CitaviBibliographyEntry"/>
          </w:pPr>
          <w:bookmarkStart w:id="52" w:name="_CTVL001cb37e5fd2e76461e9f4ff3b0fa8404da"/>
          <w:r>
            <w:t xml:space="preserve">Hunter, J. D. (2007). Matplotlib: A 2D Graphics Environment. </w:t>
          </w:r>
          <w:bookmarkEnd w:id="52"/>
          <w:r w:rsidRPr="00471F5E">
            <w:rPr>
              <w:i/>
            </w:rPr>
            <w:t>Computing in Science &amp; Engineering</w:t>
          </w:r>
          <w:r w:rsidRPr="00471F5E">
            <w:t xml:space="preserve">, </w:t>
          </w:r>
          <w:r w:rsidRPr="00471F5E">
            <w:rPr>
              <w:i/>
            </w:rPr>
            <w:t>9</w:t>
          </w:r>
          <w:r w:rsidRPr="00471F5E">
            <w:t>(3), 90–95. https://doi.org/10.1109/MCSE.2007.55</w:t>
          </w:r>
        </w:p>
        <w:p w14:paraId="25158600" w14:textId="77777777" w:rsidR="00471F5E" w:rsidRDefault="00471F5E" w:rsidP="00471F5E">
          <w:pPr>
            <w:pStyle w:val="CitaviBibliographyEntry"/>
          </w:pPr>
          <w:bookmarkStart w:id="53" w:name="_CTVL0011352646c89284221858c1e9b67ab4673"/>
          <w:r>
            <w:lastRenderedPageBreak/>
            <w:t xml:space="preserve">James, G., Witten, D., Hastie, T., &amp; Tibshirani, R. (2017). </w:t>
          </w:r>
          <w:bookmarkEnd w:id="53"/>
          <w:r w:rsidRPr="00471F5E">
            <w:rPr>
              <w:i/>
            </w:rPr>
            <w:t xml:space="preserve">An introduction to statistical learning: With applications in R </w:t>
          </w:r>
          <w:r w:rsidRPr="00471F5E">
            <w:t xml:space="preserve">(Corrected at 8th printing). </w:t>
          </w:r>
          <w:r w:rsidRPr="00471F5E">
            <w:rPr>
              <w:i/>
            </w:rPr>
            <w:t>Springer texts in statistics</w:t>
          </w:r>
          <w:r w:rsidRPr="00471F5E">
            <w:t>. New York, Heidelberg, Dordrecht, London: Springer.</w:t>
          </w:r>
        </w:p>
        <w:p w14:paraId="31774017" w14:textId="77777777" w:rsidR="00471F5E" w:rsidRDefault="00471F5E" w:rsidP="00471F5E">
          <w:pPr>
            <w:pStyle w:val="CitaviBibliographyEntry"/>
          </w:pPr>
          <w:bookmarkStart w:id="54" w:name="_CTVL0017e65cbbf17cc4bbe8379f89dfa14a878"/>
          <w:r>
            <w:t>Kaggle Team. (2016). Winton Stock Market Challenge, Winner's Interview: 3rd place, Mendrika Ramarlina. Retrieved from http://blog.kaggle.com/2016/02/12/winton-stock-market-challenge-winners-interview-3rd-place-mendrika-ramarlina/</w:t>
          </w:r>
        </w:p>
        <w:p w14:paraId="4C85F51D" w14:textId="77777777" w:rsidR="00471F5E" w:rsidRDefault="00471F5E" w:rsidP="00471F5E">
          <w:pPr>
            <w:pStyle w:val="CitaviBibliographyEntry"/>
          </w:pPr>
          <w:bookmarkStart w:id="55" w:name="_CTVL001912f54ca7f93463982e4bc780c40fcd8"/>
          <w:bookmarkEnd w:id="54"/>
          <w:r>
            <w:t>Kaggle Team. (2017a). Two Sigma Financial Modeling Challenge, Winner's Interview: 2nd Place, Nima Shahbazi, Chahhou Mohamed. Retrieved from http://blog.kaggle.com/2017/05/25/two-sigma-financial-modeling-challenge-winners-interview-2nd-place-nima-shahbazi-chahhou-mohamed/</w:t>
          </w:r>
        </w:p>
        <w:p w14:paraId="682FA68E" w14:textId="77777777" w:rsidR="00471F5E" w:rsidRDefault="00471F5E" w:rsidP="00471F5E">
          <w:pPr>
            <w:pStyle w:val="CitaviBibliographyEntry"/>
          </w:pPr>
          <w:bookmarkStart w:id="56" w:name="_CTVL0011100d2c508e347ceb7aff47246915b72"/>
          <w:bookmarkEnd w:id="55"/>
          <w:r>
            <w:t>Kaggle Team. (2017b). Two Sigma Financial Modeling Code Competition, 5th Place Winners' Interview: Team Best Fitting | Bestfitting, Zero, &amp; CircleCircle. Retrieved from http://blog.kaggle.com/2017/05/11/two-sigma-financial-modeling-code-competition-5th-place-winners-interview-team-best-fitting-bestfitting-zero-circlecircle/</w:t>
          </w:r>
        </w:p>
        <w:p w14:paraId="2B3B7924" w14:textId="77777777" w:rsidR="00471F5E" w:rsidRDefault="00471F5E" w:rsidP="00471F5E">
          <w:pPr>
            <w:pStyle w:val="CitaviBibliographyEntry"/>
          </w:pPr>
          <w:bookmarkStart w:id="57" w:name="_CTVL001cbdb971972bd4f6581cddf23d50f51fe"/>
          <w:bookmarkEnd w:id="56"/>
          <w:r>
            <w:t xml:space="preserve">Kaiser, J. (2014). Dealing with Missing Values in Data. </w:t>
          </w:r>
          <w:bookmarkEnd w:id="57"/>
          <w:r w:rsidRPr="00471F5E">
            <w:rPr>
              <w:i/>
            </w:rPr>
            <w:t>Journal of Systems Integration</w:t>
          </w:r>
          <w:r w:rsidRPr="00471F5E">
            <w:t xml:space="preserve">, </w:t>
          </w:r>
          <w:r w:rsidRPr="00471F5E">
            <w:rPr>
              <w:i/>
            </w:rPr>
            <w:t>5</w:t>
          </w:r>
          <w:r w:rsidRPr="00471F5E">
            <w:t>(1), 42–51. Retrieved from http://si-journal.org/index.php/JSI/article/viewFile/178/255</w:t>
          </w:r>
        </w:p>
        <w:p w14:paraId="4BA3738B" w14:textId="77777777" w:rsidR="00471F5E" w:rsidRDefault="00471F5E" w:rsidP="00471F5E">
          <w:pPr>
            <w:pStyle w:val="CitaviBibliographyEntry"/>
          </w:pPr>
          <w:bookmarkStart w:id="58" w:name="_CTVL0012a82749876ea4f6e9382b6b398964fd7"/>
          <w:r>
            <w:t>Kakushadze, Z. (2016). 101 Formulaic Alphas. Retrieved from http://arxiv.org/pdf/1601.00991v3</w:t>
          </w:r>
        </w:p>
        <w:p w14:paraId="17557482" w14:textId="77777777" w:rsidR="00471F5E" w:rsidRDefault="00471F5E" w:rsidP="00471F5E">
          <w:pPr>
            <w:pStyle w:val="CitaviBibliographyEntry"/>
          </w:pPr>
          <w:bookmarkStart w:id="59" w:name="_CTVL0019568f156f093493293e098e2c960f08e"/>
          <w:bookmarkEnd w:id="58"/>
          <w:r>
            <w:t xml:space="preserve">Mansfield, E. R., &amp; Helms, B. P. (1982). Detecting Multicollinearity. </w:t>
          </w:r>
          <w:bookmarkEnd w:id="59"/>
          <w:r w:rsidRPr="00471F5E">
            <w:rPr>
              <w:i/>
            </w:rPr>
            <w:t>The American Statistician</w:t>
          </w:r>
          <w:r w:rsidRPr="00471F5E">
            <w:t xml:space="preserve">, </w:t>
          </w:r>
          <w:r w:rsidRPr="00471F5E">
            <w:rPr>
              <w:i/>
            </w:rPr>
            <w:t>36</w:t>
          </w:r>
          <w:r w:rsidRPr="00471F5E">
            <w:t>(3), 158. https://doi.org/10.2307/2683167</w:t>
          </w:r>
        </w:p>
        <w:p w14:paraId="1433CDBE" w14:textId="77777777" w:rsidR="00471F5E" w:rsidRDefault="00471F5E" w:rsidP="00471F5E">
          <w:pPr>
            <w:pStyle w:val="CitaviBibliographyEntry"/>
          </w:pPr>
          <w:bookmarkStart w:id="60" w:name="_CTVL001952f7d6e116a4cf9a3e9fe6f1b41aee2"/>
          <w:r>
            <w:t xml:space="preserve">Marr, B. (2016). </w:t>
          </w:r>
          <w:bookmarkEnd w:id="60"/>
          <w:r w:rsidRPr="00471F5E">
            <w:rPr>
              <w:i/>
            </w:rPr>
            <w:t>Big data in practice: How 45 successful companies used big data analytics to deliver extraordinary results</w:t>
          </w:r>
          <w:r w:rsidRPr="00471F5E">
            <w:t>. Chichester, West Sussex: Wiley.</w:t>
          </w:r>
        </w:p>
        <w:p w14:paraId="1D297CEC" w14:textId="77777777" w:rsidR="00471F5E" w:rsidRDefault="00471F5E" w:rsidP="00471F5E">
          <w:pPr>
            <w:pStyle w:val="CitaviBibliographyEntry"/>
          </w:pPr>
          <w:bookmarkStart w:id="61" w:name="_CTVL001403d3a91b1774062a8955e74c46ac770"/>
          <w:r>
            <w:t xml:space="preserve">Matsuki, K., Kuperman, V., &amp; van Dyke, J. A. (2016). The Random Forests statistical technique: An examination of its value for the study of reading. </w:t>
          </w:r>
          <w:bookmarkEnd w:id="61"/>
          <w:r w:rsidRPr="00471F5E">
            <w:rPr>
              <w:i/>
            </w:rPr>
            <w:t xml:space="preserve">Scientific Studies of </w:t>
          </w:r>
          <w:proofErr w:type="gramStart"/>
          <w:r w:rsidRPr="00471F5E">
            <w:rPr>
              <w:i/>
            </w:rPr>
            <w:t>Reading :</w:t>
          </w:r>
          <w:proofErr w:type="gramEnd"/>
          <w:r w:rsidRPr="00471F5E">
            <w:rPr>
              <w:i/>
            </w:rPr>
            <w:t xml:space="preserve"> the Official Journal of the Society for the Scientific Study of Reading</w:t>
          </w:r>
          <w:r w:rsidRPr="00471F5E">
            <w:t xml:space="preserve">, </w:t>
          </w:r>
          <w:r w:rsidRPr="00471F5E">
            <w:rPr>
              <w:i/>
            </w:rPr>
            <w:t>20</w:t>
          </w:r>
          <w:r w:rsidRPr="00471F5E">
            <w:t>(1), 20–33. https://doi.org/10.1080/10888438.2015.1107073</w:t>
          </w:r>
        </w:p>
        <w:p w14:paraId="02ECD6E9" w14:textId="77777777" w:rsidR="00471F5E" w:rsidRDefault="00471F5E" w:rsidP="00471F5E">
          <w:pPr>
            <w:pStyle w:val="CitaviBibliographyEntry"/>
          </w:pPr>
          <w:bookmarkStart w:id="62" w:name="_CTVL001297ae841b8cb4abba58dd2e3db0c2a55"/>
          <w:r>
            <w:t xml:space="preserve">McDonald, G. C. (2009). Ridge regression. </w:t>
          </w:r>
          <w:bookmarkEnd w:id="62"/>
          <w:r w:rsidRPr="00471F5E">
            <w:rPr>
              <w:i/>
            </w:rPr>
            <w:t>Wiley Interdisciplinary Reviews: Computational Statistics</w:t>
          </w:r>
          <w:r w:rsidRPr="00471F5E">
            <w:t xml:space="preserve">, </w:t>
          </w:r>
          <w:r w:rsidRPr="00471F5E">
            <w:rPr>
              <w:i/>
            </w:rPr>
            <w:t>1</w:t>
          </w:r>
          <w:r w:rsidRPr="00471F5E">
            <w:t>(1), 93–100. https://doi.org/10.1002/wics.14</w:t>
          </w:r>
        </w:p>
        <w:p w14:paraId="31A49878" w14:textId="77777777" w:rsidR="00471F5E" w:rsidRDefault="00471F5E" w:rsidP="00471F5E">
          <w:pPr>
            <w:pStyle w:val="CitaviBibliographyEntry"/>
          </w:pPr>
          <w:bookmarkStart w:id="63" w:name="_CTVL001c56beb3557c241eba8783bd44e5a0951"/>
          <w:r>
            <w:t xml:space="preserve">McKinney, W. Data Structures for Statistical Computing in Python. In </w:t>
          </w:r>
          <w:bookmarkEnd w:id="63"/>
          <w:r w:rsidRPr="00471F5E">
            <w:rPr>
              <w:i/>
            </w:rPr>
            <w:t xml:space="preserve">Proc. of the 9th python in science conf. (scipy 2010) </w:t>
          </w:r>
          <w:r w:rsidRPr="00471F5E">
            <w:t>(pp. 51–56). Retrieved from https://conference.scipy.org/proceedings/scipy2010/pdfs/mckinney.pdf</w:t>
          </w:r>
        </w:p>
        <w:p w14:paraId="045AC085" w14:textId="77777777" w:rsidR="00471F5E" w:rsidRDefault="00471F5E" w:rsidP="00471F5E">
          <w:pPr>
            <w:pStyle w:val="CitaviBibliographyEntry"/>
          </w:pPr>
          <w:bookmarkStart w:id="64" w:name="_CTVL001f4ee9df623c54af5a6fdc6f22bb32d07"/>
          <w:r>
            <w:t xml:space="preserve">Melkumova, L. E., &amp; Shatskikh, S.Y. (2017). Comparing Ridge and LASSO estimators for data analysis. </w:t>
          </w:r>
          <w:bookmarkEnd w:id="64"/>
          <w:r w:rsidRPr="00471F5E">
            <w:rPr>
              <w:i/>
            </w:rPr>
            <w:t>Procedia Engineering</w:t>
          </w:r>
          <w:r w:rsidRPr="00471F5E">
            <w:t xml:space="preserve">, </w:t>
          </w:r>
          <w:r w:rsidRPr="00471F5E">
            <w:rPr>
              <w:i/>
            </w:rPr>
            <w:t>201</w:t>
          </w:r>
          <w:r w:rsidRPr="00471F5E">
            <w:t>, 746–755. https://doi.org/10.1016/j.proeng.2017.09.615</w:t>
          </w:r>
        </w:p>
        <w:p w14:paraId="1283F114" w14:textId="77777777" w:rsidR="00471F5E" w:rsidRDefault="00471F5E" w:rsidP="00471F5E">
          <w:pPr>
            <w:pStyle w:val="CitaviBibliographyEntry"/>
          </w:pPr>
          <w:bookmarkStart w:id="65" w:name="_CTVL0015648d7ee9a9640159f1438641cf1ca45"/>
          <w:r>
            <w:t xml:space="preserve">Nanny, W. (1975). Beobachtungen zur Ridge-Regression. </w:t>
          </w:r>
          <w:bookmarkEnd w:id="65"/>
          <w:r w:rsidRPr="00471F5E">
            <w:rPr>
              <w:i/>
            </w:rPr>
            <w:t>Jahrbücher Für Nationalökonomie Und Statistik</w:t>
          </w:r>
          <w:r w:rsidRPr="00471F5E">
            <w:t xml:space="preserve">, </w:t>
          </w:r>
          <w:r w:rsidRPr="00471F5E">
            <w:rPr>
              <w:i/>
            </w:rPr>
            <w:t>189</w:t>
          </w:r>
          <w:r w:rsidRPr="00471F5E">
            <w:t>(3-4). https://doi.org/10.1515/jbnst-1975-3-411</w:t>
          </w:r>
        </w:p>
        <w:p w14:paraId="6F5D01C7" w14:textId="77777777" w:rsidR="00471F5E" w:rsidRDefault="00471F5E" w:rsidP="00471F5E">
          <w:pPr>
            <w:pStyle w:val="CitaviBibliographyEntry"/>
          </w:pPr>
          <w:bookmarkStart w:id="66" w:name="_CTVL001476dc62be17b404a8d3eec9a49736121"/>
          <w:r>
            <w:lastRenderedPageBreak/>
            <w:t>Pedregosa, F., Varoquaux, G., Gramfort, A., Michel, V., Thirion, B., Grisel, O.</w:t>
          </w:r>
          <w:proofErr w:type="gramStart"/>
          <w:r>
            <w:t>, .</w:t>
          </w:r>
          <w:proofErr w:type="gramEnd"/>
          <w:r>
            <w:t xml:space="preserve"> . . Duchesnay, E. (2011). Scikit-learn: Machine Learning in Python. </w:t>
          </w:r>
          <w:bookmarkEnd w:id="66"/>
          <w:r w:rsidRPr="00471F5E">
            <w:rPr>
              <w:i/>
            </w:rPr>
            <w:t>Journal of Machine Learning Research</w:t>
          </w:r>
          <w:r w:rsidRPr="00471F5E">
            <w:t xml:space="preserve">, </w:t>
          </w:r>
          <w:r w:rsidRPr="00471F5E">
            <w:rPr>
              <w:i/>
            </w:rPr>
            <w:t>12</w:t>
          </w:r>
          <w:r w:rsidRPr="00471F5E">
            <w:t>, 2825–2830.</w:t>
          </w:r>
        </w:p>
        <w:p w14:paraId="4154FE27" w14:textId="77777777" w:rsidR="00471F5E" w:rsidRDefault="00471F5E" w:rsidP="00471F5E">
          <w:pPr>
            <w:pStyle w:val="CitaviBibliographyEntry"/>
          </w:pPr>
          <w:bookmarkStart w:id="67" w:name="_CTVL001b68d475787084d3d8e5dd7aef76dcad9"/>
          <w:r>
            <w:t xml:space="preserve">Perez, F., &amp; Granger, B. E. (2007). IPython: A System for Interactive Scientific Computing. </w:t>
          </w:r>
          <w:bookmarkEnd w:id="67"/>
          <w:r w:rsidRPr="00471F5E">
            <w:rPr>
              <w:i/>
            </w:rPr>
            <w:t>Computing in Science &amp; Engineering</w:t>
          </w:r>
          <w:r w:rsidRPr="00471F5E">
            <w:t xml:space="preserve">, </w:t>
          </w:r>
          <w:r w:rsidRPr="00471F5E">
            <w:rPr>
              <w:i/>
            </w:rPr>
            <w:t>9</w:t>
          </w:r>
          <w:r w:rsidRPr="00471F5E">
            <w:t>(3), 21–29. https://doi.org/10.1109/MCSE.2007.53</w:t>
          </w:r>
        </w:p>
        <w:p w14:paraId="51D1F871" w14:textId="77777777" w:rsidR="00471F5E" w:rsidRDefault="00471F5E" w:rsidP="00471F5E">
          <w:pPr>
            <w:pStyle w:val="CitaviBibliographyEntry"/>
          </w:pPr>
          <w:bookmarkStart w:id="68" w:name="_CTVL00163c08bc7798341f086ec303f927fcfe5"/>
          <w:r>
            <w:t xml:space="preserve">Sarkar, D., Bali, R., &amp; Sharma, T. (2018a). Feature Engineering and Selection. In D. Sarkar, R. Bali, &amp; T. Sharma (Eds.), </w:t>
          </w:r>
          <w:bookmarkEnd w:id="68"/>
          <w:r w:rsidRPr="00471F5E">
            <w:rPr>
              <w:i/>
            </w:rPr>
            <w:t xml:space="preserve">Practical Machine Learning with Python </w:t>
          </w:r>
          <w:r w:rsidRPr="00471F5E">
            <w:t>(pp. 177–253). Berkeley, CA: Apress. https://doi.org/10.1007/978-1-4842-3207-1_4</w:t>
          </w:r>
        </w:p>
        <w:p w14:paraId="6B472C54" w14:textId="77777777" w:rsidR="00471F5E" w:rsidRDefault="00471F5E" w:rsidP="00471F5E">
          <w:pPr>
            <w:pStyle w:val="CitaviBibliographyEntry"/>
          </w:pPr>
          <w:bookmarkStart w:id="69" w:name="_CTVL001381fc2e3ca5f48f885d4f31fa55444ea"/>
          <w:r>
            <w:t xml:space="preserve">Sarkar, D., Bali, R., &amp; Sharma, T. (Eds.). (2018b). </w:t>
          </w:r>
          <w:bookmarkEnd w:id="69"/>
          <w:r w:rsidRPr="00471F5E">
            <w:rPr>
              <w:i/>
            </w:rPr>
            <w:t>Practical Machine Learning with Python</w:t>
          </w:r>
          <w:r w:rsidRPr="00471F5E">
            <w:t>. Berkeley, CA: Apress.</w:t>
          </w:r>
        </w:p>
        <w:p w14:paraId="6BB0A967" w14:textId="77777777" w:rsidR="00471F5E" w:rsidRDefault="00471F5E" w:rsidP="00471F5E">
          <w:pPr>
            <w:pStyle w:val="CitaviBibliographyEntry"/>
          </w:pPr>
          <w:bookmarkStart w:id="70" w:name="_CTVL001dfc5199abb554e0eaf0f38619a0db8f6"/>
          <w:r>
            <w:t xml:space="preserve">Schmid, F., &amp; Trede, M. (2006). </w:t>
          </w:r>
          <w:bookmarkEnd w:id="70"/>
          <w:r w:rsidRPr="00471F5E">
            <w:rPr>
              <w:i/>
            </w:rPr>
            <w:t>Finanzmarktstatistik</w:t>
          </w:r>
          <w:r w:rsidRPr="00471F5E">
            <w:t>. Berlin, Heidelberg: Springer-Verlag Berlin Heidelberg. Retrieved from http://dx.doi.org/10.1007/3-540-29795-2</w:t>
          </w:r>
        </w:p>
        <w:p w14:paraId="27901935" w14:textId="77777777" w:rsidR="00471F5E" w:rsidRDefault="00471F5E" w:rsidP="00471F5E">
          <w:pPr>
            <w:pStyle w:val="CitaviBibliographyEntry"/>
          </w:pPr>
          <w:bookmarkStart w:id="71" w:name="_CTVL001793a3818f6ef46019d56f68f23443e95"/>
          <w:r>
            <w:t>Scikit-learn.org. Cross-validation: evaluating estimator performance. Retrieved from http://scikit-learn.org/stable/modules/cross_validation.html#cross-validation-iterators-for-grouped-data</w:t>
          </w:r>
        </w:p>
        <w:p w14:paraId="68DBAD50" w14:textId="77777777" w:rsidR="00471F5E" w:rsidRDefault="00471F5E" w:rsidP="00471F5E">
          <w:pPr>
            <w:pStyle w:val="CitaviBibliographyEntry"/>
          </w:pPr>
          <w:bookmarkStart w:id="72" w:name="_CTVL00120666756dfa54a38842c1c6fff550760"/>
          <w:bookmarkEnd w:id="71"/>
          <w:r>
            <w:t>Shah, S., &amp; Goldbloom, A. (2013). Kaggle’s Anthony Goldbloom Is Building A New Kind Of Marketplace. Retrieved from https://techcrunch.com/2013/01/10/in-the-studio-kaggles-anthony-goldbloom-is-building-a-new-kind-of-marketplace/?guccounter=1</w:t>
          </w:r>
        </w:p>
        <w:p w14:paraId="4C56C099" w14:textId="77777777" w:rsidR="00471F5E" w:rsidRDefault="00471F5E" w:rsidP="00471F5E">
          <w:pPr>
            <w:pStyle w:val="CitaviBibliographyEntry"/>
          </w:pPr>
          <w:bookmarkStart w:id="73" w:name="_CTVL0011a66254dcb7a4cd88a84ce4f595e5f19"/>
          <w:bookmarkEnd w:id="72"/>
          <w:r>
            <w:t xml:space="preserve">Swamynathan, M. (2017). </w:t>
          </w:r>
          <w:bookmarkEnd w:id="73"/>
          <w:r w:rsidRPr="00471F5E">
            <w:rPr>
              <w:i/>
            </w:rPr>
            <w:t>Mastering Machine Learning with Python in Six Steps: A Practical Implementation Guide to Predictive Data Analytics Using Python</w:t>
          </w:r>
          <w:r w:rsidRPr="00471F5E">
            <w:t>. Berkeley, CA: Apress; Imprint.</w:t>
          </w:r>
        </w:p>
        <w:p w14:paraId="00FC4C76" w14:textId="77777777" w:rsidR="00471F5E" w:rsidRDefault="00471F5E" w:rsidP="00471F5E">
          <w:pPr>
            <w:pStyle w:val="CitaviBibliographyEntry"/>
          </w:pPr>
          <w:bookmarkStart w:id="74" w:name="_CTVL00103248a7255f54dba9cfaf4da77eb5be0"/>
          <w:r>
            <w:t>Thomas, K., Benjamin, R.-K., Fernando, P., Brian, G., Matthias, B., Jonathan, F.</w:t>
          </w:r>
          <w:proofErr w:type="gramStart"/>
          <w:r>
            <w:t>, .</w:t>
          </w:r>
          <w:proofErr w:type="gramEnd"/>
          <w:r>
            <w:t xml:space="preserve"> . . Duchesnay, E. (2016). Jupyter Notebooks: a publishing format for reproducible computational workflows. In F. Loizides &amp; B. Schmidt (Eds.), </w:t>
          </w:r>
          <w:bookmarkEnd w:id="74"/>
          <w:r w:rsidRPr="00471F5E">
            <w:rPr>
              <w:i/>
            </w:rPr>
            <w:t xml:space="preserve">Positioning and power in academic publishing: Players, agents and </w:t>
          </w:r>
          <w:proofErr w:type="gramStart"/>
          <w:r w:rsidRPr="00471F5E">
            <w:rPr>
              <w:i/>
            </w:rPr>
            <w:t>agendas :</w:t>
          </w:r>
          <w:proofErr w:type="gramEnd"/>
          <w:r w:rsidRPr="00471F5E">
            <w:rPr>
              <w:i/>
            </w:rPr>
            <w:t xml:space="preserve"> proceedings of the 20th International Conference on Electronic Publishing </w:t>
          </w:r>
          <w:r w:rsidRPr="00471F5E">
            <w:t>(pp. 87–90). Amsterdam: Ios Press, Inc.</w:t>
          </w:r>
        </w:p>
        <w:p w14:paraId="16EA9171" w14:textId="77777777" w:rsidR="00471F5E" w:rsidRDefault="00471F5E" w:rsidP="00471F5E">
          <w:pPr>
            <w:pStyle w:val="CitaviBibliographyEntry"/>
          </w:pPr>
          <w:bookmarkStart w:id="75" w:name="_CTVL0019a7448da67af4fdc9c990eaa3bfc45af"/>
          <w:r>
            <w:t>Winton Capital. (2015a). Data. Retrieved from https://www.kaggle.com/c/the-winton-stock-market-challenge/data</w:t>
          </w:r>
        </w:p>
        <w:p w14:paraId="426B279E" w14:textId="77777777" w:rsidR="00471F5E" w:rsidRDefault="00471F5E" w:rsidP="00471F5E">
          <w:pPr>
            <w:pStyle w:val="CitaviBibliographyEntry"/>
          </w:pPr>
          <w:bookmarkStart w:id="76" w:name="_CTVL0013de8d63da9f349ed8091973b671a66ce"/>
          <w:bookmarkEnd w:id="75"/>
          <w:r>
            <w:t>Winton Capital. (2015b). Overview. Retrieved from https://www.kaggle.com/c/the-winton-stock-market-challenge</w:t>
          </w:r>
        </w:p>
        <w:p w14:paraId="10C10FCD" w14:textId="23DBBA08" w:rsidR="00DF713F" w:rsidRDefault="00471F5E" w:rsidP="00471F5E">
          <w:pPr>
            <w:pStyle w:val="CitaviBibliographyEntry"/>
          </w:pPr>
          <w:bookmarkStart w:id="77" w:name="_CTVL001f53358c81fa7488ea1cca8663c58effa"/>
          <w:bookmarkEnd w:id="76"/>
          <w:r>
            <w:t>Winton Capital. (2016). Leaderboard. Retrieved from https://www.kaggle.com/c/the-winton-stock-market-challenge/leaderboard</w:t>
          </w:r>
          <w:bookmarkEnd w:id="77"/>
          <w:r w:rsidR="00DF713F">
            <w:fldChar w:fldCharType="end"/>
          </w:r>
        </w:p>
      </w:sdtContent>
    </w:sdt>
    <w:p w14:paraId="6BC86642" w14:textId="2FAFAC16" w:rsidR="00BA0D52" w:rsidRDefault="00E96ED7" w:rsidP="00E96ED7">
      <w:pPr>
        <w:spacing w:line="259" w:lineRule="auto"/>
      </w:pPr>
      <w:r>
        <w:br w:type="page"/>
      </w:r>
    </w:p>
    <w:p w14:paraId="26A726AF" w14:textId="3D985EB0" w:rsidR="00BA0D52" w:rsidRDefault="00BA0D52" w:rsidP="00BA0D52">
      <w:pPr>
        <w:pStyle w:val="berschrift1"/>
      </w:pPr>
      <w:bookmarkStart w:id="78" w:name="_Toc523318462"/>
      <w:r>
        <w:lastRenderedPageBreak/>
        <w:t>Anhang</w:t>
      </w:r>
      <w:bookmarkEnd w:id="78"/>
    </w:p>
    <w:p w14:paraId="19755DC2" w14:textId="3B5C1DCF" w:rsidR="00B7258B" w:rsidRDefault="00B7258B" w:rsidP="00B7258B">
      <w:pPr>
        <w:pStyle w:val="berschrift2"/>
      </w:pPr>
      <w:bookmarkStart w:id="79" w:name="_Toc523318463"/>
      <w:r>
        <w:t>Anhang 1: Das Winton Statement</w:t>
      </w:r>
      <w:bookmarkEnd w:id="79"/>
    </w:p>
    <w:p w14:paraId="57F05B4D" w14:textId="7BFB67B3" w:rsidR="00750E60" w:rsidRDefault="009239AD" w:rsidP="00750E60">
      <w:r>
        <w:t>Das abschließende Statement von Winton zu Stock-Market-Challenge:</w:t>
      </w:r>
    </w:p>
    <w:p w14:paraId="2A2E9D2B" w14:textId="77777777" w:rsidR="009239AD" w:rsidRDefault="009239AD" w:rsidP="009239AD">
      <w:r>
        <w:t>„Hi all. Thanks for all your efforts competing in what was a hard data challenge, we hope you found the time you spent on the problem interesting. We’re currently waiting for and looking at code to verify the top solutions, but in the meantime for your interest we thought we would say a little about the problem preparation and some remarks on approaches to solutions.</w:t>
      </w:r>
    </w:p>
    <w:p w14:paraId="763B8D46" w14:textId="77777777" w:rsidR="009239AD" w:rsidRDefault="009239AD" w:rsidP="009239AD">
      <w:r>
        <w:t>But first we would like to congratulate those who finished in the prize money. We’re excited to see what the best solutions are as the write-ups and code comes in. For some of the top solutions we have a good idea of their approach; no doubt these methods will be revealed in time. In any case it is a notable achievement to have beaten out all the others, and all the hard work should be lauded.</w:t>
      </w:r>
    </w:p>
    <w:p w14:paraId="6D16622E" w14:textId="77777777" w:rsidR="009239AD" w:rsidRDefault="009239AD" w:rsidP="009239AD">
      <w:r>
        <w:t>In explaining what successful modelling strategies might have looked like, it is interesting to start by noting that a number of people remarked that cross-validation “didn’t work”. It’s not obvious, but it does work, just not in a classical manner. Feature_7 is the key, as it is a date identifier. Stocks tend to be correlated on the same day, and so the classical approach to cross-validation would have simply allowed your machine learning method to learn patterns of exactly what happened on certain days. These would not generalise well to other days, hence many commenting of good scores in the training set which do poorly on the public leaderboard. By splitting up or re-sampling the training set by days you would have ended up with useful cross-validation sets.</w:t>
      </w:r>
    </w:p>
    <w:p w14:paraId="2FAD4EA7" w14:textId="77777777" w:rsidR="009239AD" w:rsidRDefault="009239AD" w:rsidP="009239AD">
      <w:r>
        <w:t>It is slightly tricky to find this given the features were not identified, but for this date feature there are a number of clues. Firstly, it is one of only two features with no missing values. Secondly, if you run the data through some out-of-the-box machine learning method on the training set, it will likely come up as the most important feature by far. Thirdly, the feature is a categorical variable with different categories in training and test sets. It is then reasonable to infer that this is a "group" identifier and that the training and test samples may have been obtained by sampling those groups, instead of single cases. Indeed, somebody found this last clue and posted it on the forum, but unfortunately their conclusion was to throw it out as a feature.</w:t>
      </w:r>
    </w:p>
    <w:p w14:paraId="261C40D4" w14:textId="77777777" w:rsidR="009239AD" w:rsidRDefault="009239AD" w:rsidP="009239AD">
      <w:r>
        <w:t xml:space="preserve">Finding the day feature would have notably helped you in your prediction, but there was plenty to find without that. For obvious reasons we don’t want to say exactly what we think is there, but a few insights were needed to do useful things with the data. It is easy to see that trying to predict each one-minute return is very hard, and some approach to binning or trying to predict overall features is required. Watching the forums through the competition </w:t>
      </w:r>
      <w:r>
        <w:lastRenderedPageBreak/>
        <w:t>suggested a few people had issues with this. With generalisation very difficult, most things you could add to deal with outliers and make things more robust would end up helping. Being able to predict temporal and cross-sectional volatility, which are both easier to predict than actual returns, would also give you a clue as to where the big returns might be, which is where the largest reward is in terms of score improvement.</w:t>
      </w:r>
    </w:p>
    <w:p w14:paraId="20063796" w14:textId="77777777" w:rsidR="009239AD" w:rsidRDefault="009239AD" w:rsidP="009239AD">
      <w:r>
        <w:t>With respect to the other features, we won’t say exactly what they were, but they are a mix of fundamental and technical financial measures, past performance, and a few irrelevant features. We kept them anonymised because we didn’t want anyone with a financial background to have an a priori advantage, and “know” what to do with them. Even still, we expect that only a few would have been of help and only very slightly; Feature_5, the other feature with no missing data, would have been a good one to look at.</w:t>
      </w:r>
    </w:p>
    <w:p w14:paraId="7961E75E" w14:textId="77777777" w:rsidR="009239AD" w:rsidRDefault="009239AD" w:rsidP="009239AD">
      <w:r>
        <w:t>A few quick answers to other questions that have come up. Firstly, the data is real financial data, obviously transformed carefully and slightly noised, but for confidentiality we can't say any more about where or when it is from. The weights were, among other things, meant to give some appreciation of trading costs in a very simple way. Similarly, the WMAE evaluation metric was not intended to be perfect, but since the modelling part of the challenge is so hard, we wanted to make the rest of the framework conceptually as easy as possible. In the same theme, the returns were simple logarithmic returns.</w:t>
      </w:r>
    </w:p>
    <w:p w14:paraId="66991722" w14:textId="77777777" w:rsidR="009239AD" w:rsidRDefault="009239AD" w:rsidP="009239AD">
      <w:r>
        <w:t>A number of people have asked what our own score on the competition is, but we don’t think it is useful to give a precise number. Although we did work on it considerably when preparing the problem, it hasn’t had the attention we would give a usual research problem, so we wouldn’t want to call our score our “best” effort. We also knew how the problem was constructed, what the data sources were, and have years of collective experience with these types of problems, so it might be hard to convince you all our score is fair as a benchmark (or, indeed, at all). Looking at the community’s scores, it looks like the top scorers have made some progress, but we still think there is some mileage that can be gotten from the data.</w:t>
      </w:r>
    </w:p>
    <w:p w14:paraId="6DA8E95F" w14:textId="382A7E70" w:rsidR="009239AD" w:rsidRPr="00750E60" w:rsidRDefault="009239AD" w:rsidP="009239AD">
      <w:r>
        <w:t xml:space="preserve">As we said in the problem description, we hope this problem should give a good flavour of the kind of signal-to-noise and overfitting issues we deal with on a consistent basis. We typically work in a relatively standard back-testing framework, but currently it is not really possible to put this kind of problem up on Kaggle, as the training and test set are essentially the same. Data work is also a big part of what we do at Winton. In the end we thought the contest was difficult enough without asking you to comb through unclean data and find all the errors, so there were not too many data quality issues, but training your model on bad data will likely mean bad predictions. It’s teasing that little bit of signal out from all of the noise, as </w:t>
      </w:r>
      <w:r>
        <w:lastRenderedPageBreak/>
        <w:t>well as trying to determine if you believe what you have found, that makes the problem interesting and compelling to work on.“</w:t>
      </w:r>
      <w:r w:rsidR="0021347F">
        <w:t xml:space="preserve"> </w:t>
      </w:r>
      <w:sdt>
        <w:sdtPr>
          <w:alias w:val="Don't edit this field"/>
          <w:tag w:val="CitaviPlaceholder#6d6a8653-44b7-47c2-9f62-da371731f229"/>
          <w:id w:val="718868471"/>
          <w:placeholder>
            <w:docPart w:val="DefaultPlaceholder_-1854013440"/>
          </w:placeholder>
        </w:sdtPr>
        <w:sdtContent>
          <w:r w:rsidR="0021347F">
            <w:fldChar w:fldCharType="begin"/>
          </w:r>
          <w:r w:rsidR="006D5F29">
            <w:instrText>ADDIN CitaviPlaceholder{eyIkaWQiOiIxIiwiRW50cmllcyI6W3siJGlkIjoiMiIsIklkIjoiZWRlNmI1YTAtZmRmMC00MDA2LThlYTAtMWVkYjBiMGU2MG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2ZDZhODY1My00NGI3LTQ3YzItOWY2Mi1kYTM3MTczMWYyMjkiLCJUZXh0IjoiKEFuZGVyc29uLCAyMDE2KSIsIldBSVZlcnNpb24iOiI2LjEuMC4wIn0=}</w:instrText>
          </w:r>
          <w:r w:rsidR="0021347F">
            <w:fldChar w:fldCharType="separate"/>
          </w:r>
          <w:r w:rsidR="00471F5E">
            <w:t>(Anderson, 2016)</w:t>
          </w:r>
          <w:r w:rsidR="0021347F">
            <w:fldChar w:fldCharType="end"/>
          </w:r>
        </w:sdtContent>
      </w:sdt>
    </w:p>
    <w:p w14:paraId="625DA539" w14:textId="084C3FA6" w:rsidR="00B7258B" w:rsidRDefault="00B7258B" w:rsidP="00B7258B">
      <w:pPr>
        <w:pStyle w:val="berschrift2"/>
      </w:pPr>
      <w:bookmarkStart w:id="80" w:name="_Toc523318464"/>
      <w:r>
        <w:t>Anhang 2: Tabelle der trainierten Modelle</w:t>
      </w:r>
      <w:bookmarkEnd w:id="80"/>
    </w:p>
    <w:p w14:paraId="70326A0A" w14:textId="7700C436" w:rsidR="00750E60" w:rsidRPr="00750E60" w:rsidRDefault="008B7DE8" w:rsidP="00750E60">
      <w:r>
        <w:t>Eine Übersicht über die Modelle</w:t>
      </w:r>
      <w:r w:rsidR="00AA10FB">
        <w:t>,</w:t>
      </w:r>
      <w:r>
        <w:t xml:space="preserve"> die innerhalt de</w:t>
      </w:r>
      <w:r w:rsidR="00AB15C8">
        <w:t>s Trainings-Sets trainiert und ausgewertet wurden:</w:t>
      </w:r>
    </w:p>
    <w:tbl>
      <w:tblPr>
        <w:tblStyle w:val="Tabellenraster"/>
        <w:tblW w:w="9351" w:type="dxa"/>
        <w:tblLook w:val="04A0" w:firstRow="1" w:lastRow="0" w:firstColumn="1" w:lastColumn="0" w:noHBand="0" w:noVBand="1"/>
      </w:tblPr>
      <w:tblGrid>
        <w:gridCol w:w="2547"/>
        <w:gridCol w:w="1257"/>
        <w:gridCol w:w="1487"/>
        <w:gridCol w:w="867"/>
        <w:gridCol w:w="1067"/>
        <w:gridCol w:w="1167"/>
        <w:gridCol w:w="1137"/>
      </w:tblGrid>
      <w:tr w:rsidR="00750E60" w:rsidRPr="00684D5E" w14:paraId="0B2E2F2C" w14:textId="77777777" w:rsidTr="008E7A7D">
        <w:trPr>
          <w:trHeight w:val="819"/>
          <w:tblHeader/>
        </w:trPr>
        <w:tc>
          <w:tcPr>
            <w:tcW w:w="2547" w:type="dxa"/>
            <w:noWrap/>
            <w:vAlign w:val="center"/>
            <w:hideMark/>
          </w:tcPr>
          <w:p w14:paraId="2CA6F4F8"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Algorithm</w:t>
            </w:r>
          </w:p>
        </w:tc>
        <w:tc>
          <w:tcPr>
            <w:tcW w:w="1257" w:type="dxa"/>
            <w:noWrap/>
            <w:vAlign w:val="center"/>
            <w:hideMark/>
          </w:tcPr>
          <w:p w14:paraId="1C1090EF"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Feature-Set</w:t>
            </w:r>
          </w:p>
        </w:tc>
        <w:tc>
          <w:tcPr>
            <w:tcW w:w="1487" w:type="dxa"/>
            <w:noWrap/>
            <w:vAlign w:val="center"/>
            <w:hideMark/>
          </w:tcPr>
          <w:p w14:paraId="4294D533"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arget</w:t>
            </w:r>
          </w:p>
        </w:tc>
        <w:tc>
          <w:tcPr>
            <w:tcW w:w="867" w:type="dxa"/>
            <w:noWrap/>
            <w:vAlign w:val="center"/>
            <w:hideMark/>
          </w:tcPr>
          <w:p w14:paraId="62C3DE17"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Time [s]</w:t>
            </w:r>
          </w:p>
        </w:tc>
        <w:tc>
          <w:tcPr>
            <w:tcW w:w="1067" w:type="dxa"/>
            <w:noWrap/>
            <w:vAlign w:val="center"/>
            <w:hideMark/>
          </w:tcPr>
          <w:p w14:paraId="0F2C0D06"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Zero-</w:t>
            </w:r>
            <w:r>
              <w:rPr>
                <w:rFonts w:eastAsia="Times New Roman" w:cs="Arial"/>
                <w:b/>
                <w:color w:val="000000"/>
                <w:sz w:val="18"/>
                <w:szCs w:val="18"/>
                <w:lang w:eastAsia="de-DE"/>
              </w:rPr>
              <w:t>Score</w:t>
            </w:r>
          </w:p>
        </w:tc>
        <w:tc>
          <w:tcPr>
            <w:tcW w:w="1167" w:type="dxa"/>
            <w:noWrap/>
            <w:vAlign w:val="center"/>
            <w:hideMark/>
          </w:tcPr>
          <w:p w14:paraId="27FC4B8A" w14:textId="5DB6BAFE"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Score (WMAE)</w:t>
            </w:r>
          </w:p>
        </w:tc>
        <w:tc>
          <w:tcPr>
            <w:tcW w:w="959" w:type="dxa"/>
            <w:noWrap/>
            <w:vAlign w:val="center"/>
            <w:hideMark/>
          </w:tcPr>
          <w:p w14:paraId="14EAB4FE"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Validation-Score (MAE)</w:t>
            </w:r>
          </w:p>
        </w:tc>
      </w:tr>
      <w:tr w:rsidR="00750E60" w:rsidRPr="00684D5E" w14:paraId="6548A228" w14:textId="77777777" w:rsidTr="00671514">
        <w:trPr>
          <w:trHeight w:val="300"/>
        </w:trPr>
        <w:tc>
          <w:tcPr>
            <w:tcW w:w="2547" w:type="dxa"/>
            <w:noWrap/>
            <w:hideMark/>
          </w:tcPr>
          <w:p w14:paraId="05D4559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DE575CD" w14:textId="4CD02897"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E506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344BF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373</w:t>
            </w:r>
          </w:p>
        </w:tc>
        <w:tc>
          <w:tcPr>
            <w:tcW w:w="1067" w:type="dxa"/>
            <w:noWrap/>
            <w:hideMark/>
          </w:tcPr>
          <w:p w14:paraId="6053A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67394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99</w:t>
            </w:r>
          </w:p>
        </w:tc>
        <w:tc>
          <w:tcPr>
            <w:tcW w:w="959" w:type="dxa"/>
            <w:noWrap/>
            <w:hideMark/>
          </w:tcPr>
          <w:p w14:paraId="2A0D8F8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75BCAB49" w14:textId="77777777" w:rsidTr="00671514">
        <w:trPr>
          <w:trHeight w:val="300"/>
        </w:trPr>
        <w:tc>
          <w:tcPr>
            <w:tcW w:w="2547" w:type="dxa"/>
            <w:noWrap/>
            <w:hideMark/>
          </w:tcPr>
          <w:p w14:paraId="2E81D07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52844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4CD048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32E0F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30</w:t>
            </w:r>
          </w:p>
        </w:tc>
        <w:tc>
          <w:tcPr>
            <w:tcW w:w="1067" w:type="dxa"/>
            <w:noWrap/>
            <w:hideMark/>
          </w:tcPr>
          <w:p w14:paraId="12ED59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92EB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72</w:t>
            </w:r>
          </w:p>
        </w:tc>
        <w:tc>
          <w:tcPr>
            <w:tcW w:w="959" w:type="dxa"/>
            <w:noWrap/>
            <w:hideMark/>
          </w:tcPr>
          <w:p w14:paraId="3D5B6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3</w:t>
            </w:r>
          </w:p>
        </w:tc>
      </w:tr>
      <w:tr w:rsidR="00750E60" w:rsidRPr="00684D5E" w14:paraId="2914CC78" w14:textId="77777777" w:rsidTr="00671514">
        <w:trPr>
          <w:trHeight w:val="300"/>
        </w:trPr>
        <w:tc>
          <w:tcPr>
            <w:tcW w:w="2547" w:type="dxa"/>
            <w:noWrap/>
            <w:hideMark/>
          </w:tcPr>
          <w:p w14:paraId="6203F4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D6EC4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C3245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F93538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199</w:t>
            </w:r>
          </w:p>
        </w:tc>
        <w:tc>
          <w:tcPr>
            <w:tcW w:w="1067" w:type="dxa"/>
            <w:noWrap/>
            <w:hideMark/>
          </w:tcPr>
          <w:p w14:paraId="31F7B5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0A86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304</w:t>
            </w:r>
          </w:p>
        </w:tc>
        <w:tc>
          <w:tcPr>
            <w:tcW w:w="959" w:type="dxa"/>
            <w:noWrap/>
            <w:hideMark/>
          </w:tcPr>
          <w:p w14:paraId="39C3D6D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22F697A2" w14:textId="77777777" w:rsidTr="00671514">
        <w:trPr>
          <w:trHeight w:val="300"/>
        </w:trPr>
        <w:tc>
          <w:tcPr>
            <w:tcW w:w="2547" w:type="dxa"/>
            <w:noWrap/>
            <w:hideMark/>
          </w:tcPr>
          <w:p w14:paraId="1DF4E87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786108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4D346D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4C12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262</w:t>
            </w:r>
          </w:p>
        </w:tc>
        <w:tc>
          <w:tcPr>
            <w:tcW w:w="1067" w:type="dxa"/>
            <w:noWrap/>
            <w:hideMark/>
          </w:tcPr>
          <w:p w14:paraId="546C1F0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EFA0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25</w:t>
            </w:r>
          </w:p>
        </w:tc>
        <w:tc>
          <w:tcPr>
            <w:tcW w:w="959" w:type="dxa"/>
            <w:noWrap/>
            <w:hideMark/>
          </w:tcPr>
          <w:p w14:paraId="4DDC99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1</w:t>
            </w:r>
          </w:p>
        </w:tc>
      </w:tr>
      <w:tr w:rsidR="00750E60" w:rsidRPr="00684D5E" w14:paraId="12EA03C3" w14:textId="77777777" w:rsidTr="00671514">
        <w:trPr>
          <w:trHeight w:val="300"/>
        </w:trPr>
        <w:tc>
          <w:tcPr>
            <w:tcW w:w="2547" w:type="dxa"/>
            <w:noWrap/>
            <w:hideMark/>
          </w:tcPr>
          <w:p w14:paraId="6923DB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FB01E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42833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1CA7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9</w:t>
            </w:r>
          </w:p>
        </w:tc>
        <w:tc>
          <w:tcPr>
            <w:tcW w:w="1067" w:type="dxa"/>
            <w:noWrap/>
            <w:hideMark/>
          </w:tcPr>
          <w:p w14:paraId="4951C6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E5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687</w:t>
            </w:r>
          </w:p>
        </w:tc>
        <w:tc>
          <w:tcPr>
            <w:tcW w:w="959" w:type="dxa"/>
            <w:noWrap/>
            <w:hideMark/>
          </w:tcPr>
          <w:p w14:paraId="302EEA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1</w:t>
            </w:r>
          </w:p>
        </w:tc>
      </w:tr>
      <w:tr w:rsidR="00750E60" w:rsidRPr="00684D5E" w14:paraId="7AEA92AC" w14:textId="77777777" w:rsidTr="00671514">
        <w:trPr>
          <w:trHeight w:val="300"/>
        </w:trPr>
        <w:tc>
          <w:tcPr>
            <w:tcW w:w="2547" w:type="dxa"/>
            <w:noWrap/>
            <w:hideMark/>
          </w:tcPr>
          <w:p w14:paraId="369F1B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0DE43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9C11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21E47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1</w:t>
            </w:r>
          </w:p>
        </w:tc>
        <w:tc>
          <w:tcPr>
            <w:tcW w:w="1067" w:type="dxa"/>
            <w:noWrap/>
            <w:hideMark/>
          </w:tcPr>
          <w:p w14:paraId="12464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B05C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24</w:t>
            </w:r>
          </w:p>
        </w:tc>
        <w:tc>
          <w:tcPr>
            <w:tcW w:w="959" w:type="dxa"/>
            <w:noWrap/>
            <w:hideMark/>
          </w:tcPr>
          <w:p w14:paraId="61D31C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0</w:t>
            </w:r>
          </w:p>
        </w:tc>
      </w:tr>
      <w:tr w:rsidR="00750E60" w:rsidRPr="00684D5E" w14:paraId="57BBADAF" w14:textId="77777777" w:rsidTr="00671514">
        <w:trPr>
          <w:trHeight w:val="300"/>
        </w:trPr>
        <w:tc>
          <w:tcPr>
            <w:tcW w:w="2547" w:type="dxa"/>
            <w:noWrap/>
            <w:hideMark/>
          </w:tcPr>
          <w:p w14:paraId="1409C0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5223DE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1DAEC10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42F32A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41</w:t>
            </w:r>
          </w:p>
        </w:tc>
        <w:tc>
          <w:tcPr>
            <w:tcW w:w="1067" w:type="dxa"/>
            <w:noWrap/>
            <w:hideMark/>
          </w:tcPr>
          <w:p w14:paraId="31B640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7D82B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06</w:t>
            </w:r>
          </w:p>
        </w:tc>
        <w:tc>
          <w:tcPr>
            <w:tcW w:w="959" w:type="dxa"/>
            <w:noWrap/>
            <w:hideMark/>
          </w:tcPr>
          <w:p w14:paraId="7B0707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2</w:t>
            </w:r>
          </w:p>
        </w:tc>
      </w:tr>
      <w:tr w:rsidR="00750E60" w:rsidRPr="00684D5E" w14:paraId="18FDBD07" w14:textId="77777777" w:rsidTr="00671514">
        <w:trPr>
          <w:trHeight w:val="300"/>
        </w:trPr>
        <w:tc>
          <w:tcPr>
            <w:tcW w:w="2547" w:type="dxa"/>
            <w:noWrap/>
            <w:hideMark/>
          </w:tcPr>
          <w:p w14:paraId="5602ED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5CA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39A389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E790C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78</w:t>
            </w:r>
          </w:p>
        </w:tc>
        <w:tc>
          <w:tcPr>
            <w:tcW w:w="1067" w:type="dxa"/>
            <w:noWrap/>
            <w:hideMark/>
          </w:tcPr>
          <w:p w14:paraId="14E1BE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5253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18</w:t>
            </w:r>
          </w:p>
        </w:tc>
        <w:tc>
          <w:tcPr>
            <w:tcW w:w="959" w:type="dxa"/>
            <w:noWrap/>
            <w:hideMark/>
          </w:tcPr>
          <w:p w14:paraId="7866C0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3BCDD980" w14:textId="77777777" w:rsidTr="00671514">
        <w:trPr>
          <w:trHeight w:val="300"/>
        </w:trPr>
        <w:tc>
          <w:tcPr>
            <w:tcW w:w="2547" w:type="dxa"/>
            <w:noWrap/>
            <w:hideMark/>
          </w:tcPr>
          <w:p w14:paraId="594974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203A2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08A92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16CF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93</w:t>
            </w:r>
          </w:p>
        </w:tc>
        <w:tc>
          <w:tcPr>
            <w:tcW w:w="1067" w:type="dxa"/>
            <w:noWrap/>
            <w:hideMark/>
          </w:tcPr>
          <w:p w14:paraId="1926CE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D5FE4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335</w:t>
            </w:r>
          </w:p>
        </w:tc>
        <w:tc>
          <w:tcPr>
            <w:tcW w:w="959" w:type="dxa"/>
            <w:noWrap/>
            <w:hideMark/>
          </w:tcPr>
          <w:p w14:paraId="2C89C1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45EA3F9D" w14:textId="77777777" w:rsidTr="00671514">
        <w:trPr>
          <w:trHeight w:val="300"/>
        </w:trPr>
        <w:tc>
          <w:tcPr>
            <w:tcW w:w="2547" w:type="dxa"/>
            <w:noWrap/>
            <w:hideMark/>
          </w:tcPr>
          <w:p w14:paraId="631DC8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897F8A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92AB10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5D6204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995</w:t>
            </w:r>
          </w:p>
        </w:tc>
        <w:tc>
          <w:tcPr>
            <w:tcW w:w="1067" w:type="dxa"/>
            <w:noWrap/>
            <w:hideMark/>
          </w:tcPr>
          <w:p w14:paraId="02A109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6ECC4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8</w:t>
            </w:r>
          </w:p>
        </w:tc>
        <w:tc>
          <w:tcPr>
            <w:tcW w:w="959" w:type="dxa"/>
            <w:noWrap/>
            <w:hideMark/>
          </w:tcPr>
          <w:p w14:paraId="7442E8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5</w:t>
            </w:r>
          </w:p>
        </w:tc>
      </w:tr>
      <w:tr w:rsidR="00750E60" w:rsidRPr="00684D5E" w14:paraId="41CDDC66" w14:textId="77777777" w:rsidTr="00671514">
        <w:trPr>
          <w:trHeight w:val="300"/>
        </w:trPr>
        <w:tc>
          <w:tcPr>
            <w:tcW w:w="2547" w:type="dxa"/>
            <w:noWrap/>
            <w:hideMark/>
          </w:tcPr>
          <w:p w14:paraId="469751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63021BC" w14:textId="12519EFE"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F8AFB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D3751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195</w:t>
            </w:r>
          </w:p>
        </w:tc>
        <w:tc>
          <w:tcPr>
            <w:tcW w:w="1067" w:type="dxa"/>
            <w:noWrap/>
            <w:hideMark/>
          </w:tcPr>
          <w:p w14:paraId="684001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976D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549</w:t>
            </w:r>
          </w:p>
        </w:tc>
        <w:tc>
          <w:tcPr>
            <w:tcW w:w="959" w:type="dxa"/>
            <w:noWrap/>
            <w:hideMark/>
          </w:tcPr>
          <w:p w14:paraId="1E5BC62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3</w:t>
            </w:r>
          </w:p>
        </w:tc>
      </w:tr>
      <w:tr w:rsidR="00750E60" w:rsidRPr="00684D5E" w14:paraId="6FD02557" w14:textId="77777777" w:rsidTr="00671514">
        <w:trPr>
          <w:trHeight w:val="300"/>
        </w:trPr>
        <w:tc>
          <w:tcPr>
            <w:tcW w:w="2547" w:type="dxa"/>
            <w:noWrap/>
            <w:hideMark/>
          </w:tcPr>
          <w:p w14:paraId="118D16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C980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01D6F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43AD1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7</w:t>
            </w:r>
          </w:p>
        </w:tc>
        <w:tc>
          <w:tcPr>
            <w:tcW w:w="1067" w:type="dxa"/>
            <w:noWrap/>
            <w:hideMark/>
          </w:tcPr>
          <w:p w14:paraId="7F92F5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D518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388</w:t>
            </w:r>
          </w:p>
        </w:tc>
        <w:tc>
          <w:tcPr>
            <w:tcW w:w="959" w:type="dxa"/>
            <w:noWrap/>
            <w:hideMark/>
          </w:tcPr>
          <w:p w14:paraId="6121FC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4</w:t>
            </w:r>
          </w:p>
        </w:tc>
      </w:tr>
      <w:tr w:rsidR="00750E60" w:rsidRPr="00684D5E" w14:paraId="025D4CD0" w14:textId="77777777" w:rsidTr="00671514">
        <w:trPr>
          <w:trHeight w:val="300"/>
        </w:trPr>
        <w:tc>
          <w:tcPr>
            <w:tcW w:w="2547" w:type="dxa"/>
            <w:noWrap/>
            <w:hideMark/>
          </w:tcPr>
          <w:p w14:paraId="1F355C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D2BDD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6D190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9F3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81</w:t>
            </w:r>
          </w:p>
        </w:tc>
        <w:tc>
          <w:tcPr>
            <w:tcW w:w="1067" w:type="dxa"/>
            <w:noWrap/>
            <w:hideMark/>
          </w:tcPr>
          <w:p w14:paraId="563F49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02CBA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6236</w:t>
            </w:r>
          </w:p>
        </w:tc>
        <w:tc>
          <w:tcPr>
            <w:tcW w:w="959" w:type="dxa"/>
            <w:noWrap/>
            <w:hideMark/>
          </w:tcPr>
          <w:p w14:paraId="674CA4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57C4C66" w14:textId="77777777" w:rsidTr="00671514">
        <w:trPr>
          <w:trHeight w:val="300"/>
        </w:trPr>
        <w:tc>
          <w:tcPr>
            <w:tcW w:w="2547" w:type="dxa"/>
            <w:noWrap/>
            <w:hideMark/>
          </w:tcPr>
          <w:p w14:paraId="5058869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F2FAC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2F553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8A02A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1</w:t>
            </w:r>
          </w:p>
        </w:tc>
        <w:tc>
          <w:tcPr>
            <w:tcW w:w="1067" w:type="dxa"/>
            <w:noWrap/>
            <w:hideMark/>
          </w:tcPr>
          <w:p w14:paraId="638A12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0276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233</w:t>
            </w:r>
          </w:p>
        </w:tc>
        <w:tc>
          <w:tcPr>
            <w:tcW w:w="959" w:type="dxa"/>
            <w:noWrap/>
            <w:hideMark/>
          </w:tcPr>
          <w:p w14:paraId="5097AA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0</w:t>
            </w:r>
          </w:p>
        </w:tc>
      </w:tr>
      <w:tr w:rsidR="00750E60" w:rsidRPr="00684D5E" w14:paraId="2D7F25F3" w14:textId="77777777" w:rsidTr="00671514">
        <w:trPr>
          <w:trHeight w:val="300"/>
        </w:trPr>
        <w:tc>
          <w:tcPr>
            <w:tcW w:w="2547" w:type="dxa"/>
            <w:noWrap/>
            <w:hideMark/>
          </w:tcPr>
          <w:p w14:paraId="6C8BC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7D39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12B8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D4606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40</w:t>
            </w:r>
          </w:p>
        </w:tc>
        <w:tc>
          <w:tcPr>
            <w:tcW w:w="1067" w:type="dxa"/>
            <w:noWrap/>
            <w:hideMark/>
          </w:tcPr>
          <w:p w14:paraId="4263D1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6745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925</w:t>
            </w:r>
          </w:p>
        </w:tc>
        <w:tc>
          <w:tcPr>
            <w:tcW w:w="959" w:type="dxa"/>
            <w:noWrap/>
            <w:hideMark/>
          </w:tcPr>
          <w:p w14:paraId="36D1E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1</w:t>
            </w:r>
          </w:p>
        </w:tc>
      </w:tr>
      <w:tr w:rsidR="00750E60" w:rsidRPr="00684D5E" w14:paraId="2DFB025F" w14:textId="77777777" w:rsidTr="00671514">
        <w:trPr>
          <w:trHeight w:val="300"/>
        </w:trPr>
        <w:tc>
          <w:tcPr>
            <w:tcW w:w="2547" w:type="dxa"/>
            <w:noWrap/>
            <w:hideMark/>
          </w:tcPr>
          <w:p w14:paraId="01DF9C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A853B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5B3B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FE89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87</w:t>
            </w:r>
          </w:p>
        </w:tc>
        <w:tc>
          <w:tcPr>
            <w:tcW w:w="1067" w:type="dxa"/>
            <w:noWrap/>
            <w:hideMark/>
          </w:tcPr>
          <w:p w14:paraId="31F4C5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647ECE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747</w:t>
            </w:r>
          </w:p>
        </w:tc>
        <w:tc>
          <w:tcPr>
            <w:tcW w:w="959" w:type="dxa"/>
            <w:noWrap/>
            <w:hideMark/>
          </w:tcPr>
          <w:p w14:paraId="605813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089533B4" w14:textId="77777777" w:rsidTr="00671514">
        <w:trPr>
          <w:trHeight w:val="300"/>
        </w:trPr>
        <w:tc>
          <w:tcPr>
            <w:tcW w:w="2547" w:type="dxa"/>
            <w:noWrap/>
            <w:hideMark/>
          </w:tcPr>
          <w:p w14:paraId="1196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0F20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402263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250BE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56</w:t>
            </w:r>
          </w:p>
        </w:tc>
        <w:tc>
          <w:tcPr>
            <w:tcW w:w="1067" w:type="dxa"/>
            <w:noWrap/>
            <w:hideMark/>
          </w:tcPr>
          <w:p w14:paraId="6EAB343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FFD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5181</w:t>
            </w:r>
          </w:p>
        </w:tc>
        <w:tc>
          <w:tcPr>
            <w:tcW w:w="959" w:type="dxa"/>
            <w:noWrap/>
            <w:hideMark/>
          </w:tcPr>
          <w:p w14:paraId="4AADCC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600E144F" w14:textId="77777777" w:rsidTr="00671514">
        <w:trPr>
          <w:trHeight w:val="300"/>
        </w:trPr>
        <w:tc>
          <w:tcPr>
            <w:tcW w:w="2547" w:type="dxa"/>
            <w:noWrap/>
            <w:hideMark/>
          </w:tcPr>
          <w:p w14:paraId="5EED32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AC60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BF212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BFCA7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38C776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72641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5</w:t>
            </w:r>
          </w:p>
        </w:tc>
        <w:tc>
          <w:tcPr>
            <w:tcW w:w="959" w:type="dxa"/>
            <w:noWrap/>
            <w:hideMark/>
          </w:tcPr>
          <w:p w14:paraId="71AEF5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496FC343" w14:textId="77777777" w:rsidTr="00671514">
        <w:trPr>
          <w:trHeight w:val="300"/>
        </w:trPr>
        <w:tc>
          <w:tcPr>
            <w:tcW w:w="2547" w:type="dxa"/>
            <w:noWrap/>
            <w:hideMark/>
          </w:tcPr>
          <w:p w14:paraId="172DF3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8E8A55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701C7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490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0F260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D7D8DE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21</w:t>
            </w:r>
          </w:p>
        </w:tc>
        <w:tc>
          <w:tcPr>
            <w:tcW w:w="959" w:type="dxa"/>
            <w:noWrap/>
            <w:hideMark/>
          </w:tcPr>
          <w:p w14:paraId="04B907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1513CCBE" w14:textId="77777777" w:rsidTr="00671514">
        <w:trPr>
          <w:trHeight w:val="300"/>
        </w:trPr>
        <w:tc>
          <w:tcPr>
            <w:tcW w:w="2547" w:type="dxa"/>
            <w:noWrap/>
            <w:hideMark/>
          </w:tcPr>
          <w:p w14:paraId="5FA2C59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28333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E57F8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F05F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70</w:t>
            </w:r>
          </w:p>
        </w:tc>
        <w:tc>
          <w:tcPr>
            <w:tcW w:w="1067" w:type="dxa"/>
            <w:noWrap/>
            <w:hideMark/>
          </w:tcPr>
          <w:p w14:paraId="1393A8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B5D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519</w:t>
            </w:r>
          </w:p>
        </w:tc>
        <w:tc>
          <w:tcPr>
            <w:tcW w:w="959" w:type="dxa"/>
            <w:noWrap/>
            <w:hideMark/>
          </w:tcPr>
          <w:p w14:paraId="346801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7</w:t>
            </w:r>
          </w:p>
        </w:tc>
      </w:tr>
      <w:tr w:rsidR="00750E60" w:rsidRPr="00684D5E" w14:paraId="33AD14C4" w14:textId="77777777" w:rsidTr="00671514">
        <w:trPr>
          <w:trHeight w:val="300"/>
        </w:trPr>
        <w:tc>
          <w:tcPr>
            <w:tcW w:w="2547" w:type="dxa"/>
            <w:noWrap/>
            <w:hideMark/>
          </w:tcPr>
          <w:p w14:paraId="33A25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62B4C7E" w14:textId="0AE5C0D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6227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47B1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086</w:t>
            </w:r>
          </w:p>
        </w:tc>
        <w:tc>
          <w:tcPr>
            <w:tcW w:w="1067" w:type="dxa"/>
            <w:noWrap/>
            <w:hideMark/>
          </w:tcPr>
          <w:p w14:paraId="6D73E8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29C4B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493</w:t>
            </w:r>
          </w:p>
        </w:tc>
        <w:tc>
          <w:tcPr>
            <w:tcW w:w="959" w:type="dxa"/>
            <w:noWrap/>
            <w:hideMark/>
          </w:tcPr>
          <w:p w14:paraId="10FF78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8</w:t>
            </w:r>
          </w:p>
        </w:tc>
      </w:tr>
      <w:tr w:rsidR="00750E60" w:rsidRPr="00684D5E" w14:paraId="3F247353" w14:textId="77777777" w:rsidTr="00671514">
        <w:trPr>
          <w:trHeight w:val="300"/>
        </w:trPr>
        <w:tc>
          <w:tcPr>
            <w:tcW w:w="2547" w:type="dxa"/>
            <w:noWrap/>
            <w:hideMark/>
          </w:tcPr>
          <w:p w14:paraId="120263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0B84C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9570A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3960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56</w:t>
            </w:r>
          </w:p>
        </w:tc>
        <w:tc>
          <w:tcPr>
            <w:tcW w:w="1067" w:type="dxa"/>
            <w:noWrap/>
            <w:hideMark/>
          </w:tcPr>
          <w:p w14:paraId="432F82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0AB42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565</w:t>
            </w:r>
          </w:p>
        </w:tc>
        <w:tc>
          <w:tcPr>
            <w:tcW w:w="959" w:type="dxa"/>
            <w:noWrap/>
            <w:hideMark/>
          </w:tcPr>
          <w:p w14:paraId="1510C3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8</w:t>
            </w:r>
          </w:p>
        </w:tc>
      </w:tr>
      <w:tr w:rsidR="00750E60" w:rsidRPr="00684D5E" w14:paraId="560FF2B0" w14:textId="77777777" w:rsidTr="00671514">
        <w:trPr>
          <w:trHeight w:val="300"/>
        </w:trPr>
        <w:tc>
          <w:tcPr>
            <w:tcW w:w="2547" w:type="dxa"/>
            <w:noWrap/>
            <w:hideMark/>
          </w:tcPr>
          <w:p w14:paraId="7469002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B36EF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057D58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CB6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799D5F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7124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67</w:t>
            </w:r>
          </w:p>
        </w:tc>
        <w:tc>
          <w:tcPr>
            <w:tcW w:w="959" w:type="dxa"/>
            <w:noWrap/>
            <w:hideMark/>
          </w:tcPr>
          <w:p w14:paraId="008A55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4</w:t>
            </w:r>
          </w:p>
        </w:tc>
      </w:tr>
      <w:tr w:rsidR="00750E60" w:rsidRPr="00684D5E" w14:paraId="3D6C7630" w14:textId="77777777" w:rsidTr="00671514">
        <w:trPr>
          <w:trHeight w:val="300"/>
        </w:trPr>
        <w:tc>
          <w:tcPr>
            <w:tcW w:w="2547" w:type="dxa"/>
            <w:noWrap/>
            <w:hideMark/>
          </w:tcPr>
          <w:p w14:paraId="3CDE389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42E827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75058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70C8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4</w:t>
            </w:r>
          </w:p>
        </w:tc>
        <w:tc>
          <w:tcPr>
            <w:tcW w:w="1067" w:type="dxa"/>
            <w:noWrap/>
            <w:hideMark/>
          </w:tcPr>
          <w:p w14:paraId="61BA64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B77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202</w:t>
            </w:r>
          </w:p>
        </w:tc>
        <w:tc>
          <w:tcPr>
            <w:tcW w:w="959" w:type="dxa"/>
            <w:noWrap/>
            <w:hideMark/>
          </w:tcPr>
          <w:p w14:paraId="20E648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317858A" w14:textId="77777777" w:rsidTr="00671514">
        <w:trPr>
          <w:trHeight w:val="300"/>
        </w:trPr>
        <w:tc>
          <w:tcPr>
            <w:tcW w:w="2547" w:type="dxa"/>
            <w:noWrap/>
            <w:hideMark/>
          </w:tcPr>
          <w:p w14:paraId="04FEE8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23C9A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2A1279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BB01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94</w:t>
            </w:r>
          </w:p>
        </w:tc>
        <w:tc>
          <w:tcPr>
            <w:tcW w:w="1067" w:type="dxa"/>
            <w:noWrap/>
            <w:hideMark/>
          </w:tcPr>
          <w:p w14:paraId="1E28F5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45304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8892</w:t>
            </w:r>
          </w:p>
        </w:tc>
        <w:tc>
          <w:tcPr>
            <w:tcW w:w="959" w:type="dxa"/>
            <w:noWrap/>
            <w:hideMark/>
          </w:tcPr>
          <w:p w14:paraId="1FD17F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0272591B" w14:textId="77777777" w:rsidTr="00671514">
        <w:trPr>
          <w:trHeight w:val="300"/>
        </w:trPr>
        <w:tc>
          <w:tcPr>
            <w:tcW w:w="2547" w:type="dxa"/>
            <w:noWrap/>
            <w:hideMark/>
          </w:tcPr>
          <w:p w14:paraId="786A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3F632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6F9FA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FBDA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87</w:t>
            </w:r>
          </w:p>
        </w:tc>
        <w:tc>
          <w:tcPr>
            <w:tcW w:w="1067" w:type="dxa"/>
            <w:noWrap/>
            <w:hideMark/>
          </w:tcPr>
          <w:p w14:paraId="5EEA4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D5B2D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67</w:t>
            </w:r>
          </w:p>
        </w:tc>
        <w:tc>
          <w:tcPr>
            <w:tcW w:w="959" w:type="dxa"/>
            <w:noWrap/>
            <w:hideMark/>
          </w:tcPr>
          <w:p w14:paraId="0DEE1A4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6</w:t>
            </w:r>
          </w:p>
        </w:tc>
      </w:tr>
      <w:tr w:rsidR="00750E60" w:rsidRPr="00684D5E" w14:paraId="49D748BA" w14:textId="77777777" w:rsidTr="00671514">
        <w:trPr>
          <w:trHeight w:val="300"/>
        </w:trPr>
        <w:tc>
          <w:tcPr>
            <w:tcW w:w="2547" w:type="dxa"/>
            <w:noWrap/>
            <w:hideMark/>
          </w:tcPr>
          <w:p w14:paraId="77D10F5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A464EB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66472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30F5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0E0F1D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4E297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446</w:t>
            </w:r>
          </w:p>
        </w:tc>
        <w:tc>
          <w:tcPr>
            <w:tcW w:w="959" w:type="dxa"/>
            <w:noWrap/>
            <w:hideMark/>
          </w:tcPr>
          <w:p w14:paraId="33CFE6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1</w:t>
            </w:r>
          </w:p>
        </w:tc>
      </w:tr>
      <w:tr w:rsidR="00750E60" w:rsidRPr="00684D5E" w14:paraId="7057AEF2" w14:textId="77777777" w:rsidTr="00671514">
        <w:trPr>
          <w:trHeight w:val="300"/>
        </w:trPr>
        <w:tc>
          <w:tcPr>
            <w:tcW w:w="2547" w:type="dxa"/>
            <w:noWrap/>
            <w:hideMark/>
          </w:tcPr>
          <w:p w14:paraId="630DEF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89B532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9D1BF4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EA4FF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AF488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3693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7</w:t>
            </w:r>
          </w:p>
        </w:tc>
        <w:tc>
          <w:tcPr>
            <w:tcW w:w="959" w:type="dxa"/>
            <w:noWrap/>
            <w:hideMark/>
          </w:tcPr>
          <w:p w14:paraId="62B5B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7D2004E" w14:textId="77777777" w:rsidTr="00671514">
        <w:trPr>
          <w:trHeight w:val="300"/>
        </w:trPr>
        <w:tc>
          <w:tcPr>
            <w:tcW w:w="2547" w:type="dxa"/>
            <w:noWrap/>
            <w:hideMark/>
          </w:tcPr>
          <w:p w14:paraId="6EDF64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B1DE81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55DC9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153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7</w:t>
            </w:r>
          </w:p>
        </w:tc>
        <w:tc>
          <w:tcPr>
            <w:tcW w:w="1067" w:type="dxa"/>
            <w:noWrap/>
            <w:hideMark/>
          </w:tcPr>
          <w:p w14:paraId="2AF4FBD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36E81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339</w:t>
            </w:r>
          </w:p>
        </w:tc>
        <w:tc>
          <w:tcPr>
            <w:tcW w:w="959" w:type="dxa"/>
            <w:noWrap/>
            <w:hideMark/>
          </w:tcPr>
          <w:p w14:paraId="1174C5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3</w:t>
            </w:r>
          </w:p>
        </w:tc>
      </w:tr>
      <w:tr w:rsidR="00750E60" w:rsidRPr="00684D5E" w14:paraId="7EB16267" w14:textId="77777777" w:rsidTr="00671514">
        <w:trPr>
          <w:trHeight w:val="300"/>
        </w:trPr>
        <w:tc>
          <w:tcPr>
            <w:tcW w:w="2547" w:type="dxa"/>
            <w:noWrap/>
            <w:hideMark/>
          </w:tcPr>
          <w:p w14:paraId="5E628F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63068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A23DF1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D3345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03</w:t>
            </w:r>
          </w:p>
        </w:tc>
        <w:tc>
          <w:tcPr>
            <w:tcW w:w="1067" w:type="dxa"/>
            <w:noWrap/>
            <w:hideMark/>
          </w:tcPr>
          <w:p w14:paraId="52FD79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443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8146</w:t>
            </w:r>
          </w:p>
        </w:tc>
        <w:tc>
          <w:tcPr>
            <w:tcW w:w="959" w:type="dxa"/>
            <w:noWrap/>
            <w:hideMark/>
          </w:tcPr>
          <w:p w14:paraId="2D17A2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9</w:t>
            </w:r>
          </w:p>
        </w:tc>
      </w:tr>
      <w:tr w:rsidR="00750E60" w:rsidRPr="00684D5E" w14:paraId="58F66F34" w14:textId="77777777" w:rsidTr="00671514">
        <w:trPr>
          <w:trHeight w:val="300"/>
        </w:trPr>
        <w:tc>
          <w:tcPr>
            <w:tcW w:w="2547" w:type="dxa"/>
            <w:noWrap/>
            <w:hideMark/>
          </w:tcPr>
          <w:p w14:paraId="76190F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A7E9FE8" w14:textId="796A6574"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C948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2F69E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2,628</w:t>
            </w:r>
          </w:p>
        </w:tc>
        <w:tc>
          <w:tcPr>
            <w:tcW w:w="1067" w:type="dxa"/>
            <w:noWrap/>
            <w:hideMark/>
          </w:tcPr>
          <w:p w14:paraId="1A1BD8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95B37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26</w:t>
            </w:r>
          </w:p>
        </w:tc>
        <w:tc>
          <w:tcPr>
            <w:tcW w:w="959" w:type="dxa"/>
            <w:noWrap/>
            <w:hideMark/>
          </w:tcPr>
          <w:p w14:paraId="7B5DCFB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48</w:t>
            </w:r>
          </w:p>
        </w:tc>
      </w:tr>
      <w:tr w:rsidR="00750E60" w:rsidRPr="00684D5E" w14:paraId="2E46E11C" w14:textId="77777777" w:rsidTr="00671514">
        <w:trPr>
          <w:trHeight w:val="300"/>
        </w:trPr>
        <w:tc>
          <w:tcPr>
            <w:tcW w:w="2547" w:type="dxa"/>
            <w:noWrap/>
            <w:hideMark/>
          </w:tcPr>
          <w:p w14:paraId="01150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F781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B1D5E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CBD15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9,818</w:t>
            </w:r>
          </w:p>
        </w:tc>
        <w:tc>
          <w:tcPr>
            <w:tcW w:w="1067" w:type="dxa"/>
            <w:noWrap/>
            <w:hideMark/>
          </w:tcPr>
          <w:p w14:paraId="562A71A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5573A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802</w:t>
            </w:r>
          </w:p>
        </w:tc>
        <w:tc>
          <w:tcPr>
            <w:tcW w:w="959" w:type="dxa"/>
            <w:noWrap/>
            <w:hideMark/>
          </w:tcPr>
          <w:p w14:paraId="6E78E06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C9C6DCA" w14:textId="77777777" w:rsidTr="00671514">
        <w:trPr>
          <w:trHeight w:val="300"/>
        </w:trPr>
        <w:tc>
          <w:tcPr>
            <w:tcW w:w="2547" w:type="dxa"/>
            <w:noWrap/>
            <w:hideMark/>
          </w:tcPr>
          <w:p w14:paraId="7036C0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8298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0216FB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DC6C9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6,894</w:t>
            </w:r>
          </w:p>
        </w:tc>
        <w:tc>
          <w:tcPr>
            <w:tcW w:w="1067" w:type="dxa"/>
            <w:noWrap/>
            <w:hideMark/>
          </w:tcPr>
          <w:p w14:paraId="3E3196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78DF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439</w:t>
            </w:r>
          </w:p>
        </w:tc>
        <w:tc>
          <w:tcPr>
            <w:tcW w:w="959" w:type="dxa"/>
            <w:noWrap/>
            <w:hideMark/>
          </w:tcPr>
          <w:p w14:paraId="2B1CD8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89</w:t>
            </w:r>
          </w:p>
        </w:tc>
      </w:tr>
      <w:tr w:rsidR="00750E60" w:rsidRPr="00684D5E" w14:paraId="4176FB89" w14:textId="77777777" w:rsidTr="00671514">
        <w:trPr>
          <w:trHeight w:val="300"/>
        </w:trPr>
        <w:tc>
          <w:tcPr>
            <w:tcW w:w="2547" w:type="dxa"/>
            <w:noWrap/>
            <w:hideMark/>
          </w:tcPr>
          <w:p w14:paraId="682CA5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CCF51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8E3A0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F8919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4,804</w:t>
            </w:r>
          </w:p>
        </w:tc>
        <w:tc>
          <w:tcPr>
            <w:tcW w:w="1067" w:type="dxa"/>
            <w:noWrap/>
            <w:hideMark/>
          </w:tcPr>
          <w:p w14:paraId="19A0CB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8BA3E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666</w:t>
            </w:r>
          </w:p>
        </w:tc>
        <w:tc>
          <w:tcPr>
            <w:tcW w:w="959" w:type="dxa"/>
            <w:noWrap/>
            <w:hideMark/>
          </w:tcPr>
          <w:p w14:paraId="2BFA6EB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242D0042" w14:textId="77777777" w:rsidTr="00671514">
        <w:trPr>
          <w:trHeight w:val="300"/>
        </w:trPr>
        <w:tc>
          <w:tcPr>
            <w:tcW w:w="2547" w:type="dxa"/>
            <w:noWrap/>
            <w:hideMark/>
          </w:tcPr>
          <w:p w14:paraId="0C9C9D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F500C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CF1FE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AC3815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6,582</w:t>
            </w:r>
          </w:p>
        </w:tc>
        <w:tc>
          <w:tcPr>
            <w:tcW w:w="1067" w:type="dxa"/>
            <w:noWrap/>
            <w:hideMark/>
          </w:tcPr>
          <w:p w14:paraId="5944FE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D9F6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4474</w:t>
            </w:r>
          </w:p>
        </w:tc>
        <w:tc>
          <w:tcPr>
            <w:tcW w:w="959" w:type="dxa"/>
            <w:noWrap/>
            <w:hideMark/>
          </w:tcPr>
          <w:p w14:paraId="32CAAB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6</w:t>
            </w:r>
          </w:p>
        </w:tc>
      </w:tr>
      <w:tr w:rsidR="00750E60" w:rsidRPr="00684D5E" w14:paraId="472300A6" w14:textId="77777777" w:rsidTr="00671514">
        <w:trPr>
          <w:trHeight w:val="300"/>
        </w:trPr>
        <w:tc>
          <w:tcPr>
            <w:tcW w:w="2547" w:type="dxa"/>
            <w:noWrap/>
            <w:hideMark/>
          </w:tcPr>
          <w:p w14:paraId="6D6FAD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5969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11FE3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5B0B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57,163</w:t>
            </w:r>
          </w:p>
        </w:tc>
        <w:tc>
          <w:tcPr>
            <w:tcW w:w="1067" w:type="dxa"/>
            <w:noWrap/>
            <w:hideMark/>
          </w:tcPr>
          <w:p w14:paraId="52E3FB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3FB6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861</w:t>
            </w:r>
          </w:p>
        </w:tc>
        <w:tc>
          <w:tcPr>
            <w:tcW w:w="959" w:type="dxa"/>
            <w:noWrap/>
            <w:hideMark/>
          </w:tcPr>
          <w:p w14:paraId="1A443E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1B0F7568" w14:textId="77777777" w:rsidTr="00671514">
        <w:trPr>
          <w:trHeight w:val="300"/>
        </w:trPr>
        <w:tc>
          <w:tcPr>
            <w:tcW w:w="2547" w:type="dxa"/>
            <w:noWrap/>
            <w:hideMark/>
          </w:tcPr>
          <w:p w14:paraId="24DCC4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GradientBoostingRegressor</w:t>
            </w:r>
          </w:p>
        </w:tc>
        <w:tc>
          <w:tcPr>
            <w:tcW w:w="1257" w:type="dxa"/>
            <w:noWrap/>
            <w:hideMark/>
          </w:tcPr>
          <w:p w14:paraId="446D7D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76683B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2D8528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1,501</w:t>
            </w:r>
          </w:p>
        </w:tc>
        <w:tc>
          <w:tcPr>
            <w:tcW w:w="1067" w:type="dxa"/>
            <w:noWrap/>
            <w:hideMark/>
          </w:tcPr>
          <w:p w14:paraId="6FE21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13C9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841</w:t>
            </w:r>
          </w:p>
        </w:tc>
        <w:tc>
          <w:tcPr>
            <w:tcW w:w="959" w:type="dxa"/>
            <w:noWrap/>
            <w:hideMark/>
          </w:tcPr>
          <w:p w14:paraId="22225B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F591CAD" w14:textId="77777777" w:rsidTr="00671514">
        <w:trPr>
          <w:trHeight w:val="300"/>
        </w:trPr>
        <w:tc>
          <w:tcPr>
            <w:tcW w:w="2547" w:type="dxa"/>
            <w:noWrap/>
            <w:hideMark/>
          </w:tcPr>
          <w:p w14:paraId="3B17DD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A835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2374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027D4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599</w:t>
            </w:r>
          </w:p>
        </w:tc>
        <w:tc>
          <w:tcPr>
            <w:tcW w:w="1067" w:type="dxa"/>
            <w:noWrap/>
            <w:hideMark/>
          </w:tcPr>
          <w:p w14:paraId="52FD67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E6F25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16</w:t>
            </w:r>
          </w:p>
        </w:tc>
        <w:tc>
          <w:tcPr>
            <w:tcW w:w="959" w:type="dxa"/>
            <w:noWrap/>
            <w:hideMark/>
          </w:tcPr>
          <w:p w14:paraId="690211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88</w:t>
            </w:r>
          </w:p>
        </w:tc>
      </w:tr>
      <w:tr w:rsidR="00750E60" w:rsidRPr="00684D5E" w14:paraId="30124FAA" w14:textId="77777777" w:rsidTr="00671514">
        <w:trPr>
          <w:trHeight w:val="300"/>
        </w:trPr>
        <w:tc>
          <w:tcPr>
            <w:tcW w:w="2547" w:type="dxa"/>
            <w:noWrap/>
            <w:hideMark/>
          </w:tcPr>
          <w:p w14:paraId="68ADD6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1C8B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21EFD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9F08E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9,974</w:t>
            </w:r>
          </w:p>
        </w:tc>
        <w:tc>
          <w:tcPr>
            <w:tcW w:w="1067" w:type="dxa"/>
            <w:noWrap/>
            <w:hideMark/>
          </w:tcPr>
          <w:p w14:paraId="2C87D9B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2B898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52</w:t>
            </w:r>
          </w:p>
        </w:tc>
        <w:tc>
          <w:tcPr>
            <w:tcW w:w="959" w:type="dxa"/>
            <w:noWrap/>
            <w:hideMark/>
          </w:tcPr>
          <w:p w14:paraId="2EBD52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38</w:t>
            </w:r>
          </w:p>
        </w:tc>
      </w:tr>
      <w:tr w:rsidR="00750E60" w:rsidRPr="00684D5E" w14:paraId="3F0845EE" w14:textId="77777777" w:rsidTr="00671514">
        <w:trPr>
          <w:trHeight w:val="300"/>
        </w:trPr>
        <w:tc>
          <w:tcPr>
            <w:tcW w:w="2547" w:type="dxa"/>
            <w:noWrap/>
            <w:hideMark/>
          </w:tcPr>
          <w:p w14:paraId="498706D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C1D8C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4B1ED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8F7D5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3,433</w:t>
            </w:r>
          </w:p>
        </w:tc>
        <w:tc>
          <w:tcPr>
            <w:tcW w:w="1067" w:type="dxa"/>
            <w:noWrap/>
            <w:hideMark/>
          </w:tcPr>
          <w:p w14:paraId="06BAC6C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6915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858</w:t>
            </w:r>
          </w:p>
        </w:tc>
        <w:tc>
          <w:tcPr>
            <w:tcW w:w="959" w:type="dxa"/>
            <w:noWrap/>
            <w:hideMark/>
          </w:tcPr>
          <w:p w14:paraId="4860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709505DF" w14:textId="77777777" w:rsidTr="00671514">
        <w:trPr>
          <w:trHeight w:val="300"/>
        </w:trPr>
        <w:tc>
          <w:tcPr>
            <w:tcW w:w="2547" w:type="dxa"/>
            <w:noWrap/>
            <w:hideMark/>
          </w:tcPr>
          <w:p w14:paraId="3B6F8B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1440DB7" w14:textId="325FB90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ACF05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31CF3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37,349</w:t>
            </w:r>
          </w:p>
        </w:tc>
        <w:tc>
          <w:tcPr>
            <w:tcW w:w="1067" w:type="dxa"/>
            <w:noWrap/>
            <w:hideMark/>
          </w:tcPr>
          <w:p w14:paraId="28B020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E939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8159</w:t>
            </w:r>
          </w:p>
        </w:tc>
        <w:tc>
          <w:tcPr>
            <w:tcW w:w="959" w:type="dxa"/>
            <w:noWrap/>
            <w:hideMark/>
          </w:tcPr>
          <w:p w14:paraId="195518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1</w:t>
            </w:r>
          </w:p>
        </w:tc>
      </w:tr>
      <w:tr w:rsidR="00750E60" w:rsidRPr="00684D5E" w14:paraId="56CEE5E4" w14:textId="77777777" w:rsidTr="00671514">
        <w:trPr>
          <w:trHeight w:val="300"/>
        </w:trPr>
        <w:tc>
          <w:tcPr>
            <w:tcW w:w="2547" w:type="dxa"/>
            <w:noWrap/>
            <w:hideMark/>
          </w:tcPr>
          <w:p w14:paraId="200F24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F98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2609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EECCA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507</w:t>
            </w:r>
          </w:p>
        </w:tc>
        <w:tc>
          <w:tcPr>
            <w:tcW w:w="1067" w:type="dxa"/>
            <w:noWrap/>
            <w:hideMark/>
          </w:tcPr>
          <w:p w14:paraId="0D26CF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042C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8223</w:t>
            </w:r>
          </w:p>
        </w:tc>
        <w:tc>
          <w:tcPr>
            <w:tcW w:w="959" w:type="dxa"/>
            <w:noWrap/>
            <w:hideMark/>
          </w:tcPr>
          <w:p w14:paraId="2C370B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10AD0A41" w14:textId="77777777" w:rsidTr="00671514">
        <w:trPr>
          <w:trHeight w:val="300"/>
        </w:trPr>
        <w:tc>
          <w:tcPr>
            <w:tcW w:w="2547" w:type="dxa"/>
            <w:noWrap/>
            <w:hideMark/>
          </w:tcPr>
          <w:p w14:paraId="5A5636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864122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21900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43870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39,980</w:t>
            </w:r>
          </w:p>
        </w:tc>
        <w:tc>
          <w:tcPr>
            <w:tcW w:w="1067" w:type="dxa"/>
            <w:noWrap/>
            <w:hideMark/>
          </w:tcPr>
          <w:p w14:paraId="445221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D166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4671</w:t>
            </w:r>
          </w:p>
        </w:tc>
        <w:tc>
          <w:tcPr>
            <w:tcW w:w="959" w:type="dxa"/>
            <w:noWrap/>
            <w:hideMark/>
          </w:tcPr>
          <w:p w14:paraId="055E6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67132EAE" w14:textId="77777777" w:rsidTr="00671514">
        <w:trPr>
          <w:trHeight w:val="300"/>
        </w:trPr>
        <w:tc>
          <w:tcPr>
            <w:tcW w:w="2547" w:type="dxa"/>
            <w:noWrap/>
            <w:hideMark/>
          </w:tcPr>
          <w:p w14:paraId="596F21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75E52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8E1C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EDB1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7,323</w:t>
            </w:r>
          </w:p>
        </w:tc>
        <w:tc>
          <w:tcPr>
            <w:tcW w:w="1067" w:type="dxa"/>
            <w:noWrap/>
            <w:hideMark/>
          </w:tcPr>
          <w:p w14:paraId="5670FD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BD2D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5325</w:t>
            </w:r>
          </w:p>
        </w:tc>
        <w:tc>
          <w:tcPr>
            <w:tcW w:w="959" w:type="dxa"/>
            <w:noWrap/>
            <w:hideMark/>
          </w:tcPr>
          <w:p w14:paraId="3F8832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6</w:t>
            </w:r>
          </w:p>
        </w:tc>
      </w:tr>
      <w:tr w:rsidR="00750E60" w:rsidRPr="00684D5E" w14:paraId="489EC567" w14:textId="77777777" w:rsidTr="00671514">
        <w:trPr>
          <w:trHeight w:val="300"/>
        </w:trPr>
        <w:tc>
          <w:tcPr>
            <w:tcW w:w="2547" w:type="dxa"/>
            <w:noWrap/>
            <w:hideMark/>
          </w:tcPr>
          <w:p w14:paraId="65F2BB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C0F113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91503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631B4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784</w:t>
            </w:r>
          </w:p>
        </w:tc>
        <w:tc>
          <w:tcPr>
            <w:tcW w:w="1067" w:type="dxa"/>
            <w:noWrap/>
            <w:hideMark/>
          </w:tcPr>
          <w:p w14:paraId="0BF7E9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0C9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9517</w:t>
            </w:r>
          </w:p>
        </w:tc>
        <w:tc>
          <w:tcPr>
            <w:tcW w:w="959" w:type="dxa"/>
            <w:noWrap/>
            <w:hideMark/>
          </w:tcPr>
          <w:p w14:paraId="132D36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068C990F" w14:textId="77777777" w:rsidTr="00671514">
        <w:trPr>
          <w:trHeight w:val="300"/>
        </w:trPr>
        <w:tc>
          <w:tcPr>
            <w:tcW w:w="2547" w:type="dxa"/>
            <w:noWrap/>
            <w:hideMark/>
          </w:tcPr>
          <w:p w14:paraId="0E07E9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9D0D0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408DA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2A698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8,828</w:t>
            </w:r>
          </w:p>
        </w:tc>
        <w:tc>
          <w:tcPr>
            <w:tcW w:w="1067" w:type="dxa"/>
            <w:noWrap/>
            <w:hideMark/>
          </w:tcPr>
          <w:p w14:paraId="2C3B5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C0F52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6627</w:t>
            </w:r>
          </w:p>
        </w:tc>
        <w:tc>
          <w:tcPr>
            <w:tcW w:w="959" w:type="dxa"/>
            <w:noWrap/>
            <w:hideMark/>
          </w:tcPr>
          <w:p w14:paraId="72E998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38</w:t>
            </w:r>
          </w:p>
        </w:tc>
      </w:tr>
      <w:tr w:rsidR="00750E60" w:rsidRPr="00684D5E" w14:paraId="30C48A95" w14:textId="77777777" w:rsidTr="00671514">
        <w:trPr>
          <w:trHeight w:val="300"/>
        </w:trPr>
        <w:tc>
          <w:tcPr>
            <w:tcW w:w="2547" w:type="dxa"/>
            <w:noWrap/>
            <w:hideMark/>
          </w:tcPr>
          <w:p w14:paraId="5AD882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F08EA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41CCF4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0483B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5,670</w:t>
            </w:r>
          </w:p>
        </w:tc>
        <w:tc>
          <w:tcPr>
            <w:tcW w:w="1067" w:type="dxa"/>
            <w:noWrap/>
            <w:hideMark/>
          </w:tcPr>
          <w:p w14:paraId="1E2BB22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D5DFA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81437</w:t>
            </w:r>
          </w:p>
        </w:tc>
        <w:tc>
          <w:tcPr>
            <w:tcW w:w="959" w:type="dxa"/>
            <w:noWrap/>
            <w:hideMark/>
          </w:tcPr>
          <w:p w14:paraId="6963B2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43</w:t>
            </w:r>
          </w:p>
        </w:tc>
      </w:tr>
      <w:tr w:rsidR="00750E60" w:rsidRPr="00684D5E" w14:paraId="371BD50F" w14:textId="77777777" w:rsidTr="00671514">
        <w:trPr>
          <w:trHeight w:val="300"/>
        </w:trPr>
        <w:tc>
          <w:tcPr>
            <w:tcW w:w="2547" w:type="dxa"/>
            <w:noWrap/>
            <w:hideMark/>
          </w:tcPr>
          <w:p w14:paraId="7F0550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9DC8E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D58D88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478BB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6,180</w:t>
            </w:r>
          </w:p>
        </w:tc>
        <w:tc>
          <w:tcPr>
            <w:tcW w:w="1067" w:type="dxa"/>
            <w:noWrap/>
            <w:hideMark/>
          </w:tcPr>
          <w:p w14:paraId="26BEA1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4970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2874</w:t>
            </w:r>
          </w:p>
        </w:tc>
        <w:tc>
          <w:tcPr>
            <w:tcW w:w="959" w:type="dxa"/>
            <w:noWrap/>
            <w:hideMark/>
          </w:tcPr>
          <w:p w14:paraId="6E6BC2C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00</w:t>
            </w:r>
          </w:p>
        </w:tc>
      </w:tr>
      <w:tr w:rsidR="00750E60" w:rsidRPr="00684D5E" w14:paraId="015D6CF2" w14:textId="77777777" w:rsidTr="00671514">
        <w:trPr>
          <w:trHeight w:val="300"/>
        </w:trPr>
        <w:tc>
          <w:tcPr>
            <w:tcW w:w="2547" w:type="dxa"/>
            <w:noWrap/>
            <w:hideMark/>
          </w:tcPr>
          <w:p w14:paraId="41C9840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ADAE9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B45F8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66529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6,244</w:t>
            </w:r>
          </w:p>
        </w:tc>
        <w:tc>
          <w:tcPr>
            <w:tcW w:w="1067" w:type="dxa"/>
            <w:noWrap/>
            <w:hideMark/>
          </w:tcPr>
          <w:p w14:paraId="21F529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33C7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0275</w:t>
            </w:r>
          </w:p>
        </w:tc>
        <w:tc>
          <w:tcPr>
            <w:tcW w:w="959" w:type="dxa"/>
            <w:noWrap/>
            <w:hideMark/>
          </w:tcPr>
          <w:p w14:paraId="3E6D47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51</w:t>
            </w:r>
          </w:p>
        </w:tc>
      </w:tr>
      <w:tr w:rsidR="00750E60" w:rsidRPr="00684D5E" w14:paraId="0BCEC644" w14:textId="77777777" w:rsidTr="00671514">
        <w:trPr>
          <w:trHeight w:val="300"/>
        </w:trPr>
        <w:tc>
          <w:tcPr>
            <w:tcW w:w="2547" w:type="dxa"/>
            <w:noWrap/>
            <w:hideMark/>
          </w:tcPr>
          <w:p w14:paraId="7829392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82AB0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FE89F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A3F08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3,725</w:t>
            </w:r>
          </w:p>
        </w:tc>
        <w:tc>
          <w:tcPr>
            <w:tcW w:w="1067" w:type="dxa"/>
            <w:noWrap/>
            <w:hideMark/>
          </w:tcPr>
          <w:p w14:paraId="0F276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2CA7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79362</w:t>
            </w:r>
          </w:p>
        </w:tc>
        <w:tc>
          <w:tcPr>
            <w:tcW w:w="959" w:type="dxa"/>
            <w:noWrap/>
            <w:hideMark/>
          </w:tcPr>
          <w:p w14:paraId="4D2E7F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1FFA2AF" w14:textId="77777777" w:rsidTr="00671514">
        <w:trPr>
          <w:trHeight w:val="300"/>
        </w:trPr>
        <w:tc>
          <w:tcPr>
            <w:tcW w:w="2547" w:type="dxa"/>
            <w:noWrap/>
            <w:hideMark/>
          </w:tcPr>
          <w:p w14:paraId="1698CC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EEC6A14" w14:textId="265863A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EAE83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7EBC7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41,887</w:t>
            </w:r>
          </w:p>
        </w:tc>
        <w:tc>
          <w:tcPr>
            <w:tcW w:w="1067" w:type="dxa"/>
            <w:noWrap/>
            <w:hideMark/>
          </w:tcPr>
          <w:p w14:paraId="4B4F0F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0B8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753</w:t>
            </w:r>
          </w:p>
        </w:tc>
        <w:tc>
          <w:tcPr>
            <w:tcW w:w="959" w:type="dxa"/>
            <w:noWrap/>
            <w:hideMark/>
          </w:tcPr>
          <w:p w14:paraId="5CEF43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48</w:t>
            </w:r>
          </w:p>
        </w:tc>
      </w:tr>
      <w:tr w:rsidR="00750E60" w:rsidRPr="00684D5E" w14:paraId="619F8773" w14:textId="77777777" w:rsidTr="00671514">
        <w:trPr>
          <w:trHeight w:val="300"/>
        </w:trPr>
        <w:tc>
          <w:tcPr>
            <w:tcW w:w="2547" w:type="dxa"/>
            <w:noWrap/>
            <w:hideMark/>
          </w:tcPr>
          <w:p w14:paraId="2710F6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0C6DD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83770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1D3F6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6,695</w:t>
            </w:r>
          </w:p>
        </w:tc>
        <w:tc>
          <w:tcPr>
            <w:tcW w:w="1067" w:type="dxa"/>
            <w:noWrap/>
            <w:hideMark/>
          </w:tcPr>
          <w:p w14:paraId="3BAFE5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F991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0038</w:t>
            </w:r>
          </w:p>
        </w:tc>
        <w:tc>
          <w:tcPr>
            <w:tcW w:w="959" w:type="dxa"/>
            <w:noWrap/>
            <w:hideMark/>
          </w:tcPr>
          <w:p w14:paraId="325E2A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4</w:t>
            </w:r>
          </w:p>
        </w:tc>
      </w:tr>
      <w:tr w:rsidR="00750E60" w:rsidRPr="00684D5E" w14:paraId="546485D7" w14:textId="77777777" w:rsidTr="00671514">
        <w:trPr>
          <w:trHeight w:val="300"/>
        </w:trPr>
        <w:tc>
          <w:tcPr>
            <w:tcW w:w="2547" w:type="dxa"/>
            <w:noWrap/>
            <w:hideMark/>
          </w:tcPr>
          <w:p w14:paraId="401C29D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7DAF2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7B5AF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019D7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45,882</w:t>
            </w:r>
          </w:p>
        </w:tc>
        <w:tc>
          <w:tcPr>
            <w:tcW w:w="1067" w:type="dxa"/>
            <w:noWrap/>
            <w:hideMark/>
          </w:tcPr>
          <w:p w14:paraId="2A71FC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1E054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8612</w:t>
            </w:r>
          </w:p>
        </w:tc>
        <w:tc>
          <w:tcPr>
            <w:tcW w:w="959" w:type="dxa"/>
            <w:noWrap/>
            <w:hideMark/>
          </w:tcPr>
          <w:p w14:paraId="4626AA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6</w:t>
            </w:r>
          </w:p>
        </w:tc>
      </w:tr>
      <w:tr w:rsidR="00750E60" w:rsidRPr="00684D5E" w14:paraId="0414162F" w14:textId="77777777" w:rsidTr="00671514">
        <w:trPr>
          <w:trHeight w:val="300"/>
        </w:trPr>
        <w:tc>
          <w:tcPr>
            <w:tcW w:w="2547" w:type="dxa"/>
            <w:noWrap/>
            <w:hideMark/>
          </w:tcPr>
          <w:p w14:paraId="2F6F61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EEBD2D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038F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A965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1,545</w:t>
            </w:r>
          </w:p>
        </w:tc>
        <w:tc>
          <w:tcPr>
            <w:tcW w:w="1067" w:type="dxa"/>
            <w:noWrap/>
            <w:hideMark/>
          </w:tcPr>
          <w:p w14:paraId="0C9E6C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4A3BE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1927</w:t>
            </w:r>
          </w:p>
        </w:tc>
        <w:tc>
          <w:tcPr>
            <w:tcW w:w="959" w:type="dxa"/>
            <w:noWrap/>
            <w:hideMark/>
          </w:tcPr>
          <w:p w14:paraId="08CB8E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23</w:t>
            </w:r>
          </w:p>
        </w:tc>
      </w:tr>
      <w:tr w:rsidR="00750E60" w:rsidRPr="00684D5E" w14:paraId="18459A06" w14:textId="77777777" w:rsidTr="00671514">
        <w:trPr>
          <w:trHeight w:val="300"/>
        </w:trPr>
        <w:tc>
          <w:tcPr>
            <w:tcW w:w="2547" w:type="dxa"/>
            <w:noWrap/>
            <w:hideMark/>
          </w:tcPr>
          <w:p w14:paraId="11A3BD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1B05CF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75EAE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5DC5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9,021</w:t>
            </w:r>
          </w:p>
        </w:tc>
        <w:tc>
          <w:tcPr>
            <w:tcW w:w="1067" w:type="dxa"/>
            <w:noWrap/>
            <w:hideMark/>
          </w:tcPr>
          <w:p w14:paraId="5B6A97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33FDB0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2352</w:t>
            </w:r>
          </w:p>
        </w:tc>
        <w:tc>
          <w:tcPr>
            <w:tcW w:w="959" w:type="dxa"/>
            <w:noWrap/>
            <w:hideMark/>
          </w:tcPr>
          <w:p w14:paraId="63C1AE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8</w:t>
            </w:r>
          </w:p>
        </w:tc>
      </w:tr>
      <w:tr w:rsidR="00750E60" w:rsidRPr="00684D5E" w14:paraId="5E9F37C7" w14:textId="77777777" w:rsidTr="00671514">
        <w:trPr>
          <w:trHeight w:val="300"/>
        </w:trPr>
        <w:tc>
          <w:tcPr>
            <w:tcW w:w="2547" w:type="dxa"/>
            <w:noWrap/>
            <w:hideMark/>
          </w:tcPr>
          <w:p w14:paraId="41329F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E1B5B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A946EE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B6FEB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1,505</w:t>
            </w:r>
          </w:p>
        </w:tc>
        <w:tc>
          <w:tcPr>
            <w:tcW w:w="1067" w:type="dxa"/>
            <w:noWrap/>
            <w:hideMark/>
          </w:tcPr>
          <w:p w14:paraId="0FA70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55B9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12563</w:t>
            </w:r>
          </w:p>
        </w:tc>
        <w:tc>
          <w:tcPr>
            <w:tcW w:w="959" w:type="dxa"/>
            <w:noWrap/>
            <w:hideMark/>
          </w:tcPr>
          <w:p w14:paraId="76EC34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89</w:t>
            </w:r>
          </w:p>
        </w:tc>
      </w:tr>
      <w:tr w:rsidR="00750E60" w:rsidRPr="00684D5E" w14:paraId="6986026C" w14:textId="77777777" w:rsidTr="00671514">
        <w:trPr>
          <w:trHeight w:val="300"/>
        </w:trPr>
        <w:tc>
          <w:tcPr>
            <w:tcW w:w="2547" w:type="dxa"/>
            <w:noWrap/>
            <w:hideMark/>
          </w:tcPr>
          <w:p w14:paraId="1D2BA3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E3EDA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C4F81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11AE6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4,095</w:t>
            </w:r>
          </w:p>
        </w:tc>
        <w:tc>
          <w:tcPr>
            <w:tcW w:w="1067" w:type="dxa"/>
            <w:noWrap/>
            <w:hideMark/>
          </w:tcPr>
          <w:p w14:paraId="101319F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D7AD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9204</w:t>
            </w:r>
          </w:p>
        </w:tc>
        <w:tc>
          <w:tcPr>
            <w:tcW w:w="959" w:type="dxa"/>
            <w:noWrap/>
            <w:hideMark/>
          </w:tcPr>
          <w:p w14:paraId="382474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5</w:t>
            </w:r>
          </w:p>
        </w:tc>
      </w:tr>
      <w:tr w:rsidR="00750E60" w:rsidRPr="00684D5E" w14:paraId="5E047620" w14:textId="77777777" w:rsidTr="00671514">
        <w:trPr>
          <w:trHeight w:val="300"/>
        </w:trPr>
        <w:tc>
          <w:tcPr>
            <w:tcW w:w="2547" w:type="dxa"/>
            <w:noWrap/>
            <w:hideMark/>
          </w:tcPr>
          <w:p w14:paraId="5517DD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F9194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EF3838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F0989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2,493</w:t>
            </w:r>
          </w:p>
        </w:tc>
        <w:tc>
          <w:tcPr>
            <w:tcW w:w="1067" w:type="dxa"/>
            <w:noWrap/>
            <w:hideMark/>
          </w:tcPr>
          <w:p w14:paraId="6BFDA9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FA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63038</w:t>
            </w:r>
          </w:p>
        </w:tc>
        <w:tc>
          <w:tcPr>
            <w:tcW w:w="959" w:type="dxa"/>
            <w:noWrap/>
            <w:hideMark/>
          </w:tcPr>
          <w:p w14:paraId="0CE23B2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74</w:t>
            </w:r>
          </w:p>
        </w:tc>
      </w:tr>
      <w:tr w:rsidR="00750E60" w:rsidRPr="00684D5E" w14:paraId="26D133EC" w14:textId="77777777" w:rsidTr="00671514">
        <w:trPr>
          <w:trHeight w:val="300"/>
        </w:trPr>
        <w:tc>
          <w:tcPr>
            <w:tcW w:w="2547" w:type="dxa"/>
            <w:noWrap/>
            <w:hideMark/>
          </w:tcPr>
          <w:p w14:paraId="6C3488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664D53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555557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5F9A2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9,222</w:t>
            </w:r>
          </w:p>
        </w:tc>
        <w:tc>
          <w:tcPr>
            <w:tcW w:w="1067" w:type="dxa"/>
            <w:noWrap/>
            <w:hideMark/>
          </w:tcPr>
          <w:p w14:paraId="14D74B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76E11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9241</w:t>
            </w:r>
          </w:p>
        </w:tc>
        <w:tc>
          <w:tcPr>
            <w:tcW w:w="959" w:type="dxa"/>
            <w:noWrap/>
            <w:hideMark/>
          </w:tcPr>
          <w:p w14:paraId="45A6B0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01</w:t>
            </w:r>
          </w:p>
        </w:tc>
      </w:tr>
      <w:tr w:rsidR="00750E60" w:rsidRPr="00684D5E" w14:paraId="1E62E03C" w14:textId="77777777" w:rsidTr="00671514">
        <w:trPr>
          <w:trHeight w:val="300"/>
        </w:trPr>
        <w:tc>
          <w:tcPr>
            <w:tcW w:w="2547" w:type="dxa"/>
            <w:noWrap/>
            <w:hideMark/>
          </w:tcPr>
          <w:p w14:paraId="42C1B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C45E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16C5C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5330D4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834</w:t>
            </w:r>
          </w:p>
        </w:tc>
        <w:tc>
          <w:tcPr>
            <w:tcW w:w="1067" w:type="dxa"/>
            <w:noWrap/>
            <w:hideMark/>
          </w:tcPr>
          <w:p w14:paraId="129167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062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71726</w:t>
            </w:r>
          </w:p>
        </w:tc>
        <w:tc>
          <w:tcPr>
            <w:tcW w:w="959" w:type="dxa"/>
            <w:noWrap/>
            <w:hideMark/>
          </w:tcPr>
          <w:p w14:paraId="2E4815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09</w:t>
            </w:r>
          </w:p>
        </w:tc>
      </w:tr>
      <w:tr w:rsidR="00750E60" w:rsidRPr="00684D5E" w14:paraId="40ABC07A" w14:textId="77777777" w:rsidTr="00671514">
        <w:trPr>
          <w:trHeight w:val="300"/>
        </w:trPr>
        <w:tc>
          <w:tcPr>
            <w:tcW w:w="2547" w:type="dxa"/>
            <w:noWrap/>
            <w:hideMark/>
          </w:tcPr>
          <w:p w14:paraId="52411D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2646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0261B25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90434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410</w:t>
            </w:r>
          </w:p>
        </w:tc>
        <w:tc>
          <w:tcPr>
            <w:tcW w:w="1067" w:type="dxa"/>
            <w:noWrap/>
            <w:hideMark/>
          </w:tcPr>
          <w:p w14:paraId="3154C0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5E9D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6017</w:t>
            </w:r>
          </w:p>
        </w:tc>
        <w:tc>
          <w:tcPr>
            <w:tcW w:w="959" w:type="dxa"/>
            <w:noWrap/>
            <w:hideMark/>
          </w:tcPr>
          <w:p w14:paraId="17BCCA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7</w:t>
            </w:r>
          </w:p>
        </w:tc>
      </w:tr>
      <w:tr w:rsidR="00750E60" w:rsidRPr="00684D5E" w14:paraId="52D59127" w14:textId="77777777" w:rsidTr="00671514">
        <w:trPr>
          <w:trHeight w:val="300"/>
        </w:trPr>
        <w:tc>
          <w:tcPr>
            <w:tcW w:w="2547" w:type="dxa"/>
            <w:noWrap/>
            <w:hideMark/>
          </w:tcPr>
          <w:p w14:paraId="1803E3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446D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243713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FE42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870</w:t>
            </w:r>
          </w:p>
        </w:tc>
        <w:tc>
          <w:tcPr>
            <w:tcW w:w="1067" w:type="dxa"/>
            <w:noWrap/>
            <w:hideMark/>
          </w:tcPr>
          <w:p w14:paraId="08501BE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4BEE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1313</w:t>
            </w:r>
          </w:p>
        </w:tc>
        <w:tc>
          <w:tcPr>
            <w:tcW w:w="959" w:type="dxa"/>
            <w:noWrap/>
            <w:hideMark/>
          </w:tcPr>
          <w:p w14:paraId="6FF63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8</w:t>
            </w:r>
          </w:p>
        </w:tc>
      </w:tr>
      <w:tr w:rsidR="00750E60" w:rsidRPr="00684D5E" w14:paraId="579D291D" w14:textId="77777777" w:rsidTr="00671514">
        <w:trPr>
          <w:trHeight w:val="300"/>
        </w:trPr>
        <w:tc>
          <w:tcPr>
            <w:tcW w:w="2547" w:type="dxa"/>
            <w:noWrap/>
            <w:hideMark/>
          </w:tcPr>
          <w:p w14:paraId="662E72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ED9C0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22BCA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AC3A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1,435</w:t>
            </w:r>
          </w:p>
        </w:tc>
        <w:tc>
          <w:tcPr>
            <w:tcW w:w="1067" w:type="dxa"/>
            <w:noWrap/>
            <w:hideMark/>
          </w:tcPr>
          <w:p w14:paraId="593F5D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EE1C4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5679</w:t>
            </w:r>
          </w:p>
        </w:tc>
        <w:tc>
          <w:tcPr>
            <w:tcW w:w="959" w:type="dxa"/>
            <w:noWrap/>
            <w:hideMark/>
          </w:tcPr>
          <w:p w14:paraId="662C96A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8</w:t>
            </w:r>
          </w:p>
        </w:tc>
      </w:tr>
      <w:tr w:rsidR="00750E60" w:rsidRPr="00684D5E" w14:paraId="658D2182" w14:textId="77777777" w:rsidTr="00671514">
        <w:trPr>
          <w:trHeight w:val="300"/>
        </w:trPr>
        <w:tc>
          <w:tcPr>
            <w:tcW w:w="2547" w:type="dxa"/>
            <w:noWrap/>
            <w:hideMark/>
          </w:tcPr>
          <w:p w14:paraId="433F153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61D33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0945C86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5269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66</w:t>
            </w:r>
          </w:p>
        </w:tc>
        <w:tc>
          <w:tcPr>
            <w:tcW w:w="1067" w:type="dxa"/>
            <w:noWrap/>
            <w:hideMark/>
          </w:tcPr>
          <w:p w14:paraId="45059E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9984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2</w:t>
            </w:r>
          </w:p>
        </w:tc>
        <w:tc>
          <w:tcPr>
            <w:tcW w:w="959" w:type="dxa"/>
            <w:noWrap/>
            <w:hideMark/>
          </w:tcPr>
          <w:p w14:paraId="33808C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72</w:t>
            </w:r>
          </w:p>
        </w:tc>
      </w:tr>
      <w:tr w:rsidR="00750E60" w:rsidRPr="00684D5E" w14:paraId="41CDA539" w14:textId="77777777" w:rsidTr="00671514">
        <w:trPr>
          <w:trHeight w:val="300"/>
        </w:trPr>
        <w:tc>
          <w:tcPr>
            <w:tcW w:w="2547" w:type="dxa"/>
            <w:noWrap/>
            <w:hideMark/>
          </w:tcPr>
          <w:p w14:paraId="724B6F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30794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E2E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88BD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413</w:t>
            </w:r>
          </w:p>
        </w:tc>
        <w:tc>
          <w:tcPr>
            <w:tcW w:w="1067" w:type="dxa"/>
            <w:noWrap/>
            <w:hideMark/>
          </w:tcPr>
          <w:p w14:paraId="48E9DE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EFEF71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25283</w:t>
            </w:r>
          </w:p>
        </w:tc>
        <w:tc>
          <w:tcPr>
            <w:tcW w:w="959" w:type="dxa"/>
            <w:noWrap/>
            <w:hideMark/>
          </w:tcPr>
          <w:p w14:paraId="265910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64876CDD" w14:textId="77777777" w:rsidTr="00671514">
        <w:trPr>
          <w:trHeight w:val="300"/>
        </w:trPr>
        <w:tc>
          <w:tcPr>
            <w:tcW w:w="2547" w:type="dxa"/>
            <w:noWrap/>
            <w:hideMark/>
          </w:tcPr>
          <w:p w14:paraId="09485B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37EF83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7A839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4F5A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7,215</w:t>
            </w:r>
          </w:p>
        </w:tc>
        <w:tc>
          <w:tcPr>
            <w:tcW w:w="1067" w:type="dxa"/>
            <w:noWrap/>
            <w:hideMark/>
          </w:tcPr>
          <w:p w14:paraId="7F319E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AC02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3117</w:t>
            </w:r>
          </w:p>
        </w:tc>
        <w:tc>
          <w:tcPr>
            <w:tcW w:w="959" w:type="dxa"/>
            <w:noWrap/>
            <w:hideMark/>
          </w:tcPr>
          <w:p w14:paraId="3AF85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603</w:t>
            </w:r>
          </w:p>
        </w:tc>
      </w:tr>
      <w:tr w:rsidR="00750E60" w:rsidRPr="00684D5E" w14:paraId="73058B6B" w14:textId="77777777" w:rsidTr="00671514">
        <w:trPr>
          <w:trHeight w:val="300"/>
        </w:trPr>
        <w:tc>
          <w:tcPr>
            <w:tcW w:w="2547" w:type="dxa"/>
            <w:noWrap/>
            <w:hideMark/>
          </w:tcPr>
          <w:p w14:paraId="3A683E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C312F7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15F62EE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0727C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921</w:t>
            </w:r>
          </w:p>
        </w:tc>
        <w:tc>
          <w:tcPr>
            <w:tcW w:w="1067" w:type="dxa"/>
            <w:noWrap/>
            <w:hideMark/>
          </w:tcPr>
          <w:p w14:paraId="6313D5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BC7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w:t>
            </w:r>
          </w:p>
        </w:tc>
        <w:tc>
          <w:tcPr>
            <w:tcW w:w="959" w:type="dxa"/>
            <w:noWrap/>
            <w:hideMark/>
          </w:tcPr>
          <w:p w14:paraId="7829B4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1</w:t>
            </w:r>
          </w:p>
        </w:tc>
      </w:tr>
      <w:tr w:rsidR="00750E60" w:rsidRPr="00684D5E" w14:paraId="352E141C" w14:textId="77777777" w:rsidTr="00671514">
        <w:trPr>
          <w:trHeight w:val="300"/>
        </w:trPr>
        <w:tc>
          <w:tcPr>
            <w:tcW w:w="2547" w:type="dxa"/>
            <w:noWrap/>
            <w:hideMark/>
          </w:tcPr>
          <w:p w14:paraId="36C26CC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BD4C1B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0C18BA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BB61C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140</w:t>
            </w:r>
          </w:p>
        </w:tc>
        <w:tc>
          <w:tcPr>
            <w:tcW w:w="1067" w:type="dxa"/>
            <w:noWrap/>
            <w:hideMark/>
          </w:tcPr>
          <w:p w14:paraId="045F21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8598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9345</w:t>
            </w:r>
          </w:p>
        </w:tc>
        <w:tc>
          <w:tcPr>
            <w:tcW w:w="959" w:type="dxa"/>
            <w:noWrap/>
            <w:hideMark/>
          </w:tcPr>
          <w:p w14:paraId="3025CC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3</w:t>
            </w:r>
          </w:p>
        </w:tc>
      </w:tr>
      <w:tr w:rsidR="00750E60" w:rsidRPr="00684D5E" w14:paraId="327A88CE" w14:textId="77777777" w:rsidTr="00671514">
        <w:trPr>
          <w:trHeight w:val="300"/>
        </w:trPr>
        <w:tc>
          <w:tcPr>
            <w:tcW w:w="2547" w:type="dxa"/>
            <w:noWrap/>
            <w:hideMark/>
          </w:tcPr>
          <w:p w14:paraId="43C64E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CD36B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0B861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C8F7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388</w:t>
            </w:r>
          </w:p>
        </w:tc>
        <w:tc>
          <w:tcPr>
            <w:tcW w:w="1067" w:type="dxa"/>
            <w:noWrap/>
            <w:hideMark/>
          </w:tcPr>
          <w:p w14:paraId="25E037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C25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30927</w:t>
            </w:r>
          </w:p>
        </w:tc>
        <w:tc>
          <w:tcPr>
            <w:tcW w:w="959" w:type="dxa"/>
            <w:noWrap/>
            <w:hideMark/>
          </w:tcPr>
          <w:p w14:paraId="2A8B06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09</w:t>
            </w:r>
          </w:p>
        </w:tc>
      </w:tr>
      <w:tr w:rsidR="00750E60" w:rsidRPr="00684D5E" w14:paraId="2203E8B6" w14:textId="77777777" w:rsidTr="00671514">
        <w:trPr>
          <w:trHeight w:val="300"/>
        </w:trPr>
        <w:tc>
          <w:tcPr>
            <w:tcW w:w="2547" w:type="dxa"/>
            <w:noWrap/>
            <w:hideMark/>
          </w:tcPr>
          <w:p w14:paraId="21DF275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8F53303" w14:textId="61B66310"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1B2BDF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12EE90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3,253</w:t>
            </w:r>
          </w:p>
        </w:tc>
        <w:tc>
          <w:tcPr>
            <w:tcW w:w="1067" w:type="dxa"/>
            <w:noWrap/>
            <w:hideMark/>
          </w:tcPr>
          <w:p w14:paraId="7FAE7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30F83D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04</w:t>
            </w:r>
          </w:p>
        </w:tc>
        <w:tc>
          <w:tcPr>
            <w:tcW w:w="959" w:type="dxa"/>
            <w:noWrap/>
            <w:hideMark/>
          </w:tcPr>
          <w:p w14:paraId="6541A2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55</w:t>
            </w:r>
          </w:p>
        </w:tc>
      </w:tr>
      <w:tr w:rsidR="00750E60" w:rsidRPr="00684D5E" w14:paraId="698CD207" w14:textId="77777777" w:rsidTr="00671514">
        <w:trPr>
          <w:trHeight w:val="300"/>
        </w:trPr>
        <w:tc>
          <w:tcPr>
            <w:tcW w:w="2547" w:type="dxa"/>
            <w:noWrap/>
            <w:hideMark/>
          </w:tcPr>
          <w:p w14:paraId="0B034A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845A6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432040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7589B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544</w:t>
            </w:r>
          </w:p>
        </w:tc>
        <w:tc>
          <w:tcPr>
            <w:tcW w:w="1067" w:type="dxa"/>
            <w:noWrap/>
            <w:hideMark/>
          </w:tcPr>
          <w:p w14:paraId="2D429A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19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0607</w:t>
            </w:r>
          </w:p>
        </w:tc>
        <w:tc>
          <w:tcPr>
            <w:tcW w:w="959" w:type="dxa"/>
            <w:noWrap/>
            <w:hideMark/>
          </w:tcPr>
          <w:p w14:paraId="5DCF020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8</w:t>
            </w:r>
          </w:p>
        </w:tc>
      </w:tr>
      <w:tr w:rsidR="00750E60" w:rsidRPr="00684D5E" w14:paraId="582132D6" w14:textId="77777777" w:rsidTr="00671514">
        <w:trPr>
          <w:trHeight w:val="300"/>
        </w:trPr>
        <w:tc>
          <w:tcPr>
            <w:tcW w:w="2547" w:type="dxa"/>
            <w:noWrap/>
            <w:hideMark/>
          </w:tcPr>
          <w:p w14:paraId="5A6245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70EAC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90D1F1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76EC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3,920</w:t>
            </w:r>
          </w:p>
        </w:tc>
        <w:tc>
          <w:tcPr>
            <w:tcW w:w="1067" w:type="dxa"/>
            <w:noWrap/>
            <w:hideMark/>
          </w:tcPr>
          <w:p w14:paraId="1FC1A3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A6287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159</w:t>
            </w:r>
          </w:p>
        </w:tc>
        <w:tc>
          <w:tcPr>
            <w:tcW w:w="959" w:type="dxa"/>
            <w:noWrap/>
            <w:hideMark/>
          </w:tcPr>
          <w:p w14:paraId="1B6A4D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22</w:t>
            </w:r>
          </w:p>
        </w:tc>
      </w:tr>
      <w:tr w:rsidR="00750E60" w:rsidRPr="00684D5E" w14:paraId="401560EA" w14:textId="77777777" w:rsidTr="00671514">
        <w:trPr>
          <w:trHeight w:val="300"/>
        </w:trPr>
        <w:tc>
          <w:tcPr>
            <w:tcW w:w="2547" w:type="dxa"/>
            <w:noWrap/>
            <w:hideMark/>
          </w:tcPr>
          <w:p w14:paraId="0CA81F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8C396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262D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559579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658</w:t>
            </w:r>
          </w:p>
        </w:tc>
        <w:tc>
          <w:tcPr>
            <w:tcW w:w="1067" w:type="dxa"/>
            <w:noWrap/>
            <w:hideMark/>
          </w:tcPr>
          <w:p w14:paraId="626967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A1F2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9515</w:t>
            </w:r>
          </w:p>
        </w:tc>
        <w:tc>
          <w:tcPr>
            <w:tcW w:w="959" w:type="dxa"/>
            <w:noWrap/>
            <w:hideMark/>
          </w:tcPr>
          <w:p w14:paraId="5FEA71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2</w:t>
            </w:r>
          </w:p>
        </w:tc>
      </w:tr>
      <w:tr w:rsidR="00750E60" w:rsidRPr="00684D5E" w14:paraId="08B0EC83" w14:textId="77777777" w:rsidTr="00671514">
        <w:trPr>
          <w:trHeight w:val="300"/>
        </w:trPr>
        <w:tc>
          <w:tcPr>
            <w:tcW w:w="2547" w:type="dxa"/>
            <w:noWrap/>
            <w:hideMark/>
          </w:tcPr>
          <w:p w14:paraId="0F33BD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086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192772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F286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431</w:t>
            </w:r>
          </w:p>
        </w:tc>
        <w:tc>
          <w:tcPr>
            <w:tcW w:w="1067" w:type="dxa"/>
            <w:noWrap/>
            <w:hideMark/>
          </w:tcPr>
          <w:p w14:paraId="0528AE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A8E5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01</w:t>
            </w:r>
          </w:p>
        </w:tc>
        <w:tc>
          <w:tcPr>
            <w:tcW w:w="959" w:type="dxa"/>
            <w:noWrap/>
            <w:hideMark/>
          </w:tcPr>
          <w:p w14:paraId="5E694C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9</w:t>
            </w:r>
          </w:p>
        </w:tc>
      </w:tr>
      <w:tr w:rsidR="00750E60" w:rsidRPr="00684D5E" w14:paraId="321D3E5F" w14:textId="77777777" w:rsidTr="00671514">
        <w:trPr>
          <w:trHeight w:val="300"/>
        </w:trPr>
        <w:tc>
          <w:tcPr>
            <w:tcW w:w="2547" w:type="dxa"/>
            <w:noWrap/>
            <w:hideMark/>
          </w:tcPr>
          <w:p w14:paraId="066E23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A630A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549252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C7E7B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130</w:t>
            </w:r>
          </w:p>
        </w:tc>
        <w:tc>
          <w:tcPr>
            <w:tcW w:w="1067" w:type="dxa"/>
            <w:noWrap/>
            <w:hideMark/>
          </w:tcPr>
          <w:p w14:paraId="6B613E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C9BD7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1676</w:t>
            </w:r>
          </w:p>
        </w:tc>
        <w:tc>
          <w:tcPr>
            <w:tcW w:w="959" w:type="dxa"/>
            <w:noWrap/>
            <w:hideMark/>
          </w:tcPr>
          <w:p w14:paraId="519DE9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5FB2CE2B" w14:textId="77777777" w:rsidTr="00671514">
        <w:trPr>
          <w:trHeight w:val="300"/>
        </w:trPr>
        <w:tc>
          <w:tcPr>
            <w:tcW w:w="2547" w:type="dxa"/>
            <w:noWrap/>
            <w:hideMark/>
          </w:tcPr>
          <w:p w14:paraId="26EE91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478D8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90C89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10C3B5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512</w:t>
            </w:r>
          </w:p>
        </w:tc>
        <w:tc>
          <w:tcPr>
            <w:tcW w:w="1067" w:type="dxa"/>
            <w:noWrap/>
            <w:hideMark/>
          </w:tcPr>
          <w:p w14:paraId="3D4DA7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221E2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3</w:t>
            </w:r>
          </w:p>
        </w:tc>
        <w:tc>
          <w:tcPr>
            <w:tcW w:w="959" w:type="dxa"/>
            <w:noWrap/>
            <w:hideMark/>
          </w:tcPr>
          <w:p w14:paraId="22EC56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8023</w:t>
            </w:r>
          </w:p>
        </w:tc>
      </w:tr>
      <w:tr w:rsidR="00750E60" w:rsidRPr="00684D5E" w14:paraId="1A17EC3F" w14:textId="77777777" w:rsidTr="00671514">
        <w:trPr>
          <w:trHeight w:val="300"/>
        </w:trPr>
        <w:tc>
          <w:tcPr>
            <w:tcW w:w="2547" w:type="dxa"/>
            <w:noWrap/>
            <w:hideMark/>
          </w:tcPr>
          <w:p w14:paraId="699C2EF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C1E6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4AB64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E4877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346</w:t>
            </w:r>
          </w:p>
        </w:tc>
        <w:tc>
          <w:tcPr>
            <w:tcW w:w="1067" w:type="dxa"/>
            <w:noWrap/>
            <w:hideMark/>
          </w:tcPr>
          <w:p w14:paraId="4D19887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94A2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2944</w:t>
            </w:r>
          </w:p>
        </w:tc>
        <w:tc>
          <w:tcPr>
            <w:tcW w:w="959" w:type="dxa"/>
            <w:noWrap/>
            <w:hideMark/>
          </w:tcPr>
          <w:p w14:paraId="4C2748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96</w:t>
            </w:r>
          </w:p>
        </w:tc>
      </w:tr>
      <w:tr w:rsidR="00750E60" w:rsidRPr="00684D5E" w14:paraId="09B45808" w14:textId="77777777" w:rsidTr="00671514">
        <w:trPr>
          <w:trHeight w:val="300"/>
        </w:trPr>
        <w:tc>
          <w:tcPr>
            <w:tcW w:w="2547" w:type="dxa"/>
            <w:noWrap/>
            <w:hideMark/>
          </w:tcPr>
          <w:p w14:paraId="22CEF3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85680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99A9B5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B46389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396</w:t>
            </w:r>
          </w:p>
        </w:tc>
        <w:tc>
          <w:tcPr>
            <w:tcW w:w="1067" w:type="dxa"/>
            <w:noWrap/>
            <w:hideMark/>
          </w:tcPr>
          <w:p w14:paraId="3FF5C6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CC3D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348</w:t>
            </w:r>
          </w:p>
        </w:tc>
        <w:tc>
          <w:tcPr>
            <w:tcW w:w="959" w:type="dxa"/>
            <w:noWrap/>
            <w:hideMark/>
          </w:tcPr>
          <w:p w14:paraId="005CF8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51</w:t>
            </w:r>
          </w:p>
        </w:tc>
      </w:tr>
      <w:tr w:rsidR="00750E60" w:rsidRPr="00684D5E" w14:paraId="6F3202E8" w14:textId="77777777" w:rsidTr="00671514">
        <w:trPr>
          <w:trHeight w:val="300"/>
        </w:trPr>
        <w:tc>
          <w:tcPr>
            <w:tcW w:w="2547" w:type="dxa"/>
            <w:noWrap/>
            <w:hideMark/>
          </w:tcPr>
          <w:p w14:paraId="66A1CE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8A30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8706D9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C29D35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865</w:t>
            </w:r>
          </w:p>
        </w:tc>
        <w:tc>
          <w:tcPr>
            <w:tcW w:w="1067" w:type="dxa"/>
            <w:noWrap/>
            <w:hideMark/>
          </w:tcPr>
          <w:p w14:paraId="5B9E5A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0381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3832</w:t>
            </w:r>
          </w:p>
        </w:tc>
        <w:tc>
          <w:tcPr>
            <w:tcW w:w="959" w:type="dxa"/>
            <w:noWrap/>
            <w:hideMark/>
          </w:tcPr>
          <w:p w14:paraId="529D14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81</w:t>
            </w:r>
          </w:p>
        </w:tc>
      </w:tr>
      <w:tr w:rsidR="00750E60" w:rsidRPr="00684D5E" w14:paraId="6D06C8C9" w14:textId="77777777" w:rsidTr="00671514">
        <w:trPr>
          <w:trHeight w:val="300"/>
        </w:trPr>
        <w:tc>
          <w:tcPr>
            <w:tcW w:w="2547" w:type="dxa"/>
            <w:noWrap/>
            <w:hideMark/>
          </w:tcPr>
          <w:p w14:paraId="6CA673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8A89FBB" w14:textId="7228D5BF"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8049A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3A366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8,553</w:t>
            </w:r>
          </w:p>
        </w:tc>
        <w:tc>
          <w:tcPr>
            <w:tcW w:w="1067" w:type="dxa"/>
            <w:noWrap/>
            <w:hideMark/>
          </w:tcPr>
          <w:p w14:paraId="1E9034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3E02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349</w:t>
            </w:r>
          </w:p>
        </w:tc>
        <w:tc>
          <w:tcPr>
            <w:tcW w:w="959" w:type="dxa"/>
            <w:noWrap/>
            <w:hideMark/>
          </w:tcPr>
          <w:p w14:paraId="6EFCA3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22</w:t>
            </w:r>
          </w:p>
        </w:tc>
      </w:tr>
      <w:tr w:rsidR="00750E60" w:rsidRPr="00684D5E" w14:paraId="34E3974F" w14:textId="77777777" w:rsidTr="00671514">
        <w:trPr>
          <w:trHeight w:val="300"/>
        </w:trPr>
        <w:tc>
          <w:tcPr>
            <w:tcW w:w="2547" w:type="dxa"/>
            <w:noWrap/>
            <w:hideMark/>
          </w:tcPr>
          <w:p w14:paraId="3851BC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HuberRegressor</w:t>
            </w:r>
          </w:p>
        </w:tc>
        <w:tc>
          <w:tcPr>
            <w:tcW w:w="1257" w:type="dxa"/>
            <w:noWrap/>
            <w:hideMark/>
          </w:tcPr>
          <w:p w14:paraId="32B6B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70D5D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6BEF4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699</w:t>
            </w:r>
          </w:p>
        </w:tc>
        <w:tc>
          <w:tcPr>
            <w:tcW w:w="1067" w:type="dxa"/>
            <w:noWrap/>
            <w:hideMark/>
          </w:tcPr>
          <w:p w14:paraId="26B30E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E3875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5409</w:t>
            </w:r>
          </w:p>
        </w:tc>
        <w:tc>
          <w:tcPr>
            <w:tcW w:w="959" w:type="dxa"/>
            <w:noWrap/>
            <w:hideMark/>
          </w:tcPr>
          <w:p w14:paraId="1704F9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49</w:t>
            </w:r>
          </w:p>
        </w:tc>
      </w:tr>
      <w:tr w:rsidR="00750E60" w:rsidRPr="00684D5E" w14:paraId="6DB238F4" w14:textId="77777777" w:rsidTr="00671514">
        <w:trPr>
          <w:trHeight w:val="300"/>
        </w:trPr>
        <w:tc>
          <w:tcPr>
            <w:tcW w:w="2547" w:type="dxa"/>
            <w:noWrap/>
            <w:hideMark/>
          </w:tcPr>
          <w:p w14:paraId="1A30914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44354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361AD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D5E4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79,234</w:t>
            </w:r>
          </w:p>
        </w:tc>
        <w:tc>
          <w:tcPr>
            <w:tcW w:w="1067" w:type="dxa"/>
            <w:noWrap/>
            <w:hideMark/>
          </w:tcPr>
          <w:p w14:paraId="2EBB87C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549B8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9851</w:t>
            </w:r>
          </w:p>
        </w:tc>
        <w:tc>
          <w:tcPr>
            <w:tcW w:w="959" w:type="dxa"/>
            <w:noWrap/>
            <w:hideMark/>
          </w:tcPr>
          <w:p w14:paraId="27E094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3</w:t>
            </w:r>
          </w:p>
        </w:tc>
      </w:tr>
      <w:tr w:rsidR="00750E60" w:rsidRPr="00684D5E" w14:paraId="661731B1" w14:textId="77777777" w:rsidTr="00671514">
        <w:trPr>
          <w:trHeight w:val="300"/>
        </w:trPr>
        <w:tc>
          <w:tcPr>
            <w:tcW w:w="2547" w:type="dxa"/>
            <w:noWrap/>
            <w:hideMark/>
          </w:tcPr>
          <w:p w14:paraId="693FD4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0C3BB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0000AA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88D4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2,544</w:t>
            </w:r>
          </w:p>
        </w:tc>
        <w:tc>
          <w:tcPr>
            <w:tcW w:w="1067" w:type="dxa"/>
            <w:noWrap/>
            <w:hideMark/>
          </w:tcPr>
          <w:p w14:paraId="004343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F8988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349</w:t>
            </w:r>
          </w:p>
        </w:tc>
        <w:tc>
          <w:tcPr>
            <w:tcW w:w="959" w:type="dxa"/>
            <w:noWrap/>
            <w:hideMark/>
          </w:tcPr>
          <w:p w14:paraId="4A34C9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12</w:t>
            </w:r>
          </w:p>
        </w:tc>
      </w:tr>
      <w:tr w:rsidR="00750E60" w:rsidRPr="00684D5E" w14:paraId="4BCF42E8" w14:textId="77777777" w:rsidTr="00671514">
        <w:trPr>
          <w:trHeight w:val="300"/>
        </w:trPr>
        <w:tc>
          <w:tcPr>
            <w:tcW w:w="2547" w:type="dxa"/>
            <w:noWrap/>
            <w:hideMark/>
          </w:tcPr>
          <w:p w14:paraId="22DA4B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B9A3AD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6D0B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4C60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160</w:t>
            </w:r>
          </w:p>
        </w:tc>
        <w:tc>
          <w:tcPr>
            <w:tcW w:w="1067" w:type="dxa"/>
            <w:noWrap/>
            <w:hideMark/>
          </w:tcPr>
          <w:p w14:paraId="0A14BB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85714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897</w:t>
            </w:r>
          </w:p>
        </w:tc>
        <w:tc>
          <w:tcPr>
            <w:tcW w:w="959" w:type="dxa"/>
            <w:noWrap/>
            <w:hideMark/>
          </w:tcPr>
          <w:p w14:paraId="1FA9AF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2</w:t>
            </w:r>
          </w:p>
        </w:tc>
      </w:tr>
      <w:tr w:rsidR="00750E60" w:rsidRPr="00684D5E" w14:paraId="2A352264" w14:textId="77777777" w:rsidTr="00671514">
        <w:trPr>
          <w:trHeight w:val="300"/>
        </w:trPr>
        <w:tc>
          <w:tcPr>
            <w:tcW w:w="2547" w:type="dxa"/>
            <w:noWrap/>
            <w:hideMark/>
          </w:tcPr>
          <w:p w14:paraId="6946AB6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7296D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B622E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08FF05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9,660</w:t>
            </w:r>
          </w:p>
        </w:tc>
        <w:tc>
          <w:tcPr>
            <w:tcW w:w="1067" w:type="dxa"/>
            <w:noWrap/>
            <w:hideMark/>
          </w:tcPr>
          <w:p w14:paraId="1D032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E2B9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437</w:t>
            </w:r>
          </w:p>
        </w:tc>
        <w:tc>
          <w:tcPr>
            <w:tcW w:w="959" w:type="dxa"/>
            <w:noWrap/>
            <w:hideMark/>
          </w:tcPr>
          <w:p w14:paraId="098764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73</w:t>
            </w:r>
          </w:p>
        </w:tc>
      </w:tr>
      <w:tr w:rsidR="00750E60" w:rsidRPr="00684D5E" w14:paraId="46CAA729" w14:textId="77777777" w:rsidTr="00671514">
        <w:trPr>
          <w:trHeight w:val="300"/>
        </w:trPr>
        <w:tc>
          <w:tcPr>
            <w:tcW w:w="2547" w:type="dxa"/>
            <w:noWrap/>
            <w:hideMark/>
          </w:tcPr>
          <w:p w14:paraId="53752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8C8CE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E0637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83BC4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3,228</w:t>
            </w:r>
          </w:p>
        </w:tc>
        <w:tc>
          <w:tcPr>
            <w:tcW w:w="1067" w:type="dxa"/>
            <w:noWrap/>
            <w:hideMark/>
          </w:tcPr>
          <w:p w14:paraId="6BDB5B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5B61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616</w:t>
            </w:r>
          </w:p>
        </w:tc>
        <w:tc>
          <w:tcPr>
            <w:tcW w:w="959" w:type="dxa"/>
            <w:noWrap/>
            <w:hideMark/>
          </w:tcPr>
          <w:p w14:paraId="21B20D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65</w:t>
            </w:r>
          </w:p>
        </w:tc>
      </w:tr>
      <w:tr w:rsidR="00750E60" w:rsidRPr="00684D5E" w14:paraId="44D3C670" w14:textId="77777777" w:rsidTr="00671514">
        <w:trPr>
          <w:trHeight w:val="300"/>
        </w:trPr>
        <w:tc>
          <w:tcPr>
            <w:tcW w:w="2547" w:type="dxa"/>
            <w:noWrap/>
            <w:hideMark/>
          </w:tcPr>
          <w:p w14:paraId="677B9B7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C093B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3E064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B82E5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802</w:t>
            </w:r>
          </w:p>
        </w:tc>
        <w:tc>
          <w:tcPr>
            <w:tcW w:w="1067" w:type="dxa"/>
            <w:noWrap/>
            <w:hideMark/>
          </w:tcPr>
          <w:p w14:paraId="27B4AD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607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454</w:t>
            </w:r>
          </w:p>
        </w:tc>
        <w:tc>
          <w:tcPr>
            <w:tcW w:w="959" w:type="dxa"/>
            <w:noWrap/>
            <w:hideMark/>
          </w:tcPr>
          <w:p w14:paraId="6614BE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7</w:t>
            </w:r>
          </w:p>
        </w:tc>
      </w:tr>
      <w:tr w:rsidR="00750E60" w:rsidRPr="00684D5E" w14:paraId="226E8529" w14:textId="77777777" w:rsidTr="00671514">
        <w:trPr>
          <w:trHeight w:val="300"/>
        </w:trPr>
        <w:tc>
          <w:tcPr>
            <w:tcW w:w="2547" w:type="dxa"/>
            <w:noWrap/>
            <w:hideMark/>
          </w:tcPr>
          <w:p w14:paraId="0B7096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93A132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43FD4D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79DB55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614</w:t>
            </w:r>
          </w:p>
        </w:tc>
        <w:tc>
          <w:tcPr>
            <w:tcW w:w="1067" w:type="dxa"/>
            <w:noWrap/>
            <w:hideMark/>
          </w:tcPr>
          <w:p w14:paraId="2841BF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4CA6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4594</w:t>
            </w:r>
          </w:p>
        </w:tc>
        <w:tc>
          <w:tcPr>
            <w:tcW w:w="959" w:type="dxa"/>
            <w:noWrap/>
            <w:hideMark/>
          </w:tcPr>
          <w:p w14:paraId="00ADB1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33</w:t>
            </w:r>
          </w:p>
        </w:tc>
      </w:tr>
      <w:tr w:rsidR="00750E60" w:rsidRPr="00684D5E" w14:paraId="059ABD7C" w14:textId="77777777" w:rsidTr="00671514">
        <w:trPr>
          <w:trHeight w:val="300"/>
        </w:trPr>
        <w:tc>
          <w:tcPr>
            <w:tcW w:w="2547" w:type="dxa"/>
            <w:noWrap/>
            <w:hideMark/>
          </w:tcPr>
          <w:p w14:paraId="04F7414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C8FF5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9C75A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F0B1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096</w:t>
            </w:r>
          </w:p>
        </w:tc>
        <w:tc>
          <w:tcPr>
            <w:tcW w:w="1067" w:type="dxa"/>
            <w:noWrap/>
            <w:hideMark/>
          </w:tcPr>
          <w:p w14:paraId="5FD0C4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00F8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6443</w:t>
            </w:r>
          </w:p>
        </w:tc>
        <w:tc>
          <w:tcPr>
            <w:tcW w:w="959" w:type="dxa"/>
            <w:noWrap/>
            <w:hideMark/>
          </w:tcPr>
          <w:p w14:paraId="2B3E06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85</w:t>
            </w:r>
          </w:p>
        </w:tc>
      </w:tr>
      <w:tr w:rsidR="00750E60" w:rsidRPr="00684D5E" w14:paraId="624CFE29" w14:textId="77777777" w:rsidTr="00671514">
        <w:trPr>
          <w:trHeight w:val="300"/>
        </w:trPr>
        <w:tc>
          <w:tcPr>
            <w:tcW w:w="2547" w:type="dxa"/>
            <w:noWrap/>
            <w:hideMark/>
          </w:tcPr>
          <w:p w14:paraId="1C63E6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F7DA724" w14:textId="58B3B808"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5281D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9A7B4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55</w:t>
            </w:r>
          </w:p>
        </w:tc>
        <w:tc>
          <w:tcPr>
            <w:tcW w:w="1067" w:type="dxa"/>
            <w:noWrap/>
            <w:hideMark/>
          </w:tcPr>
          <w:p w14:paraId="11B8AF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6F9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135</w:t>
            </w:r>
          </w:p>
        </w:tc>
        <w:tc>
          <w:tcPr>
            <w:tcW w:w="959" w:type="dxa"/>
            <w:noWrap/>
            <w:hideMark/>
          </w:tcPr>
          <w:p w14:paraId="5909A6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2</w:t>
            </w:r>
          </w:p>
        </w:tc>
      </w:tr>
      <w:tr w:rsidR="00750E60" w:rsidRPr="00684D5E" w14:paraId="7D455924" w14:textId="77777777" w:rsidTr="00671514">
        <w:trPr>
          <w:trHeight w:val="300"/>
        </w:trPr>
        <w:tc>
          <w:tcPr>
            <w:tcW w:w="2547" w:type="dxa"/>
            <w:noWrap/>
            <w:hideMark/>
          </w:tcPr>
          <w:p w14:paraId="3EBF62A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379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3C35A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88174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w:t>
            </w:r>
          </w:p>
        </w:tc>
        <w:tc>
          <w:tcPr>
            <w:tcW w:w="1067" w:type="dxa"/>
            <w:noWrap/>
            <w:hideMark/>
          </w:tcPr>
          <w:p w14:paraId="3952BC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12EE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5334</w:t>
            </w:r>
          </w:p>
        </w:tc>
        <w:tc>
          <w:tcPr>
            <w:tcW w:w="959" w:type="dxa"/>
            <w:noWrap/>
            <w:hideMark/>
          </w:tcPr>
          <w:p w14:paraId="0F5CFC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7</w:t>
            </w:r>
          </w:p>
        </w:tc>
      </w:tr>
      <w:tr w:rsidR="00750E60" w:rsidRPr="00684D5E" w14:paraId="4A131AC0" w14:textId="77777777" w:rsidTr="00671514">
        <w:trPr>
          <w:trHeight w:val="300"/>
        </w:trPr>
        <w:tc>
          <w:tcPr>
            <w:tcW w:w="2547" w:type="dxa"/>
            <w:noWrap/>
            <w:hideMark/>
          </w:tcPr>
          <w:p w14:paraId="6879C7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2FA36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40269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B8847E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63</w:t>
            </w:r>
          </w:p>
        </w:tc>
        <w:tc>
          <w:tcPr>
            <w:tcW w:w="1067" w:type="dxa"/>
            <w:noWrap/>
            <w:hideMark/>
          </w:tcPr>
          <w:p w14:paraId="563AF0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E28AC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8341</w:t>
            </w:r>
          </w:p>
        </w:tc>
        <w:tc>
          <w:tcPr>
            <w:tcW w:w="959" w:type="dxa"/>
            <w:noWrap/>
            <w:hideMark/>
          </w:tcPr>
          <w:p w14:paraId="6961053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2</w:t>
            </w:r>
          </w:p>
        </w:tc>
      </w:tr>
      <w:tr w:rsidR="00750E60" w:rsidRPr="00684D5E" w14:paraId="10667908" w14:textId="77777777" w:rsidTr="00671514">
        <w:trPr>
          <w:trHeight w:val="300"/>
        </w:trPr>
        <w:tc>
          <w:tcPr>
            <w:tcW w:w="2547" w:type="dxa"/>
            <w:noWrap/>
            <w:hideMark/>
          </w:tcPr>
          <w:p w14:paraId="59F621E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28043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DA403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2AD7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59</w:t>
            </w:r>
          </w:p>
        </w:tc>
        <w:tc>
          <w:tcPr>
            <w:tcW w:w="1067" w:type="dxa"/>
            <w:noWrap/>
            <w:hideMark/>
          </w:tcPr>
          <w:p w14:paraId="5EA3D2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DCC1B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9347</w:t>
            </w:r>
          </w:p>
        </w:tc>
        <w:tc>
          <w:tcPr>
            <w:tcW w:w="959" w:type="dxa"/>
            <w:noWrap/>
            <w:hideMark/>
          </w:tcPr>
          <w:p w14:paraId="2A4411A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7</w:t>
            </w:r>
          </w:p>
        </w:tc>
      </w:tr>
      <w:tr w:rsidR="00750E60" w:rsidRPr="00684D5E" w14:paraId="5A8D1311" w14:textId="77777777" w:rsidTr="00671514">
        <w:trPr>
          <w:trHeight w:val="300"/>
        </w:trPr>
        <w:tc>
          <w:tcPr>
            <w:tcW w:w="2547" w:type="dxa"/>
            <w:noWrap/>
            <w:hideMark/>
          </w:tcPr>
          <w:p w14:paraId="463DE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09FB3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9A4A2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BEBE2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4</w:t>
            </w:r>
          </w:p>
        </w:tc>
        <w:tc>
          <w:tcPr>
            <w:tcW w:w="1067" w:type="dxa"/>
            <w:noWrap/>
            <w:hideMark/>
          </w:tcPr>
          <w:p w14:paraId="0356F9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A9F17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995</w:t>
            </w:r>
          </w:p>
        </w:tc>
        <w:tc>
          <w:tcPr>
            <w:tcW w:w="959" w:type="dxa"/>
            <w:noWrap/>
            <w:hideMark/>
          </w:tcPr>
          <w:p w14:paraId="0458B7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1</w:t>
            </w:r>
          </w:p>
        </w:tc>
      </w:tr>
      <w:tr w:rsidR="00750E60" w:rsidRPr="00684D5E" w14:paraId="095D4852" w14:textId="77777777" w:rsidTr="00671514">
        <w:trPr>
          <w:trHeight w:val="300"/>
        </w:trPr>
        <w:tc>
          <w:tcPr>
            <w:tcW w:w="2547" w:type="dxa"/>
            <w:noWrap/>
            <w:hideMark/>
          </w:tcPr>
          <w:p w14:paraId="71214B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55526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4EC4D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1BBF8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45</w:t>
            </w:r>
          </w:p>
        </w:tc>
        <w:tc>
          <w:tcPr>
            <w:tcW w:w="1067" w:type="dxa"/>
            <w:noWrap/>
            <w:hideMark/>
          </w:tcPr>
          <w:p w14:paraId="532E48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1AD71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88</w:t>
            </w:r>
          </w:p>
        </w:tc>
        <w:tc>
          <w:tcPr>
            <w:tcW w:w="959" w:type="dxa"/>
            <w:noWrap/>
            <w:hideMark/>
          </w:tcPr>
          <w:p w14:paraId="65F52A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4C0223AD" w14:textId="77777777" w:rsidTr="00671514">
        <w:trPr>
          <w:trHeight w:val="300"/>
        </w:trPr>
        <w:tc>
          <w:tcPr>
            <w:tcW w:w="2547" w:type="dxa"/>
            <w:noWrap/>
            <w:hideMark/>
          </w:tcPr>
          <w:p w14:paraId="5AAC2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90494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FC34A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20444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34</w:t>
            </w:r>
          </w:p>
        </w:tc>
        <w:tc>
          <w:tcPr>
            <w:tcW w:w="1067" w:type="dxa"/>
            <w:noWrap/>
            <w:hideMark/>
          </w:tcPr>
          <w:p w14:paraId="58B584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80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412</w:t>
            </w:r>
          </w:p>
        </w:tc>
        <w:tc>
          <w:tcPr>
            <w:tcW w:w="959" w:type="dxa"/>
            <w:noWrap/>
            <w:hideMark/>
          </w:tcPr>
          <w:p w14:paraId="1D832A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11</w:t>
            </w:r>
          </w:p>
        </w:tc>
      </w:tr>
      <w:tr w:rsidR="00750E60" w:rsidRPr="00684D5E" w14:paraId="7034BD75" w14:textId="77777777" w:rsidTr="00671514">
        <w:trPr>
          <w:trHeight w:val="300"/>
        </w:trPr>
        <w:tc>
          <w:tcPr>
            <w:tcW w:w="2547" w:type="dxa"/>
            <w:noWrap/>
            <w:hideMark/>
          </w:tcPr>
          <w:p w14:paraId="091F800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87EB69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02FFE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C49E6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04</w:t>
            </w:r>
          </w:p>
        </w:tc>
        <w:tc>
          <w:tcPr>
            <w:tcW w:w="1067" w:type="dxa"/>
            <w:noWrap/>
            <w:hideMark/>
          </w:tcPr>
          <w:p w14:paraId="1A15C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1D2AB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238</w:t>
            </w:r>
          </w:p>
        </w:tc>
        <w:tc>
          <w:tcPr>
            <w:tcW w:w="959" w:type="dxa"/>
            <w:noWrap/>
            <w:hideMark/>
          </w:tcPr>
          <w:p w14:paraId="19F893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4</w:t>
            </w:r>
          </w:p>
        </w:tc>
      </w:tr>
      <w:tr w:rsidR="00750E60" w:rsidRPr="00684D5E" w14:paraId="5499A5CA" w14:textId="77777777" w:rsidTr="00671514">
        <w:trPr>
          <w:trHeight w:val="300"/>
        </w:trPr>
        <w:tc>
          <w:tcPr>
            <w:tcW w:w="2547" w:type="dxa"/>
            <w:noWrap/>
            <w:hideMark/>
          </w:tcPr>
          <w:p w14:paraId="325523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4CF68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E996EF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F427A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03</w:t>
            </w:r>
          </w:p>
        </w:tc>
        <w:tc>
          <w:tcPr>
            <w:tcW w:w="1067" w:type="dxa"/>
            <w:noWrap/>
            <w:hideMark/>
          </w:tcPr>
          <w:p w14:paraId="445EB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1D3A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2</w:t>
            </w:r>
          </w:p>
        </w:tc>
        <w:tc>
          <w:tcPr>
            <w:tcW w:w="959" w:type="dxa"/>
            <w:noWrap/>
            <w:hideMark/>
          </w:tcPr>
          <w:p w14:paraId="7C5E9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4</w:t>
            </w:r>
          </w:p>
        </w:tc>
      </w:tr>
      <w:tr w:rsidR="00750E60" w:rsidRPr="00684D5E" w14:paraId="38F7E429" w14:textId="77777777" w:rsidTr="00671514">
        <w:trPr>
          <w:trHeight w:val="300"/>
        </w:trPr>
        <w:tc>
          <w:tcPr>
            <w:tcW w:w="2547" w:type="dxa"/>
            <w:noWrap/>
            <w:hideMark/>
          </w:tcPr>
          <w:p w14:paraId="257A16F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CFE0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CED98C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20B46F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28</w:t>
            </w:r>
          </w:p>
        </w:tc>
        <w:tc>
          <w:tcPr>
            <w:tcW w:w="1067" w:type="dxa"/>
            <w:noWrap/>
            <w:hideMark/>
          </w:tcPr>
          <w:p w14:paraId="25AE33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6F85B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17</w:t>
            </w:r>
          </w:p>
        </w:tc>
        <w:tc>
          <w:tcPr>
            <w:tcW w:w="959" w:type="dxa"/>
            <w:noWrap/>
            <w:hideMark/>
          </w:tcPr>
          <w:p w14:paraId="20D57B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92</w:t>
            </w:r>
          </w:p>
        </w:tc>
      </w:tr>
      <w:tr w:rsidR="00750E60" w:rsidRPr="00684D5E" w14:paraId="53AAF70D" w14:textId="77777777" w:rsidTr="00671514">
        <w:trPr>
          <w:trHeight w:val="300"/>
        </w:trPr>
        <w:tc>
          <w:tcPr>
            <w:tcW w:w="2547" w:type="dxa"/>
            <w:noWrap/>
            <w:hideMark/>
          </w:tcPr>
          <w:p w14:paraId="18F8D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D2F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41FF57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BD6ED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25</w:t>
            </w:r>
          </w:p>
        </w:tc>
        <w:tc>
          <w:tcPr>
            <w:tcW w:w="1067" w:type="dxa"/>
            <w:noWrap/>
            <w:hideMark/>
          </w:tcPr>
          <w:p w14:paraId="7F5470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66B9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021</w:t>
            </w:r>
          </w:p>
        </w:tc>
        <w:tc>
          <w:tcPr>
            <w:tcW w:w="959" w:type="dxa"/>
            <w:noWrap/>
            <w:hideMark/>
          </w:tcPr>
          <w:p w14:paraId="30F8CB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34553BF8" w14:textId="77777777" w:rsidTr="00671514">
        <w:trPr>
          <w:trHeight w:val="300"/>
        </w:trPr>
        <w:tc>
          <w:tcPr>
            <w:tcW w:w="2547" w:type="dxa"/>
            <w:noWrap/>
            <w:hideMark/>
          </w:tcPr>
          <w:p w14:paraId="60D49E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E248A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1F095AD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4EE20A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73</w:t>
            </w:r>
          </w:p>
        </w:tc>
        <w:tc>
          <w:tcPr>
            <w:tcW w:w="1067" w:type="dxa"/>
            <w:noWrap/>
            <w:hideMark/>
          </w:tcPr>
          <w:p w14:paraId="7E6866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62CC02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89</w:t>
            </w:r>
          </w:p>
        </w:tc>
        <w:tc>
          <w:tcPr>
            <w:tcW w:w="959" w:type="dxa"/>
            <w:noWrap/>
            <w:hideMark/>
          </w:tcPr>
          <w:p w14:paraId="7DD375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7</w:t>
            </w:r>
          </w:p>
        </w:tc>
      </w:tr>
      <w:tr w:rsidR="00750E60" w:rsidRPr="00684D5E" w14:paraId="78738FE3" w14:textId="77777777" w:rsidTr="00671514">
        <w:trPr>
          <w:trHeight w:val="300"/>
        </w:trPr>
        <w:tc>
          <w:tcPr>
            <w:tcW w:w="2547" w:type="dxa"/>
            <w:noWrap/>
            <w:hideMark/>
          </w:tcPr>
          <w:p w14:paraId="44EA6A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0119A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6E5F9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3575C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03</w:t>
            </w:r>
          </w:p>
        </w:tc>
        <w:tc>
          <w:tcPr>
            <w:tcW w:w="1067" w:type="dxa"/>
            <w:noWrap/>
            <w:hideMark/>
          </w:tcPr>
          <w:p w14:paraId="298250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66F0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556</w:t>
            </w:r>
          </w:p>
        </w:tc>
        <w:tc>
          <w:tcPr>
            <w:tcW w:w="959" w:type="dxa"/>
            <w:noWrap/>
            <w:hideMark/>
          </w:tcPr>
          <w:p w14:paraId="13171B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3CCFCB15" w14:textId="77777777" w:rsidTr="00671514">
        <w:trPr>
          <w:trHeight w:val="300"/>
        </w:trPr>
        <w:tc>
          <w:tcPr>
            <w:tcW w:w="2547" w:type="dxa"/>
            <w:noWrap/>
            <w:hideMark/>
          </w:tcPr>
          <w:p w14:paraId="0463DC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61C1B2C" w14:textId="24EA77ED"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F4B0C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D1DEB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616</w:t>
            </w:r>
          </w:p>
        </w:tc>
        <w:tc>
          <w:tcPr>
            <w:tcW w:w="1067" w:type="dxa"/>
            <w:noWrap/>
            <w:hideMark/>
          </w:tcPr>
          <w:p w14:paraId="7FD670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0A5F91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775</w:t>
            </w:r>
          </w:p>
        </w:tc>
        <w:tc>
          <w:tcPr>
            <w:tcW w:w="959" w:type="dxa"/>
            <w:noWrap/>
            <w:hideMark/>
          </w:tcPr>
          <w:p w14:paraId="5A52FD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3AD791C9" w14:textId="77777777" w:rsidTr="00671514">
        <w:trPr>
          <w:trHeight w:val="300"/>
        </w:trPr>
        <w:tc>
          <w:tcPr>
            <w:tcW w:w="2547" w:type="dxa"/>
            <w:noWrap/>
            <w:hideMark/>
          </w:tcPr>
          <w:p w14:paraId="0AAEB1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AE529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46C5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C9F718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63</w:t>
            </w:r>
          </w:p>
        </w:tc>
        <w:tc>
          <w:tcPr>
            <w:tcW w:w="1067" w:type="dxa"/>
            <w:noWrap/>
            <w:hideMark/>
          </w:tcPr>
          <w:p w14:paraId="0BD3F1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CF34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5082</w:t>
            </w:r>
          </w:p>
        </w:tc>
        <w:tc>
          <w:tcPr>
            <w:tcW w:w="959" w:type="dxa"/>
            <w:noWrap/>
            <w:hideMark/>
          </w:tcPr>
          <w:p w14:paraId="7BCB21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4503CE16" w14:textId="77777777" w:rsidTr="00671514">
        <w:trPr>
          <w:trHeight w:val="300"/>
        </w:trPr>
        <w:tc>
          <w:tcPr>
            <w:tcW w:w="2547" w:type="dxa"/>
            <w:noWrap/>
            <w:hideMark/>
          </w:tcPr>
          <w:p w14:paraId="7B009E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1D986C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11350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D12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22</w:t>
            </w:r>
          </w:p>
        </w:tc>
        <w:tc>
          <w:tcPr>
            <w:tcW w:w="1067" w:type="dxa"/>
            <w:noWrap/>
            <w:hideMark/>
          </w:tcPr>
          <w:p w14:paraId="29082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C440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601</w:t>
            </w:r>
          </w:p>
        </w:tc>
        <w:tc>
          <w:tcPr>
            <w:tcW w:w="959" w:type="dxa"/>
            <w:noWrap/>
            <w:hideMark/>
          </w:tcPr>
          <w:p w14:paraId="5BE03F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1</w:t>
            </w:r>
          </w:p>
        </w:tc>
      </w:tr>
      <w:tr w:rsidR="00750E60" w:rsidRPr="00684D5E" w14:paraId="194BF580" w14:textId="77777777" w:rsidTr="00671514">
        <w:trPr>
          <w:trHeight w:val="300"/>
        </w:trPr>
        <w:tc>
          <w:tcPr>
            <w:tcW w:w="2547" w:type="dxa"/>
            <w:noWrap/>
            <w:hideMark/>
          </w:tcPr>
          <w:p w14:paraId="3E06018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7562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D45F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0405E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59</w:t>
            </w:r>
          </w:p>
        </w:tc>
        <w:tc>
          <w:tcPr>
            <w:tcW w:w="1067" w:type="dxa"/>
            <w:noWrap/>
            <w:hideMark/>
          </w:tcPr>
          <w:p w14:paraId="00698A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F862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07735</w:t>
            </w:r>
          </w:p>
        </w:tc>
        <w:tc>
          <w:tcPr>
            <w:tcW w:w="959" w:type="dxa"/>
            <w:noWrap/>
            <w:hideMark/>
          </w:tcPr>
          <w:p w14:paraId="32D7BB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46</w:t>
            </w:r>
          </w:p>
        </w:tc>
      </w:tr>
      <w:tr w:rsidR="00750E60" w:rsidRPr="00684D5E" w14:paraId="013523AD" w14:textId="77777777" w:rsidTr="00671514">
        <w:trPr>
          <w:trHeight w:val="300"/>
        </w:trPr>
        <w:tc>
          <w:tcPr>
            <w:tcW w:w="2547" w:type="dxa"/>
            <w:noWrap/>
            <w:hideMark/>
          </w:tcPr>
          <w:p w14:paraId="1215DD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BCE4CB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61A7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16F3A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18</w:t>
            </w:r>
          </w:p>
        </w:tc>
        <w:tc>
          <w:tcPr>
            <w:tcW w:w="1067" w:type="dxa"/>
            <w:noWrap/>
            <w:hideMark/>
          </w:tcPr>
          <w:p w14:paraId="73287C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338DC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984</w:t>
            </w:r>
          </w:p>
        </w:tc>
        <w:tc>
          <w:tcPr>
            <w:tcW w:w="959" w:type="dxa"/>
            <w:noWrap/>
            <w:hideMark/>
          </w:tcPr>
          <w:p w14:paraId="6774A6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875</w:t>
            </w:r>
          </w:p>
        </w:tc>
      </w:tr>
      <w:tr w:rsidR="00750E60" w:rsidRPr="00684D5E" w14:paraId="681B3128" w14:textId="77777777" w:rsidTr="00671514">
        <w:trPr>
          <w:trHeight w:val="300"/>
        </w:trPr>
        <w:tc>
          <w:tcPr>
            <w:tcW w:w="2547" w:type="dxa"/>
            <w:noWrap/>
            <w:hideMark/>
          </w:tcPr>
          <w:p w14:paraId="6EA659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B8B9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FB4C6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5402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76</w:t>
            </w:r>
          </w:p>
        </w:tc>
        <w:tc>
          <w:tcPr>
            <w:tcW w:w="1067" w:type="dxa"/>
            <w:noWrap/>
            <w:hideMark/>
          </w:tcPr>
          <w:p w14:paraId="297E0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5D42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498</w:t>
            </w:r>
          </w:p>
        </w:tc>
        <w:tc>
          <w:tcPr>
            <w:tcW w:w="959" w:type="dxa"/>
            <w:noWrap/>
            <w:hideMark/>
          </w:tcPr>
          <w:p w14:paraId="2ED979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82</w:t>
            </w:r>
          </w:p>
        </w:tc>
      </w:tr>
      <w:tr w:rsidR="00750E60" w:rsidRPr="00684D5E" w14:paraId="19273046" w14:textId="77777777" w:rsidTr="00671514">
        <w:trPr>
          <w:trHeight w:val="300"/>
        </w:trPr>
        <w:tc>
          <w:tcPr>
            <w:tcW w:w="2547" w:type="dxa"/>
            <w:noWrap/>
            <w:hideMark/>
          </w:tcPr>
          <w:p w14:paraId="7639C36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10AAB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15B65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592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44</w:t>
            </w:r>
          </w:p>
        </w:tc>
        <w:tc>
          <w:tcPr>
            <w:tcW w:w="1067" w:type="dxa"/>
            <w:noWrap/>
            <w:hideMark/>
          </w:tcPr>
          <w:p w14:paraId="6A854F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738EF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04</w:t>
            </w:r>
          </w:p>
        </w:tc>
        <w:tc>
          <w:tcPr>
            <w:tcW w:w="959" w:type="dxa"/>
            <w:noWrap/>
            <w:hideMark/>
          </w:tcPr>
          <w:p w14:paraId="7E4E33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62</w:t>
            </w:r>
          </w:p>
        </w:tc>
      </w:tr>
      <w:tr w:rsidR="00750E60" w:rsidRPr="00684D5E" w14:paraId="464D7AE7" w14:textId="77777777" w:rsidTr="00671514">
        <w:trPr>
          <w:trHeight w:val="300"/>
        </w:trPr>
        <w:tc>
          <w:tcPr>
            <w:tcW w:w="2547" w:type="dxa"/>
            <w:noWrap/>
            <w:hideMark/>
          </w:tcPr>
          <w:p w14:paraId="0F73A2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2A33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80170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52E4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52</w:t>
            </w:r>
          </w:p>
        </w:tc>
        <w:tc>
          <w:tcPr>
            <w:tcW w:w="1067" w:type="dxa"/>
            <w:noWrap/>
            <w:hideMark/>
          </w:tcPr>
          <w:p w14:paraId="1908D7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3F85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098</w:t>
            </w:r>
          </w:p>
        </w:tc>
        <w:tc>
          <w:tcPr>
            <w:tcW w:w="959" w:type="dxa"/>
            <w:noWrap/>
            <w:hideMark/>
          </w:tcPr>
          <w:p w14:paraId="370141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95</w:t>
            </w:r>
          </w:p>
        </w:tc>
      </w:tr>
      <w:tr w:rsidR="00750E60" w:rsidRPr="00684D5E" w14:paraId="0B8B23E2" w14:textId="77777777" w:rsidTr="00671514">
        <w:trPr>
          <w:trHeight w:val="300"/>
        </w:trPr>
        <w:tc>
          <w:tcPr>
            <w:tcW w:w="2547" w:type="dxa"/>
            <w:noWrap/>
            <w:hideMark/>
          </w:tcPr>
          <w:p w14:paraId="2570C1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1B417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50072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D3755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20</w:t>
            </w:r>
          </w:p>
        </w:tc>
        <w:tc>
          <w:tcPr>
            <w:tcW w:w="1067" w:type="dxa"/>
            <w:noWrap/>
            <w:hideMark/>
          </w:tcPr>
          <w:p w14:paraId="6ED703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9A9AD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7497</w:t>
            </w:r>
          </w:p>
        </w:tc>
        <w:tc>
          <w:tcPr>
            <w:tcW w:w="959" w:type="dxa"/>
            <w:noWrap/>
            <w:hideMark/>
          </w:tcPr>
          <w:p w14:paraId="0D658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6</w:t>
            </w:r>
          </w:p>
        </w:tc>
      </w:tr>
      <w:tr w:rsidR="00750E60" w:rsidRPr="00684D5E" w14:paraId="63F369EC" w14:textId="77777777" w:rsidTr="00671514">
        <w:trPr>
          <w:trHeight w:val="300"/>
        </w:trPr>
        <w:tc>
          <w:tcPr>
            <w:tcW w:w="2547" w:type="dxa"/>
            <w:noWrap/>
            <w:hideMark/>
          </w:tcPr>
          <w:p w14:paraId="73EC52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C1916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98FBF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A82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057</w:t>
            </w:r>
          </w:p>
        </w:tc>
        <w:tc>
          <w:tcPr>
            <w:tcW w:w="1067" w:type="dxa"/>
            <w:noWrap/>
            <w:hideMark/>
          </w:tcPr>
          <w:p w14:paraId="3EE79E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6BFA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521</w:t>
            </w:r>
          </w:p>
        </w:tc>
        <w:tc>
          <w:tcPr>
            <w:tcW w:w="959" w:type="dxa"/>
            <w:noWrap/>
            <w:hideMark/>
          </w:tcPr>
          <w:p w14:paraId="11F0F4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3DEF0C50" w14:textId="77777777" w:rsidTr="00671514">
        <w:trPr>
          <w:trHeight w:val="300"/>
        </w:trPr>
        <w:tc>
          <w:tcPr>
            <w:tcW w:w="2547" w:type="dxa"/>
            <w:noWrap/>
            <w:hideMark/>
          </w:tcPr>
          <w:p w14:paraId="0C335E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9C3C1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55E158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02A8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24</w:t>
            </w:r>
          </w:p>
        </w:tc>
        <w:tc>
          <w:tcPr>
            <w:tcW w:w="1067" w:type="dxa"/>
            <w:noWrap/>
            <w:hideMark/>
          </w:tcPr>
          <w:p w14:paraId="1DF996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DEE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915</w:t>
            </w:r>
          </w:p>
        </w:tc>
        <w:tc>
          <w:tcPr>
            <w:tcW w:w="959" w:type="dxa"/>
            <w:noWrap/>
            <w:hideMark/>
          </w:tcPr>
          <w:p w14:paraId="4AB286E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5</w:t>
            </w:r>
          </w:p>
        </w:tc>
      </w:tr>
      <w:tr w:rsidR="00750E60" w:rsidRPr="00684D5E" w14:paraId="31FAAD3E" w14:textId="77777777" w:rsidTr="00671514">
        <w:trPr>
          <w:trHeight w:val="300"/>
        </w:trPr>
        <w:tc>
          <w:tcPr>
            <w:tcW w:w="2547" w:type="dxa"/>
            <w:noWrap/>
            <w:hideMark/>
          </w:tcPr>
          <w:p w14:paraId="16B827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1C52D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47988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56ED2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05</w:t>
            </w:r>
          </w:p>
        </w:tc>
        <w:tc>
          <w:tcPr>
            <w:tcW w:w="1067" w:type="dxa"/>
            <w:noWrap/>
            <w:hideMark/>
          </w:tcPr>
          <w:p w14:paraId="378D9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CF5F3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371</w:t>
            </w:r>
          </w:p>
        </w:tc>
        <w:tc>
          <w:tcPr>
            <w:tcW w:w="959" w:type="dxa"/>
            <w:noWrap/>
            <w:hideMark/>
          </w:tcPr>
          <w:p w14:paraId="128C78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17</w:t>
            </w:r>
          </w:p>
        </w:tc>
      </w:tr>
      <w:tr w:rsidR="00750E60" w:rsidRPr="00684D5E" w14:paraId="2FA88F04" w14:textId="77777777" w:rsidTr="00671514">
        <w:trPr>
          <w:trHeight w:val="300"/>
        </w:trPr>
        <w:tc>
          <w:tcPr>
            <w:tcW w:w="2547" w:type="dxa"/>
            <w:noWrap/>
            <w:hideMark/>
          </w:tcPr>
          <w:p w14:paraId="78D4F7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2594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45C576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363F6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96</w:t>
            </w:r>
          </w:p>
        </w:tc>
        <w:tc>
          <w:tcPr>
            <w:tcW w:w="1067" w:type="dxa"/>
            <w:noWrap/>
            <w:hideMark/>
          </w:tcPr>
          <w:p w14:paraId="6CEB8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8E7A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6997</w:t>
            </w:r>
          </w:p>
        </w:tc>
        <w:tc>
          <w:tcPr>
            <w:tcW w:w="959" w:type="dxa"/>
            <w:noWrap/>
            <w:hideMark/>
          </w:tcPr>
          <w:p w14:paraId="4F05E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39</w:t>
            </w:r>
          </w:p>
        </w:tc>
      </w:tr>
      <w:tr w:rsidR="00750E60" w:rsidRPr="00684D5E" w14:paraId="37EA5084" w14:textId="77777777" w:rsidTr="00671514">
        <w:trPr>
          <w:trHeight w:val="300"/>
        </w:trPr>
        <w:tc>
          <w:tcPr>
            <w:tcW w:w="2547" w:type="dxa"/>
            <w:noWrap/>
            <w:hideMark/>
          </w:tcPr>
          <w:p w14:paraId="70836A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C87D673" w14:textId="05A04D9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23AE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9617D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64</w:t>
            </w:r>
          </w:p>
        </w:tc>
        <w:tc>
          <w:tcPr>
            <w:tcW w:w="1067" w:type="dxa"/>
            <w:noWrap/>
            <w:hideMark/>
          </w:tcPr>
          <w:p w14:paraId="1C0FEF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A5A4E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217</w:t>
            </w:r>
          </w:p>
        </w:tc>
        <w:tc>
          <w:tcPr>
            <w:tcW w:w="959" w:type="dxa"/>
            <w:noWrap/>
            <w:hideMark/>
          </w:tcPr>
          <w:p w14:paraId="658845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2</w:t>
            </w:r>
          </w:p>
        </w:tc>
      </w:tr>
      <w:tr w:rsidR="00750E60" w:rsidRPr="00684D5E" w14:paraId="603B1322" w14:textId="77777777" w:rsidTr="00671514">
        <w:trPr>
          <w:trHeight w:val="300"/>
        </w:trPr>
        <w:tc>
          <w:tcPr>
            <w:tcW w:w="2547" w:type="dxa"/>
            <w:noWrap/>
            <w:hideMark/>
          </w:tcPr>
          <w:p w14:paraId="331FB4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61C5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5BE2B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573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03</w:t>
            </w:r>
          </w:p>
        </w:tc>
        <w:tc>
          <w:tcPr>
            <w:tcW w:w="1067" w:type="dxa"/>
            <w:noWrap/>
            <w:hideMark/>
          </w:tcPr>
          <w:p w14:paraId="407D1A7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A6C90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68</w:t>
            </w:r>
          </w:p>
        </w:tc>
        <w:tc>
          <w:tcPr>
            <w:tcW w:w="959" w:type="dxa"/>
            <w:noWrap/>
            <w:hideMark/>
          </w:tcPr>
          <w:p w14:paraId="51EBDA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61</w:t>
            </w:r>
          </w:p>
        </w:tc>
      </w:tr>
      <w:tr w:rsidR="00750E60" w:rsidRPr="00684D5E" w14:paraId="20CD49AD" w14:textId="77777777" w:rsidTr="00671514">
        <w:trPr>
          <w:trHeight w:val="300"/>
        </w:trPr>
        <w:tc>
          <w:tcPr>
            <w:tcW w:w="2547" w:type="dxa"/>
            <w:noWrap/>
            <w:hideMark/>
          </w:tcPr>
          <w:p w14:paraId="5559F9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7C206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98E1E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C2E78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93</w:t>
            </w:r>
          </w:p>
        </w:tc>
        <w:tc>
          <w:tcPr>
            <w:tcW w:w="1067" w:type="dxa"/>
            <w:noWrap/>
            <w:hideMark/>
          </w:tcPr>
          <w:p w14:paraId="6DDDF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762CF0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685</w:t>
            </w:r>
          </w:p>
        </w:tc>
        <w:tc>
          <w:tcPr>
            <w:tcW w:w="959" w:type="dxa"/>
            <w:noWrap/>
            <w:hideMark/>
          </w:tcPr>
          <w:p w14:paraId="24AD2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07</w:t>
            </w:r>
          </w:p>
        </w:tc>
      </w:tr>
      <w:tr w:rsidR="00750E60" w:rsidRPr="00684D5E" w14:paraId="71F44731" w14:textId="77777777" w:rsidTr="00671514">
        <w:trPr>
          <w:trHeight w:val="300"/>
        </w:trPr>
        <w:tc>
          <w:tcPr>
            <w:tcW w:w="2547" w:type="dxa"/>
            <w:noWrap/>
            <w:hideMark/>
          </w:tcPr>
          <w:p w14:paraId="7E903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A6684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50FB38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0A5C0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884</w:t>
            </w:r>
          </w:p>
        </w:tc>
        <w:tc>
          <w:tcPr>
            <w:tcW w:w="1067" w:type="dxa"/>
            <w:noWrap/>
            <w:hideMark/>
          </w:tcPr>
          <w:p w14:paraId="01E53E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A02D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54</w:t>
            </w:r>
          </w:p>
        </w:tc>
        <w:tc>
          <w:tcPr>
            <w:tcW w:w="959" w:type="dxa"/>
            <w:noWrap/>
            <w:hideMark/>
          </w:tcPr>
          <w:p w14:paraId="65F137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0</w:t>
            </w:r>
          </w:p>
        </w:tc>
      </w:tr>
      <w:tr w:rsidR="00750E60" w:rsidRPr="00684D5E" w14:paraId="6E8CE457" w14:textId="77777777" w:rsidTr="00671514">
        <w:trPr>
          <w:trHeight w:val="300"/>
        </w:trPr>
        <w:tc>
          <w:tcPr>
            <w:tcW w:w="2547" w:type="dxa"/>
            <w:noWrap/>
            <w:hideMark/>
          </w:tcPr>
          <w:p w14:paraId="435C14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E8A083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06966B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69755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65</w:t>
            </w:r>
          </w:p>
        </w:tc>
        <w:tc>
          <w:tcPr>
            <w:tcW w:w="1067" w:type="dxa"/>
            <w:noWrap/>
            <w:hideMark/>
          </w:tcPr>
          <w:p w14:paraId="26AB642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82D3C9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824</w:t>
            </w:r>
          </w:p>
        </w:tc>
        <w:tc>
          <w:tcPr>
            <w:tcW w:w="959" w:type="dxa"/>
            <w:noWrap/>
            <w:hideMark/>
          </w:tcPr>
          <w:p w14:paraId="1A7AA8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85</w:t>
            </w:r>
          </w:p>
        </w:tc>
      </w:tr>
      <w:tr w:rsidR="00750E60" w:rsidRPr="00684D5E" w14:paraId="5E8D676D" w14:textId="77777777" w:rsidTr="00671514">
        <w:trPr>
          <w:trHeight w:val="300"/>
        </w:trPr>
        <w:tc>
          <w:tcPr>
            <w:tcW w:w="2547" w:type="dxa"/>
            <w:noWrap/>
            <w:hideMark/>
          </w:tcPr>
          <w:p w14:paraId="2E20C8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ABCA4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71FE785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5B9F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47</w:t>
            </w:r>
          </w:p>
        </w:tc>
        <w:tc>
          <w:tcPr>
            <w:tcW w:w="1067" w:type="dxa"/>
            <w:noWrap/>
            <w:hideMark/>
          </w:tcPr>
          <w:p w14:paraId="37F998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3AF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9573</w:t>
            </w:r>
          </w:p>
        </w:tc>
        <w:tc>
          <w:tcPr>
            <w:tcW w:w="959" w:type="dxa"/>
            <w:noWrap/>
            <w:hideMark/>
          </w:tcPr>
          <w:p w14:paraId="7021D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7</w:t>
            </w:r>
          </w:p>
        </w:tc>
      </w:tr>
      <w:tr w:rsidR="00750E60" w:rsidRPr="00684D5E" w14:paraId="24A2A49B" w14:textId="77777777" w:rsidTr="00671514">
        <w:trPr>
          <w:trHeight w:val="300"/>
        </w:trPr>
        <w:tc>
          <w:tcPr>
            <w:tcW w:w="2547" w:type="dxa"/>
            <w:noWrap/>
            <w:hideMark/>
          </w:tcPr>
          <w:p w14:paraId="71C59A2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4B70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D75D7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CD53E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914</w:t>
            </w:r>
          </w:p>
        </w:tc>
        <w:tc>
          <w:tcPr>
            <w:tcW w:w="1067" w:type="dxa"/>
            <w:noWrap/>
            <w:hideMark/>
          </w:tcPr>
          <w:p w14:paraId="4BD3EA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D5C3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726</w:t>
            </w:r>
          </w:p>
        </w:tc>
        <w:tc>
          <w:tcPr>
            <w:tcW w:w="959" w:type="dxa"/>
            <w:noWrap/>
            <w:hideMark/>
          </w:tcPr>
          <w:p w14:paraId="72BBAB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78</w:t>
            </w:r>
          </w:p>
        </w:tc>
      </w:tr>
      <w:tr w:rsidR="00750E60" w:rsidRPr="00684D5E" w14:paraId="73B188BF" w14:textId="77777777" w:rsidTr="00671514">
        <w:trPr>
          <w:trHeight w:val="300"/>
        </w:trPr>
        <w:tc>
          <w:tcPr>
            <w:tcW w:w="2547" w:type="dxa"/>
            <w:noWrap/>
            <w:hideMark/>
          </w:tcPr>
          <w:p w14:paraId="0E919E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3711C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256107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65BD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41</w:t>
            </w:r>
          </w:p>
        </w:tc>
        <w:tc>
          <w:tcPr>
            <w:tcW w:w="1067" w:type="dxa"/>
            <w:noWrap/>
            <w:hideMark/>
          </w:tcPr>
          <w:p w14:paraId="5CB6D3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CCA0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524</w:t>
            </w:r>
          </w:p>
        </w:tc>
        <w:tc>
          <w:tcPr>
            <w:tcW w:w="959" w:type="dxa"/>
            <w:noWrap/>
            <w:hideMark/>
          </w:tcPr>
          <w:p w14:paraId="1DB63F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76</w:t>
            </w:r>
          </w:p>
        </w:tc>
      </w:tr>
      <w:tr w:rsidR="00750E60" w:rsidRPr="00684D5E" w14:paraId="25B12329" w14:textId="77777777" w:rsidTr="00671514">
        <w:trPr>
          <w:trHeight w:val="300"/>
        </w:trPr>
        <w:tc>
          <w:tcPr>
            <w:tcW w:w="2547" w:type="dxa"/>
            <w:noWrap/>
            <w:hideMark/>
          </w:tcPr>
          <w:p w14:paraId="7CD7F6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426FA5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65FBF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2515C3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502</w:t>
            </w:r>
          </w:p>
        </w:tc>
        <w:tc>
          <w:tcPr>
            <w:tcW w:w="1067" w:type="dxa"/>
            <w:noWrap/>
            <w:hideMark/>
          </w:tcPr>
          <w:p w14:paraId="064B10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8C7E7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6816</w:t>
            </w:r>
          </w:p>
        </w:tc>
        <w:tc>
          <w:tcPr>
            <w:tcW w:w="959" w:type="dxa"/>
            <w:noWrap/>
            <w:hideMark/>
          </w:tcPr>
          <w:p w14:paraId="781701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85</w:t>
            </w:r>
          </w:p>
        </w:tc>
      </w:tr>
      <w:tr w:rsidR="00750E60" w:rsidRPr="00684D5E" w14:paraId="394DFEC0" w14:textId="77777777" w:rsidTr="00671514">
        <w:trPr>
          <w:trHeight w:val="300"/>
        </w:trPr>
        <w:tc>
          <w:tcPr>
            <w:tcW w:w="2547" w:type="dxa"/>
            <w:noWrap/>
            <w:hideMark/>
          </w:tcPr>
          <w:p w14:paraId="179EB4D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Ridge</w:t>
            </w:r>
          </w:p>
        </w:tc>
        <w:tc>
          <w:tcPr>
            <w:tcW w:w="1257" w:type="dxa"/>
            <w:noWrap/>
            <w:hideMark/>
          </w:tcPr>
          <w:p w14:paraId="3E8C40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259412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CA1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20</w:t>
            </w:r>
          </w:p>
        </w:tc>
        <w:tc>
          <w:tcPr>
            <w:tcW w:w="1067" w:type="dxa"/>
            <w:noWrap/>
            <w:hideMark/>
          </w:tcPr>
          <w:p w14:paraId="29FB38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BD21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782</w:t>
            </w:r>
          </w:p>
        </w:tc>
        <w:tc>
          <w:tcPr>
            <w:tcW w:w="959" w:type="dxa"/>
            <w:noWrap/>
            <w:hideMark/>
          </w:tcPr>
          <w:p w14:paraId="63AE85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9</w:t>
            </w:r>
          </w:p>
        </w:tc>
      </w:tr>
      <w:tr w:rsidR="00750E60" w:rsidRPr="00684D5E" w14:paraId="1DCA69D8" w14:textId="77777777" w:rsidTr="00671514">
        <w:trPr>
          <w:trHeight w:val="300"/>
        </w:trPr>
        <w:tc>
          <w:tcPr>
            <w:tcW w:w="2547" w:type="dxa"/>
            <w:noWrap/>
            <w:hideMark/>
          </w:tcPr>
          <w:p w14:paraId="0032EA1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C4B1B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28751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E18A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22</w:t>
            </w:r>
          </w:p>
        </w:tc>
        <w:tc>
          <w:tcPr>
            <w:tcW w:w="1067" w:type="dxa"/>
            <w:noWrap/>
            <w:hideMark/>
          </w:tcPr>
          <w:p w14:paraId="7A7BE1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7E7F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924</w:t>
            </w:r>
          </w:p>
        </w:tc>
        <w:tc>
          <w:tcPr>
            <w:tcW w:w="959" w:type="dxa"/>
            <w:noWrap/>
            <w:hideMark/>
          </w:tcPr>
          <w:p w14:paraId="78E254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28</w:t>
            </w:r>
          </w:p>
        </w:tc>
      </w:tr>
      <w:tr w:rsidR="00750E60" w:rsidRPr="00684D5E" w14:paraId="24518FCB" w14:textId="77777777" w:rsidTr="00671514">
        <w:trPr>
          <w:trHeight w:val="300"/>
        </w:trPr>
        <w:tc>
          <w:tcPr>
            <w:tcW w:w="2547" w:type="dxa"/>
            <w:noWrap/>
            <w:hideMark/>
          </w:tcPr>
          <w:p w14:paraId="794B4E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8FD0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EB8C15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0DE9C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38</w:t>
            </w:r>
          </w:p>
        </w:tc>
        <w:tc>
          <w:tcPr>
            <w:tcW w:w="1067" w:type="dxa"/>
            <w:noWrap/>
            <w:hideMark/>
          </w:tcPr>
          <w:p w14:paraId="472779D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7A6A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563</w:t>
            </w:r>
          </w:p>
        </w:tc>
        <w:tc>
          <w:tcPr>
            <w:tcW w:w="959" w:type="dxa"/>
            <w:noWrap/>
            <w:hideMark/>
          </w:tcPr>
          <w:p w14:paraId="034FB7F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25</w:t>
            </w:r>
          </w:p>
        </w:tc>
      </w:tr>
      <w:tr w:rsidR="00750E60" w:rsidRPr="00684D5E" w14:paraId="2150F8F1" w14:textId="77777777" w:rsidTr="00671514">
        <w:trPr>
          <w:trHeight w:val="300"/>
        </w:trPr>
        <w:tc>
          <w:tcPr>
            <w:tcW w:w="2547" w:type="dxa"/>
            <w:noWrap/>
            <w:hideMark/>
          </w:tcPr>
          <w:p w14:paraId="68062B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BBD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737164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1D5F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115</w:t>
            </w:r>
          </w:p>
        </w:tc>
        <w:tc>
          <w:tcPr>
            <w:tcW w:w="1067" w:type="dxa"/>
            <w:noWrap/>
            <w:hideMark/>
          </w:tcPr>
          <w:p w14:paraId="61DCF8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7A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38</w:t>
            </w:r>
          </w:p>
        </w:tc>
        <w:tc>
          <w:tcPr>
            <w:tcW w:w="959" w:type="dxa"/>
            <w:noWrap/>
            <w:hideMark/>
          </w:tcPr>
          <w:p w14:paraId="72FAF9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05</w:t>
            </w:r>
          </w:p>
        </w:tc>
      </w:tr>
    </w:tbl>
    <w:p w14:paraId="3FE84E07" w14:textId="4E062EBF" w:rsidR="00750E60" w:rsidRDefault="00750E60" w:rsidP="00750E60"/>
    <w:p w14:paraId="5E3C24CF" w14:textId="77777777" w:rsidR="00750E60" w:rsidRPr="00750E60" w:rsidRDefault="00750E60" w:rsidP="00750E60"/>
    <w:p w14:paraId="2A7D81B0" w14:textId="101F08F4" w:rsidR="00967392" w:rsidRDefault="00750E60" w:rsidP="00967392">
      <w:pPr>
        <w:pStyle w:val="berschrift2"/>
      </w:pPr>
      <w:bookmarkStart w:id="81" w:name="_Toc523318465"/>
      <w:r>
        <w:t>Anhang 3: Feature Bedeutung</w:t>
      </w:r>
      <w:bookmarkEnd w:id="81"/>
    </w:p>
    <w:p w14:paraId="11A7363C" w14:textId="7F9559AA" w:rsidR="00967392" w:rsidRPr="00967392" w:rsidRDefault="00967392" w:rsidP="00967392">
      <w:r>
        <w:t>Eine Übersicht über die Merkmale, die im finalen Modell enthalten waren mit entsprechendem Koeffizienten.</w:t>
      </w:r>
    </w:p>
    <w:tbl>
      <w:tblPr>
        <w:tblStyle w:val="Tabellenraster"/>
        <w:tblW w:w="9493" w:type="dxa"/>
        <w:tblLook w:val="04A0" w:firstRow="1" w:lastRow="0" w:firstColumn="1" w:lastColumn="0" w:noHBand="0" w:noVBand="1"/>
      </w:tblPr>
      <w:tblGrid>
        <w:gridCol w:w="454"/>
        <w:gridCol w:w="2678"/>
        <w:gridCol w:w="1193"/>
        <w:gridCol w:w="5195"/>
      </w:tblGrid>
      <w:tr w:rsidR="00967392" w:rsidRPr="00967392" w14:paraId="1F7B91FB" w14:textId="77777777" w:rsidTr="00967392">
        <w:trPr>
          <w:cantSplit/>
          <w:trHeight w:val="283"/>
          <w:tblHeader/>
        </w:trPr>
        <w:tc>
          <w:tcPr>
            <w:tcW w:w="454" w:type="dxa"/>
            <w:noWrap/>
            <w:vAlign w:val="center"/>
            <w:hideMark/>
          </w:tcPr>
          <w:p w14:paraId="6FD0873F" w14:textId="77777777" w:rsidR="00967392" w:rsidRPr="00967392" w:rsidRDefault="00967392" w:rsidP="00967392">
            <w:pPr>
              <w:spacing w:line="240" w:lineRule="auto"/>
              <w:jc w:val="center"/>
              <w:rPr>
                <w:rFonts w:eastAsia="Times New Roman" w:cs="Arial"/>
                <w:b/>
                <w:sz w:val="18"/>
                <w:szCs w:val="18"/>
                <w:lang w:eastAsia="de-DE"/>
              </w:rPr>
            </w:pPr>
          </w:p>
        </w:tc>
        <w:tc>
          <w:tcPr>
            <w:tcW w:w="2651" w:type="dxa"/>
            <w:noWrap/>
            <w:vAlign w:val="center"/>
            <w:hideMark/>
          </w:tcPr>
          <w:p w14:paraId="2DE16769"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Name</w:t>
            </w:r>
          </w:p>
        </w:tc>
        <w:tc>
          <w:tcPr>
            <w:tcW w:w="1193" w:type="dxa"/>
            <w:noWrap/>
            <w:vAlign w:val="center"/>
            <w:hideMark/>
          </w:tcPr>
          <w:p w14:paraId="3B48F3CC"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Koeffizient</w:t>
            </w:r>
          </w:p>
        </w:tc>
        <w:tc>
          <w:tcPr>
            <w:tcW w:w="5195" w:type="dxa"/>
            <w:noWrap/>
            <w:vAlign w:val="center"/>
            <w:hideMark/>
          </w:tcPr>
          <w:p w14:paraId="78BDABFA"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Inhalt</w:t>
            </w:r>
          </w:p>
        </w:tc>
      </w:tr>
      <w:tr w:rsidR="00967392" w:rsidRPr="00967392" w14:paraId="0414FAFC" w14:textId="77777777" w:rsidTr="00967392">
        <w:trPr>
          <w:cantSplit/>
          <w:trHeight w:val="283"/>
        </w:trPr>
        <w:tc>
          <w:tcPr>
            <w:tcW w:w="454" w:type="dxa"/>
            <w:vMerge w:val="restart"/>
            <w:noWrap/>
            <w:textDirection w:val="btLr"/>
            <w:vAlign w:val="center"/>
            <w:hideMark/>
          </w:tcPr>
          <w:p w14:paraId="629BFCE9"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One</w:t>
            </w:r>
          </w:p>
        </w:tc>
        <w:tc>
          <w:tcPr>
            <w:tcW w:w="2651" w:type="dxa"/>
            <w:vAlign w:val="center"/>
            <w:hideMark/>
          </w:tcPr>
          <w:p w14:paraId="15424F5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1</w:t>
            </w:r>
          </w:p>
        </w:tc>
        <w:tc>
          <w:tcPr>
            <w:tcW w:w="1193" w:type="dxa"/>
            <w:vAlign w:val="center"/>
            <w:hideMark/>
          </w:tcPr>
          <w:p w14:paraId="2BEB58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10</w:t>
            </w:r>
          </w:p>
        </w:tc>
        <w:tc>
          <w:tcPr>
            <w:tcW w:w="5195" w:type="dxa"/>
            <w:noWrap/>
            <w:vAlign w:val="center"/>
            <w:hideMark/>
          </w:tcPr>
          <w:p w14:paraId="7EB515D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und der Periodenrendite der letzten 5 Minuten</w:t>
            </w:r>
          </w:p>
        </w:tc>
      </w:tr>
      <w:tr w:rsidR="00967392" w:rsidRPr="00967392" w14:paraId="58F362F5" w14:textId="77777777" w:rsidTr="00967392">
        <w:trPr>
          <w:cantSplit/>
          <w:trHeight w:val="283"/>
        </w:trPr>
        <w:tc>
          <w:tcPr>
            <w:tcW w:w="454" w:type="dxa"/>
            <w:vMerge/>
            <w:vAlign w:val="center"/>
            <w:hideMark/>
          </w:tcPr>
          <w:p w14:paraId="33ED497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1287C1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2</w:t>
            </w:r>
          </w:p>
        </w:tc>
        <w:tc>
          <w:tcPr>
            <w:tcW w:w="1193" w:type="dxa"/>
            <w:vAlign w:val="center"/>
            <w:hideMark/>
          </w:tcPr>
          <w:p w14:paraId="792CCB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8</w:t>
            </w:r>
          </w:p>
        </w:tc>
        <w:tc>
          <w:tcPr>
            <w:tcW w:w="5195" w:type="dxa"/>
            <w:noWrap/>
            <w:vAlign w:val="center"/>
            <w:hideMark/>
          </w:tcPr>
          <w:p w14:paraId="469839E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letzten 15 Minutenrenditen und der Periodenrendite der letzten 10 Minuten</w:t>
            </w:r>
          </w:p>
        </w:tc>
      </w:tr>
      <w:tr w:rsidR="00967392" w:rsidRPr="00967392" w14:paraId="120BE8C7" w14:textId="77777777" w:rsidTr="00967392">
        <w:trPr>
          <w:cantSplit/>
          <w:trHeight w:val="283"/>
        </w:trPr>
        <w:tc>
          <w:tcPr>
            <w:tcW w:w="454" w:type="dxa"/>
            <w:vMerge/>
            <w:vAlign w:val="center"/>
            <w:hideMark/>
          </w:tcPr>
          <w:p w14:paraId="0C2848B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07B5E8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120</w:t>
            </w:r>
          </w:p>
        </w:tc>
        <w:tc>
          <w:tcPr>
            <w:tcW w:w="1193" w:type="dxa"/>
            <w:vAlign w:val="center"/>
            <w:hideMark/>
          </w:tcPr>
          <w:p w14:paraId="17E6B2D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867D2B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0C7B8512" w14:textId="77777777" w:rsidTr="00967392">
        <w:trPr>
          <w:cantSplit/>
          <w:trHeight w:val="283"/>
        </w:trPr>
        <w:tc>
          <w:tcPr>
            <w:tcW w:w="454" w:type="dxa"/>
            <w:vMerge/>
            <w:vAlign w:val="center"/>
            <w:hideMark/>
          </w:tcPr>
          <w:p w14:paraId="6DEDC2CA"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556B3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60</w:t>
            </w:r>
          </w:p>
        </w:tc>
        <w:tc>
          <w:tcPr>
            <w:tcW w:w="1193" w:type="dxa"/>
            <w:vAlign w:val="center"/>
            <w:hideMark/>
          </w:tcPr>
          <w:p w14:paraId="7A24F4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1</w:t>
            </w:r>
          </w:p>
        </w:tc>
        <w:tc>
          <w:tcPr>
            <w:tcW w:w="5195" w:type="dxa"/>
            <w:noWrap/>
            <w:vAlign w:val="center"/>
            <w:hideMark/>
          </w:tcPr>
          <w:p w14:paraId="76C8B2A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9DC2984" w14:textId="77777777" w:rsidTr="00967392">
        <w:trPr>
          <w:cantSplit/>
          <w:trHeight w:val="283"/>
        </w:trPr>
        <w:tc>
          <w:tcPr>
            <w:tcW w:w="454" w:type="dxa"/>
            <w:vMerge/>
            <w:vAlign w:val="center"/>
            <w:hideMark/>
          </w:tcPr>
          <w:p w14:paraId="79ACBE8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315593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first_60</w:t>
            </w:r>
          </w:p>
        </w:tc>
        <w:tc>
          <w:tcPr>
            <w:tcW w:w="1193" w:type="dxa"/>
            <w:vAlign w:val="center"/>
            <w:hideMark/>
          </w:tcPr>
          <w:p w14:paraId="150B90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3</w:t>
            </w:r>
          </w:p>
        </w:tc>
        <w:tc>
          <w:tcPr>
            <w:tcW w:w="5195" w:type="dxa"/>
            <w:noWrap/>
            <w:vAlign w:val="center"/>
            <w:hideMark/>
          </w:tcPr>
          <w:p w14:paraId="77A902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5288DB1" w14:textId="77777777" w:rsidTr="00967392">
        <w:trPr>
          <w:cantSplit/>
          <w:trHeight w:val="283"/>
        </w:trPr>
        <w:tc>
          <w:tcPr>
            <w:tcW w:w="454" w:type="dxa"/>
            <w:vMerge/>
            <w:vAlign w:val="center"/>
            <w:hideMark/>
          </w:tcPr>
          <w:p w14:paraId="7E3180C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C26F5C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30</w:t>
            </w:r>
          </w:p>
        </w:tc>
        <w:tc>
          <w:tcPr>
            <w:tcW w:w="1193" w:type="dxa"/>
            <w:vAlign w:val="center"/>
            <w:hideMark/>
          </w:tcPr>
          <w:p w14:paraId="0DAF2A2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6</w:t>
            </w:r>
          </w:p>
        </w:tc>
        <w:tc>
          <w:tcPr>
            <w:tcW w:w="5195" w:type="dxa"/>
            <w:noWrap/>
            <w:vAlign w:val="center"/>
            <w:hideMark/>
          </w:tcPr>
          <w:p w14:paraId="13F125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91 bis 120</w:t>
            </w:r>
          </w:p>
        </w:tc>
      </w:tr>
      <w:tr w:rsidR="00967392" w:rsidRPr="00967392" w14:paraId="2BBE219D" w14:textId="77777777" w:rsidTr="00967392">
        <w:trPr>
          <w:cantSplit/>
          <w:trHeight w:val="283"/>
        </w:trPr>
        <w:tc>
          <w:tcPr>
            <w:tcW w:w="454" w:type="dxa"/>
            <w:vMerge/>
            <w:vAlign w:val="center"/>
            <w:hideMark/>
          </w:tcPr>
          <w:p w14:paraId="1FD08AD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E6AC47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60_120</w:t>
            </w:r>
          </w:p>
        </w:tc>
        <w:tc>
          <w:tcPr>
            <w:tcW w:w="1193" w:type="dxa"/>
            <w:vAlign w:val="center"/>
            <w:hideMark/>
          </w:tcPr>
          <w:p w14:paraId="00FF5D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5</w:t>
            </w:r>
          </w:p>
        </w:tc>
        <w:tc>
          <w:tcPr>
            <w:tcW w:w="5195" w:type="dxa"/>
            <w:noWrap/>
            <w:vAlign w:val="center"/>
            <w:hideMark/>
          </w:tcPr>
          <w:p w14:paraId="5FA08293" w14:textId="672C0043"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60 Minuten</w:t>
            </w:r>
          </w:p>
        </w:tc>
      </w:tr>
      <w:tr w:rsidR="00967392" w:rsidRPr="00967392" w14:paraId="3A95A3E8" w14:textId="77777777" w:rsidTr="00967392">
        <w:trPr>
          <w:cantSplit/>
          <w:trHeight w:val="283"/>
        </w:trPr>
        <w:tc>
          <w:tcPr>
            <w:tcW w:w="454" w:type="dxa"/>
            <w:vMerge/>
            <w:vAlign w:val="center"/>
            <w:hideMark/>
          </w:tcPr>
          <w:p w14:paraId="381C4BA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8FAB7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15_120</w:t>
            </w:r>
          </w:p>
        </w:tc>
        <w:tc>
          <w:tcPr>
            <w:tcW w:w="1193" w:type="dxa"/>
            <w:vAlign w:val="center"/>
            <w:hideMark/>
          </w:tcPr>
          <w:p w14:paraId="12B21E5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3</w:t>
            </w:r>
          </w:p>
        </w:tc>
        <w:tc>
          <w:tcPr>
            <w:tcW w:w="5195" w:type="dxa"/>
            <w:noWrap/>
            <w:vAlign w:val="center"/>
            <w:hideMark/>
          </w:tcPr>
          <w:p w14:paraId="5641EFB4" w14:textId="39B89F3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15 Minuten</w:t>
            </w:r>
          </w:p>
        </w:tc>
      </w:tr>
      <w:tr w:rsidR="00967392" w:rsidRPr="00967392" w14:paraId="32B21387" w14:textId="77777777" w:rsidTr="00967392">
        <w:trPr>
          <w:cantSplit/>
          <w:trHeight w:val="283"/>
        </w:trPr>
        <w:tc>
          <w:tcPr>
            <w:tcW w:w="454" w:type="dxa"/>
            <w:vMerge/>
            <w:vAlign w:val="center"/>
            <w:hideMark/>
          </w:tcPr>
          <w:p w14:paraId="19BDDB1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38BCD9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an</w:t>
            </w:r>
          </w:p>
        </w:tc>
        <w:tc>
          <w:tcPr>
            <w:tcW w:w="1193" w:type="dxa"/>
            <w:vAlign w:val="center"/>
            <w:hideMark/>
          </w:tcPr>
          <w:p w14:paraId="455ADC7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49C8AD6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geglätteten Minutenrenditen</w:t>
            </w:r>
          </w:p>
        </w:tc>
      </w:tr>
      <w:tr w:rsidR="00967392" w:rsidRPr="00967392" w14:paraId="7FE51CBC" w14:textId="77777777" w:rsidTr="00967392">
        <w:trPr>
          <w:cantSplit/>
          <w:trHeight w:val="283"/>
        </w:trPr>
        <w:tc>
          <w:tcPr>
            <w:tcW w:w="454" w:type="dxa"/>
            <w:vMerge/>
            <w:vAlign w:val="center"/>
            <w:hideMark/>
          </w:tcPr>
          <w:p w14:paraId="74A3EF3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01D14A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ad</w:t>
            </w:r>
          </w:p>
        </w:tc>
        <w:tc>
          <w:tcPr>
            <w:tcW w:w="1193" w:type="dxa"/>
            <w:vAlign w:val="center"/>
            <w:hideMark/>
          </w:tcPr>
          <w:p w14:paraId="06AD43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4011A49E" w14:textId="5EF2B9D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Mittlere </w:t>
            </w:r>
            <w:r>
              <w:rPr>
                <w:rFonts w:eastAsia="Times New Roman" w:cs="Arial"/>
                <w:color w:val="000000"/>
                <w:sz w:val="18"/>
                <w:szCs w:val="18"/>
                <w:lang w:eastAsia="de-DE"/>
              </w:rPr>
              <w:t>a</w:t>
            </w:r>
            <w:r w:rsidRPr="00967392">
              <w:rPr>
                <w:rFonts w:eastAsia="Times New Roman" w:cs="Arial"/>
                <w:color w:val="000000"/>
                <w:sz w:val="18"/>
                <w:szCs w:val="18"/>
                <w:lang w:eastAsia="de-DE"/>
              </w:rPr>
              <w:t>bsolute Abweichung der ge</w:t>
            </w:r>
            <w:r>
              <w:rPr>
                <w:rFonts w:eastAsia="Times New Roman" w:cs="Arial"/>
                <w:color w:val="000000"/>
                <w:sz w:val="18"/>
                <w:szCs w:val="18"/>
                <w:lang w:eastAsia="de-DE"/>
              </w:rPr>
              <w:t>g</w:t>
            </w:r>
            <w:r w:rsidRPr="00967392">
              <w:rPr>
                <w:rFonts w:eastAsia="Times New Roman" w:cs="Arial"/>
                <w:color w:val="000000"/>
                <w:sz w:val="18"/>
                <w:szCs w:val="18"/>
                <w:lang w:eastAsia="de-DE"/>
              </w:rPr>
              <w:t>lä</w:t>
            </w:r>
            <w:r>
              <w:rPr>
                <w:rFonts w:eastAsia="Times New Roman" w:cs="Arial"/>
                <w:color w:val="000000"/>
                <w:sz w:val="18"/>
                <w:szCs w:val="18"/>
                <w:lang w:eastAsia="de-DE"/>
              </w:rPr>
              <w:t>t</w:t>
            </w:r>
            <w:r w:rsidRPr="00967392">
              <w:rPr>
                <w:rFonts w:eastAsia="Times New Roman" w:cs="Arial"/>
                <w:color w:val="000000"/>
                <w:sz w:val="18"/>
                <w:szCs w:val="18"/>
                <w:lang w:eastAsia="de-DE"/>
              </w:rPr>
              <w:t>teten Minute</w:t>
            </w:r>
            <w:r>
              <w:rPr>
                <w:rFonts w:eastAsia="Times New Roman" w:cs="Arial"/>
                <w:color w:val="000000"/>
                <w:sz w:val="18"/>
                <w:szCs w:val="18"/>
                <w:lang w:eastAsia="de-DE"/>
              </w:rPr>
              <w:t>nr</w:t>
            </w:r>
            <w:r w:rsidRPr="00967392">
              <w:rPr>
                <w:rFonts w:eastAsia="Times New Roman" w:cs="Arial"/>
                <w:color w:val="000000"/>
                <w:sz w:val="18"/>
                <w:szCs w:val="18"/>
                <w:lang w:eastAsia="de-DE"/>
              </w:rPr>
              <w:t>enditen</w:t>
            </w:r>
          </w:p>
        </w:tc>
      </w:tr>
      <w:tr w:rsidR="00967392" w:rsidRPr="00967392" w14:paraId="3382D303" w14:textId="77777777" w:rsidTr="00967392">
        <w:trPr>
          <w:cantSplit/>
          <w:trHeight w:val="283"/>
        </w:trPr>
        <w:tc>
          <w:tcPr>
            <w:tcW w:w="454" w:type="dxa"/>
            <w:vMerge/>
            <w:vAlign w:val="center"/>
            <w:hideMark/>
          </w:tcPr>
          <w:p w14:paraId="138C424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6D63EB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dian</w:t>
            </w:r>
          </w:p>
        </w:tc>
        <w:tc>
          <w:tcPr>
            <w:tcW w:w="1193" w:type="dxa"/>
            <w:vAlign w:val="center"/>
            <w:hideMark/>
          </w:tcPr>
          <w:p w14:paraId="64316F9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5792BDA9" w14:textId="5EFC1FBE"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geglätteten Minutenrenditen</w:t>
            </w:r>
          </w:p>
        </w:tc>
      </w:tr>
      <w:tr w:rsidR="00967392" w:rsidRPr="00967392" w14:paraId="526B1D93" w14:textId="77777777" w:rsidTr="00967392">
        <w:trPr>
          <w:cantSplit/>
          <w:trHeight w:val="283"/>
        </w:trPr>
        <w:tc>
          <w:tcPr>
            <w:tcW w:w="454" w:type="dxa"/>
            <w:vMerge/>
            <w:vAlign w:val="center"/>
            <w:hideMark/>
          </w:tcPr>
          <w:p w14:paraId="3CE5F30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CA944A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td</w:t>
            </w:r>
          </w:p>
        </w:tc>
        <w:tc>
          <w:tcPr>
            <w:tcW w:w="1193" w:type="dxa"/>
            <w:vAlign w:val="center"/>
            <w:hideMark/>
          </w:tcPr>
          <w:p w14:paraId="64BCD20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8</w:t>
            </w:r>
          </w:p>
        </w:tc>
        <w:tc>
          <w:tcPr>
            <w:tcW w:w="5195" w:type="dxa"/>
            <w:noWrap/>
            <w:vAlign w:val="center"/>
            <w:hideMark/>
          </w:tcPr>
          <w:p w14:paraId="3AD32CD1" w14:textId="3F2EF555"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abweichung der geglätteten Minutenrenditen</w:t>
            </w:r>
          </w:p>
        </w:tc>
      </w:tr>
      <w:tr w:rsidR="00967392" w:rsidRPr="00967392" w14:paraId="1EEE9413" w14:textId="77777777" w:rsidTr="00967392">
        <w:trPr>
          <w:cantSplit/>
          <w:trHeight w:val="283"/>
        </w:trPr>
        <w:tc>
          <w:tcPr>
            <w:tcW w:w="454" w:type="dxa"/>
            <w:vMerge/>
            <w:vAlign w:val="center"/>
            <w:hideMark/>
          </w:tcPr>
          <w:p w14:paraId="725A6D7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22638A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var</w:t>
            </w:r>
          </w:p>
        </w:tc>
        <w:tc>
          <w:tcPr>
            <w:tcW w:w="1193" w:type="dxa"/>
            <w:vAlign w:val="center"/>
            <w:hideMark/>
          </w:tcPr>
          <w:p w14:paraId="5F5786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1,89</w:t>
            </w:r>
          </w:p>
        </w:tc>
        <w:tc>
          <w:tcPr>
            <w:tcW w:w="5195" w:type="dxa"/>
            <w:noWrap/>
            <w:vAlign w:val="center"/>
            <w:hideMark/>
          </w:tcPr>
          <w:p w14:paraId="3BE017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geglätteten Minutenrenditen</w:t>
            </w:r>
          </w:p>
        </w:tc>
      </w:tr>
      <w:tr w:rsidR="00967392" w:rsidRPr="00967392" w14:paraId="117E0A51" w14:textId="77777777" w:rsidTr="00967392">
        <w:trPr>
          <w:cantSplit/>
          <w:trHeight w:val="283"/>
        </w:trPr>
        <w:tc>
          <w:tcPr>
            <w:tcW w:w="454" w:type="dxa"/>
            <w:vMerge/>
            <w:vAlign w:val="center"/>
            <w:hideMark/>
          </w:tcPr>
          <w:p w14:paraId="41B3659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A4CE65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em</w:t>
            </w:r>
          </w:p>
        </w:tc>
        <w:tc>
          <w:tcPr>
            <w:tcW w:w="1193" w:type="dxa"/>
            <w:vAlign w:val="center"/>
            <w:hideMark/>
          </w:tcPr>
          <w:p w14:paraId="132C55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2</w:t>
            </w:r>
          </w:p>
        </w:tc>
        <w:tc>
          <w:tcPr>
            <w:tcW w:w="5195" w:type="dxa"/>
            <w:noWrap/>
            <w:vAlign w:val="center"/>
            <w:hideMark/>
          </w:tcPr>
          <w:p w14:paraId="26C93E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geglätteten Minutenrenditen</w:t>
            </w:r>
          </w:p>
        </w:tc>
      </w:tr>
      <w:tr w:rsidR="00967392" w:rsidRPr="00967392" w14:paraId="344C3695" w14:textId="77777777" w:rsidTr="00967392">
        <w:trPr>
          <w:cantSplit/>
          <w:trHeight w:val="283"/>
        </w:trPr>
        <w:tc>
          <w:tcPr>
            <w:tcW w:w="454" w:type="dxa"/>
            <w:vMerge/>
            <w:vAlign w:val="center"/>
            <w:hideMark/>
          </w:tcPr>
          <w:p w14:paraId="2B5E915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5FA1D6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25_quantile</w:t>
            </w:r>
          </w:p>
        </w:tc>
        <w:tc>
          <w:tcPr>
            <w:tcW w:w="1193" w:type="dxa"/>
            <w:vAlign w:val="center"/>
            <w:hideMark/>
          </w:tcPr>
          <w:p w14:paraId="4747DD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2</w:t>
            </w:r>
          </w:p>
        </w:tc>
        <w:tc>
          <w:tcPr>
            <w:tcW w:w="5195" w:type="dxa"/>
            <w:noWrap/>
            <w:vAlign w:val="center"/>
            <w:hideMark/>
          </w:tcPr>
          <w:p w14:paraId="2B0D3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geglätteten Minutenrenditen</w:t>
            </w:r>
          </w:p>
        </w:tc>
      </w:tr>
      <w:tr w:rsidR="00967392" w:rsidRPr="00967392" w14:paraId="59625258" w14:textId="77777777" w:rsidTr="00967392">
        <w:trPr>
          <w:cantSplit/>
          <w:trHeight w:val="283"/>
        </w:trPr>
        <w:tc>
          <w:tcPr>
            <w:tcW w:w="454" w:type="dxa"/>
            <w:vMerge/>
            <w:vAlign w:val="center"/>
            <w:hideMark/>
          </w:tcPr>
          <w:p w14:paraId="6AD6BA5C"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AB8392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75_quantile</w:t>
            </w:r>
          </w:p>
        </w:tc>
        <w:tc>
          <w:tcPr>
            <w:tcW w:w="1193" w:type="dxa"/>
            <w:vAlign w:val="center"/>
            <w:hideMark/>
          </w:tcPr>
          <w:p w14:paraId="1875965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4</w:t>
            </w:r>
          </w:p>
        </w:tc>
        <w:tc>
          <w:tcPr>
            <w:tcW w:w="5195" w:type="dxa"/>
            <w:noWrap/>
            <w:vAlign w:val="center"/>
            <w:hideMark/>
          </w:tcPr>
          <w:p w14:paraId="721637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geglätteten Minutenrenditen</w:t>
            </w:r>
          </w:p>
        </w:tc>
      </w:tr>
      <w:tr w:rsidR="00967392" w:rsidRPr="00967392" w14:paraId="3EAEFD57" w14:textId="77777777" w:rsidTr="00967392">
        <w:trPr>
          <w:cantSplit/>
          <w:trHeight w:val="283"/>
        </w:trPr>
        <w:tc>
          <w:tcPr>
            <w:tcW w:w="454" w:type="dxa"/>
            <w:vMerge/>
            <w:vAlign w:val="center"/>
            <w:hideMark/>
          </w:tcPr>
          <w:p w14:paraId="2BFDCED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2F5C66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an</w:t>
            </w:r>
          </w:p>
        </w:tc>
        <w:tc>
          <w:tcPr>
            <w:tcW w:w="1193" w:type="dxa"/>
            <w:vAlign w:val="center"/>
            <w:hideMark/>
          </w:tcPr>
          <w:p w14:paraId="69C9609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6D8C69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Minutenrenditen</w:t>
            </w:r>
          </w:p>
        </w:tc>
      </w:tr>
      <w:tr w:rsidR="00967392" w:rsidRPr="00967392" w14:paraId="32EFA8B0" w14:textId="77777777" w:rsidTr="00967392">
        <w:trPr>
          <w:cantSplit/>
          <w:trHeight w:val="283"/>
        </w:trPr>
        <w:tc>
          <w:tcPr>
            <w:tcW w:w="454" w:type="dxa"/>
            <w:vMerge/>
            <w:vAlign w:val="center"/>
            <w:hideMark/>
          </w:tcPr>
          <w:p w14:paraId="5A39CFE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6E93D2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ad</w:t>
            </w:r>
          </w:p>
        </w:tc>
        <w:tc>
          <w:tcPr>
            <w:tcW w:w="1193" w:type="dxa"/>
            <w:vAlign w:val="center"/>
            <w:hideMark/>
          </w:tcPr>
          <w:p w14:paraId="6CDB435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32B3B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431A9945" w14:textId="77777777" w:rsidTr="00967392">
        <w:trPr>
          <w:cantSplit/>
          <w:trHeight w:val="283"/>
        </w:trPr>
        <w:tc>
          <w:tcPr>
            <w:tcW w:w="454" w:type="dxa"/>
            <w:vMerge/>
            <w:vAlign w:val="center"/>
            <w:hideMark/>
          </w:tcPr>
          <w:p w14:paraId="2F27420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01BE09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dian</w:t>
            </w:r>
          </w:p>
        </w:tc>
        <w:tc>
          <w:tcPr>
            <w:tcW w:w="1193" w:type="dxa"/>
            <w:vAlign w:val="center"/>
            <w:hideMark/>
          </w:tcPr>
          <w:p w14:paraId="18835AC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23EED1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Minutenrenditen</w:t>
            </w:r>
          </w:p>
        </w:tc>
      </w:tr>
      <w:tr w:rsidR="00967392" w:rsidRPr="00967392" w14:paraId="4982988F" w14:textId="77777777" w:rsidTr="00967392">
        <w:trPr>
          <w:cantSplit/>
          <w:trHeight w:val="283"/>
        </w:trPr>
        <w:tc>
          <w:tcPr>
            <w:tcW w:w="454" w:type="dxa"/>
            <w:vMerge/>
            <w:vAlign w:val="center"/>
            <w:hideMark/>
          </w:tcPr>
          <w:p w14:paraId="6E76C6F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DBB7C2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var</w:t>
            </w:r>
          </w:p>
        </w:tc>
        <w:tc>
          <w:tcPr>
            <w:tcW w:w="1193" w:type="dxa"/>
            <w:vAlign w:val="center"/>
            <w:hideMark/>
          </w:tcPr>
          <w:p w14:paraId="7C967AD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98</w:t>
            </w:r>
          </w:p>
        </w:tc>
        <w:tc>
          <w:tcPr>
            <w:tcW w:w="5195" w:type="dxa"/>
            <w:noWrap/>
            <w:vAlign w:val="center"/>
            <w:hideMark/>
          </w:tcPr>
          <w:p w14:paraId="33F4984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Minutenrenditen</w:t>
            </w:r>
          </w:p>
        </w:tc>
      </w:tr>
      <w:tr w:rsidR="00967392" w:rsidRPr="00967392" w14:paraId="43DFAC48" w14:textId="77777777" w:rsidTr="00967392">
        <w:trPr>
          <w:cantSplit/>
          <w:trHeight w:val="283"/>
        </w:trPr>
        <w:tc>
          <w:tcPr>
            <w:tcW w:w="454" w:type="dxa"/>
            <w:vMerge/>
            <w:vAlign w:val="center"/>
            <w:hideMark/>
          </w:tcPr>
          <w:p w14:paraId="32238BB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8B3457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sem</w:t>
            </w:r>
          </w:p>
        </w:tc>
        <w:tc>
          <w:tcPr>
            <w:tcW w:w="1193" w:type="dxa"/>
            <w:vAlign w:val="center"/>
            <w:hideMark/>
          </w:tcPr>
          <w:p w14:paraId="307DC9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0</w:t>
            </w:r>
          </w:p>
        </w:tc>
        <w:tc>
          <w:tcPr>
            <w:tcW w:w="5195" w:type="dxa"/>
            <w:noWrap/>
            <w:vAlign w:val="center"/>
            <w:hideMark/>
          </w:tcPr>
          <w:p w14:paraId="64985AC9" w14:textId="20D18F5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Minutenrenditen</w:t>
            </w:r>
          </w:p>
        </w:tc>
      </w:tr>
      <w:tr w:rsidR="00967392" w:rsidRPr="00967392" w14:paraId="5205A9E6" w14:textId="77777777" w:rsidTr="00967392">
        <w:trPr>
          <w:cantSplit/>
          <w:trHeight w:val="283"/>
        </w:trPr>
        <w:tc>
          <w:tcPr>
            <w:tcW w:w="454" w:type="dxa"/>
            <w:vMerge/>
            <w:vAlign w:val="center"/>
            <w:hideMark/>
          </w:tcPr>
          <w:p w14:paraId="76E1292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6F3FB8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25_quantile</w:t>
            </w:r>
          </w:p>
        </w:tc>
        <w:tc>
          <w:tcPr>
            <w:tcW w:w="1193" w:type="dxa"/>
            <w:vAlign w:val="center"/>
            <w:hideMark/>
          </w:tcPr>
          <w:p w14:paraId="490565C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4</w:t>
            </w:r>
          </w:p>
        </w:tc>
        <w:tc>
          <w:tcPr>
            <w:tcW w:w="5195" w:type="dxa"/>
            <w:noWrap/>
            <w:vAlign w:val="center"/>
            <w:hideMark/>
          </w:tcPr>
          <w:p w14:paraId="6F1D4C5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Minutenrenditen</w:t>
            </w:r>
          </w:p>
        </w:tc>
      </w:tr>
      <w:tr w:rsidR="00967392" w:rsidRPr="00967392" w14:paraId="289FA58F" w14:textId="77777777" w:rsidTr="00967392">
        <w:trPr>
          <w:cantSplit/>
          <w:trHeight w:val="283"/>
        </w:trPr>
        <w:tc>
          <w:tcPr>
            <w:tcW w:w="454" w:type="dxa"/>
            <w:vMerge/>
            <w:vAlign w:val="center"/>
            <w:hideMark/>
          </w:tcPr>
          <w:p w14:paraId="3E53BAB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D2FCAD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75_quantile</w:t>
            </w:r>
          </w:p>
        </w:tc>
        <w:tc>
          <w:tcPr>
            <w:tcW w:w="1193" w:type="dxa"/>
            <w:vAlign w:val="center"/>
            <w:hideMark/>
          </w:tcPr>
          <w:p w14:paraId="1D8650D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9</w:t>
            </w:r>
          </w:p>
        </w:tc>
        <w:tc>
          <w:tcPr>
            <w:tcW w:w="5195" w:type="dxa"/>
            <w:noWrap/>
            <w:vAlign w:val="center"/>
            <w:hideMark/>
          </w:tcPr>
          <w:p w14:paraId="44D7DF5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Minutenrenditen</w:t>
            </w:r>
          </w:p>
        </w:tc>
      </w:tr>
      <w:tr w:rsidR="00967392" w:rsidRPr="00967392" w14:paraId="102DAF92" w14:textId="77777777" w:rsidTr="00967392">
        <w:trPr>
          <w:cantSplit/>
          <w:trHeight w:val="283"/>
        </w:trPr>
        <w:tc>
          <w:tcPr>
            <w:tcW w:w="454" w:type="dxa"/>
            <w:vMerge/>
            <w:vAlign w:val="center"/>
            <w:hideMark/>
          </w:tcPr>
          <w:p w14:paraId="0F9F251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75E711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ean</w:t>
            </w:r>
          </w:p>
        </w:tc>
        <w:tc>
          <w:tcPr>
            <w:tcW w:w="1193" w:type="dxa"/>
            <w:vAlign w:val="center"/>
            <w:hideMark/>
          </w:tcPr>
          <w:p w14:paraId="2D247C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2</w:t>
            </w:r>
          </w:p>
        </w:tc>
        <w:tc>
          <w:tcPr>
            <w:tcW w:w="5195" w:type="dxa"/>
            <w:noWrap/>
            <w:vAlign w:val="center"/>
            <w:hideMark/>
          </w:tcPr>
          <w:p w14:paraId="6BBEC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r Mittelwert der Minutenrenditen</w:t>
            </w:r>
          </w:p>
        </w:tc>
      </w:tr>
      <w:tr w:rsidR="00967392" w:rsidRPr="00967392" w14:paraId="03F3EE48" w14:textId="77777777" w:rsidTr="00967392">
        <w:trPr>
          <w:cantSplit/>
          <w:trHeight w:val="283"/>
        </w:trPr>
        <w:tc>
          <w:tcPr>
            <w:tcW w:w="454" w:type="dxa"/>
            <w:vMerge/>
            <w:vAlign w:val="center"/>
            <w:hideMark/>
          </w:tcPr>
          <w:p w14:paraId="43B5239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7244B5A"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AD</w:t>
            </w:r>
          </w:p>
        </w:tc>
        <w:tc>
          <w:tcPr>
            <w:tcW w:w="1193" w:type="dxa"/>
            <w:vAlign w:val="center"/>
            <w:hideMark/>
          </w:tcPr>
          <w:p w14:paraId="666B8533"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90</w:t>
            </w:r>
          </w:p>
        </w:tc>
        <w:tc>
          <w:tcPr>
            <w:tcW w:w="5195" w:type="dxa"/>
            <w:noWrap/>
            <w:vAlign w:val="center"/>
            <w:hideMark/>
          </w:tcPr>
          <w:p w14:paraId="45E1D6A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 mittlere absolute Abweichung der Minutenrenditen</w:t>
            </w:r>
          </w:p>
        </w:tc>
      </w:tr>
      <w:tr w:rsidR="00967392" w:rsidRPr="00967392" w14:paraId="3E0F777C" w14:textId="77777777" w:rsidTr="00967392">
        <w:trPr>
          <w:cantSplit/>
          <w:trHeight w:val="283"/>
        </w:trPr>
        <w:tc>
          <w:tcPr>
            <w:tcW w:w="454" w:type="dxa"/>
            <w:vMerge/>
            <w:vAlign w:val="center"/>
            <w:hideMark/>
          </w:tcPr>
          <w:p w14:paraId="4008E313"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FFC1C1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3</w:t>
            </w:r>
          </w:p>
        </w:tc>
        <w:tc>
          <w:tcPr>
            <w:tcW w:w="1193" w:type="dxa"/>
            <w:vAlign w:val="center"/>
            <w:hideMark/>
          </w:tcPr>
          <w:p w14:paraId="75CF07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45</w:t>
            </w:r>
          </w:p>
        </w:tc>
        <w:tc>
          <w:tcPr>
            <w:tcW w:w="5195" w:type="dxa"/>
            <w:noWrap/>
            <w:vAlign w:val="center"/>
            <w:hideMark/>
          </w:tcPr>
          <w:p w14:paraId="225550F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 gruppiert nach Feature_7</w:t>
            </w:r>
          </w:p>
        </w:tc>
      </w:tr>
      <w:tr w:rsidR="00967392" w:rsidRPr="00967392" w14:paraId="4888A282" w14:textId="77777777" w:rsidTr="00967392">
        <w:trPr>
          <w:cantSplit/>
          <w:trHeight w:val="283"/>
        </w:trPr>
        <w:tc>
          <w:tcPr>
            <w:tcW w:w="454" w:type="dxa"/>
            <w:vMerge/>
            <w:vAlign w:val="center"/>
            <w:hideMark/>
          </w:tcPr>
          <w:p w14:paraId="7267978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B2CFAD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5</w:t>
            </w:r>
          </w:p>
        </w:tc>
        <w:tc>
          <w:tcPr>
            <w:tcW w:w="1193" w:type="dxa"/>
            <w:vAlign w:val="center"/>
            <w:hideMark/>
          </w:tcPr>
          <w:p w14:paraId="579F2FF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8</w:t>
            </w:r>
          </w:p>
        </w:tc>
        <w:tc>
          <w:tcPr>
            <w:tcW w:w="5195" w:type="dxa"/>
            <w:noWrap/>
            <w:vAlign w:val="center"/>
            <w:hideMark/>
          </w:tcPr>
          <w:p w14:paraId="11000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w:t>
            </w:r>
          </w:p>
        </w:tc>
      </w:tr>
      <w:tr w:rsidR="00967392" w:rsidRPr="00967392" w14:paraId="53510D0A" w14:textId="77777777" w:rsidTr="00967392">
        <w:trPr>
          <w:cantSplit/>
          <w:trHeight w:val="283"/>
        </w:trPr>
        <w:tc>
          <w:tcPr>
            <w:tcW w:w="454" w:type="dxa"/>
            <w:vMerge/>
            <w:vAlign w:val="center"/>
            <w:hideMark/>
          </w:tcPr>
          <w:p w14:paraId="3CCF384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4AF00F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6</w:t>
            </w:r>
          </w:p>
        </w:tc>
        <w:tc>
          <w:tcPr>
            <w:tcW w:w="1193" w:type="dxa"/>
            <w:vAlign w:val="center"/>
            <w:hideMark/>
          </w:tcPr>
          <w:p w14:paraId="78C3EE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18</w:t>
            </w:r>
          </w:p>
        </w:tc>
        <w:tc>
          <w:tcPr>
            <w:tcW w:w="5195" w:type="dxa"/>
            <w:noWrap/>
            <w:vAlign w:val="center"/>
            <w:hideMark/>
          </w:tcPr>
          <w:p w14:paraId="0FABF7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ittelwert der geglätteten Minutenrenditen und der nach Feature_5 gruppierten MAD X.smoothed_minute_mean * X.grouped_mad_fet_5</w:t>
            </w:r>
          </w:p>
        </w:tc>
      </w:tr>
      <w:tr w:rsidR="00967392" w:rsidRPr="00967392" w14:paraId="01B6E95D" w14:textId="77777777" w:rsidTr="00967392">
        <w:trPr>
          <w:cantSplit/>
          <w:trHeight w:val="283"/>
        </w:trPr>
        <w:tc>
          <w:tcPr>
            <w:tcW w:w="454" w:type="dxa"/>
            <w:vMerge/>
            <w:vAlign w:val="center"/>
            <w:hideMark/>
          </w:tcPr>
          <w:p w14:paraId="676E091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3602DC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7</w:t>
            </w:r>
          </w:p>
        </w:tc>
        <w:tc>
          <w:tcPr>
            <w:tcW w:w="1193" w:type="dxa"/>
            <w:vAlign w:val="center"/>
            <w:hideMark/>
          </w:tcPr>
          <w:p w14:paraId="1BC9AE8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5,12</w:t>
            </w:r>
          </w:p>
        </w:tc>
        <w:tc>
          <w:tcPr>
            <w:tcW w:w="5195" w:type="dxa"/>
            <w:noWrap/>
            <w:vAlign w:val="center"/>
            <w:hideMark/>
          </w:tcPr>
          <w:p w14:paraId="2339F69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120 Minuten und dem MAD der Minutenrenditen gruppiert nach Feature_7</w:t>
            </w:r>
          </w:p>
        </w:tc>
      </w:tr>
      <w:tr w:rsidR="00967392" w:rsidRPr="00967392" w14:paraId="5CE656C4" w14:textId="77777777" w:rsidTr="00967392">
        <w:trPr>
          <w:cantSplit/>
          <w:trHeight w:val="283"/>
        </w:trPr>
        <w:tc>
          <w:tcPr>
            <w:tcW w:w="454" w:type="dxa"/>
            <w:vMerge/>
            <w:vAlign w:val="center"/>
            <w:hideMark/>
          </w:tcPr>
          <w:p w14:paraId="61233FB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05052C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8</w:t>
            </w:r>
          </w:p>
        </w:tc>
        <w:tc>
          <w:tcPr>
            <w:tcW w:w="1193" w:type="dxa"/>
            <w:vAlign w:val="center"/>
            <w:hideMark/>
          </w:tcPr>
          <w:p w14:paraId="4483AFF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0292,61</w:t>
            </w:r>
          </w:p>
        </w:tc>
        <w:tc>
          <w:tcPr>
            <w:tcW w:w="5195" w:type="dxa"/>
            <w:noWrap/>
            <w:vAlign w:val="center"/>
            <w:hideMark/>
          </w:tcPr>
          <w:p w14:paraId="0B01BE18" w14:textId="22756CC1"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der nach Feature_7 gruppierten MAD und der nach Feature_7 gruppierten Mittelwerte der Minutenrenditen</w:t>
            </w:r>
          </w:p>
        </w:tc>
      </w:tr>
      <w:tr w:rsidR="00967392" w:rsidRPr="00967392" w14:paraId="534CB696" w14:textId="77777777" w:rsidTr="00967392">
        <w:trPr>
          <w:cantSplit/>
          <w:trHeight w:val="283"/>
        </w:trPr>
        <w:tc>
          <w:tcPr>
            <w:tcW w:w="454" w:type="dxa"/>
            <w:vMerge w:val="restart"/>
            <w:noWrap/>
            <w:textDirection w:val="btLr"/>
            <w:vAlign w:val="center"/>
            <w:hideMark/>
          </w:tcPr>
          <w:p w14:paraId="0B9B71F3"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Two</w:t>
            </w:r>
          </w:p>
        </w:tc>
        <w:tc>
          <w:tcPr>
            <w:tcW w:w="2651" w:type="dxa"/>
            <w:vAlign w:val="center"/>
            <w:hideMark/>
          </w:tcPr>
          <w:p w14:paraId="656F3B76"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20</w:t>
            </w:r>
          </w:p>
        </w:tc>
        <w:tc>
          <w:tcPr>
            <w:tcW w:w="1193" w:type="dxa"/>
            <w:vAlign w:val="center"/>
            <w:hideMark/>
          </w:tcPr>
          <w:p w14:paraId="774902F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52,21</w:t>
            </w:r>
          </w:p>
        </w:tc>
        <w:tc>
          <w:tcPr>
            <w:tcW w:w="5195" w:type="dxa"/>
            <w:noWrap/>
            <w:vAlign w:val="center"/>
            <w:hideMark/>
          </w:tcPr>
          <w:p w14:paraId="4702D9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E der 120 Minutenrenditen, der Periodenrendite der letzten 5 Minuten und dem Mittelwert der Periodenrendite gruppiert nach Zeitpunkten (Feature_7)</w:t>
            </w:r>
          </w:p>
        </w:tc>
      </w:tr>
      <w:tr w:rsidR="00967392" w:rsidRPr="00967392" w14:paraId="7A0CACB7" w14:textId="77777777" w:rsidTr="00967392">
        <w:trPr>
          <w:cantSplit/>
          <w:trHeight w:val="283"/>
        </w:trPr>
        <w:tc>
          <w:tcPr>
            <w:tcW w:w="454" w:type="dxa"/>
            <w:vMerge/>
            <w:vAlign w:val="center"/>
            <w:hideMark/>
          </w:tcPr>
          <w:p w14:paraId="4105788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9EE8DD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18</w:t>
            </w:r>
          </w:p>
        </w:tc>
        <w:tc>
          <w:tcPr>
            <w:tcW w:w="1193" w:type="dxa"/>
            <w:vAlign w:val="center"/>
            <w:hideMark/>
          </w:tcPr>
          <w:p w14:paraId="1FC3678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2951,93</w:t>
            </w:r>
          </w:p>
        </w:tc>
        <w:tc>
          <w:tcPr>
            <w:tcW w:w="5195" w:type="dxa"/>
            <w:noWrap/>
            <w:vAlign w:val="center"/>
            <w:hideMark/>
          </w:tcPr>
          <w:p w14:paraId="2667E0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der Periodenrendite der letzten 5 Minuten und dem Mittelwert der Minuten gruppiert nach Zeitpunkten</w:t>
            </w:r>
          </w:p>
        </w:tc>
      </w:tr>
      <w:tr w:rsidR="00967392" w:rsidRPr="00967392" w14:paraId="63A03BEA" w14:textId="77777777" w:rsidTr="00967392">
        <w:trPr>
          <w:cantSplit/>
          <w:trHeight w:val="283"/>
        </w:trPr>
        <w:tc>
          <w:tcPr>
            <w:tcW w:w="454" w:type="dxa"/>
            <w:vMerge/>
            <w:vAlign w:val="center"/>
            <w:hideMark/>
          </w:tcPr>
          <w:p w14:paraId="534AEAE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38F7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 x8</w:t>
            </w:r>
          </w:p>
        </w:tc>
        <w:tc>
          <w:tcPr>
            <w:tcW w:w="1193" w:type="dxa"/>
            <w:vAlign w:val="center"/>
            <w:hideMark/>
          </w:tcPr>
          <w:p w14:paraId="7B42B9D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7,67</w:t>
            </w:r>
          </w:p>
        </w:tc>
        <w:tc>
          <w:tcPr>
            <w:tcW w:w="5195" w:type="dxa"/>
            <w:noWrap/>
            <w:vAlign w:val="center"/>
            <w:hideMark/>
          </w:tcPr>
          <w:p w14:paraId="49E14EFE" w14:textId="7AB2D70C"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m MAD der letzten 15 Minutenrenditen, der Periodenrendite der letzten 10 Minuten und dem Mittelwert der </w:t>
            </w:r>
            <w:r>
              <w:rPr>
                <w:rFonts w:eastAsia="Times New Roman" w:cs="Arial"/>
                <w:color w:val="000000"/>
                <w:sz w:val="18"/>
                <w:szCs w:val="18"/>
                <w:lang w:eastAsia="de-DE"/>
              </w:rPr>
              <w:t>v</w:t>
            </w:r>
            <w:r w:rsidRPr="00967392">
              <w:rPr>
                <w:rFonts w:eastAsia="Times New Roman" w:cs="Arial"/>
                <w:color w:val="000000"/>
                <w:sz w:val="18"/>
                <w:szCs w:val="18"/>
                <w:lang w:eastAsia="de-DE"/>
              </w:rPr>
              <w:t>ergangenen Tagesrendite Ret_MinusOne gruppiert nach Zeitpunkten</w:t>
            </w:r>
          </w:p>
        </w:tc>
      </w:tr>
      <w:tr w:rsidR="00967392" w:rsidRPr="00967392" w14:paraId="6223F92A" w14:textId="77777777" w:rsidTr="00967392">
        <w:trPr>
          <w:cantSplit/>
          <w:trHeight w:val="283"/>
        </w:trPr>
        <w:tc>
          <w:tcPr>
            <w:tcW w:w="454" w:type="dxa"/>
            <w:vMerge/>
            <w:vAlign w:val="center"/>
            <w:hideMark/>
          </w:tcPr>
          <w:p w14:paraId="1527717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53822C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19</w:t>
            </w:r>
          </w:p>
        </w:tc>
        <w:tc>
          <w:tcPr>
            <w:tcW w:w="1193" w:type="dxa"/>
            <w:vAlign w:val="center"/>
            <w:hideMark/>
          </w:tcPr>
          <w:p w14:paraId="759A98C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34,53</w:t>
            </w:r>
          </w:p>
        </w:tc>
        <w:tc>
          <w:tcPr>
            <w:tcW w:w="5195" w:type="dxa"/>
            <w:noWrap/>
            <w:vAlign w:val="center"/>
            <w:hideMark/>
          </w:tcPr>
          <w:p w14:paraId="46E534B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nach Feature_5 gruppierte MAD von Ret_MinusOne und nach Zeitpunkt gruppierte MAD der Minutenrenditen</w:t>
            </w:r>
          </w:p>
        </w:tc>
      </w:tr>
      <w:tr w:rsidR="00967392" w:rsidRPr="00967392" w14:paraId="579BE84B" w14:textId="77777777" w:rsidTr="00967392">
        <w:trPr>
          <w:cantSplit/>
          <w:trHeight w:val="283"/>
        </w:trPr>
        <w:tc>
          <w:tcPr>
            <w:tcW w:w="454" w:type="dxa"/>
            <w:vMerge/>
            <w:vAlign w:val="center"/>
            <w:hideMark/>
          </w:tcPr>
          <w:p w14:paraId="191AB24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36F8F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21</w:t>
            </w:r>
          </w:p>
        </w:tc>
        <w:tc>
          <w:tcPr>
            <w:tcW w:w="1193" w:type="dxa"/>
            <w:vAlign w:val="center"/>
            <w:hideMark/>
          </w:tcPr>
          <w:p w14:paraId="47FA9A3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18</w:t>
            </w:r>
          </w:p>
        </w:tc>
        <w:tc>
          <w:tcPr>
            <w:tcW w:w="5195" w:type="dxa"/>
            <w:noWrap/>
            <w:vAlign w:val="center"/>
            <w:hideMark/>
          </w:tcPr>
          <w:p w14:paraId="73F9F79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nach Feature_5 gruppierten Ret_MinusOne und der MAD der Periodenrendite der Minuten zu einem Zeitpunkt</w:t>
            </w:r>
          </w:p>
        </w:tc>
      </w:tr>
      <w:tr w:rsidR="00967392" w:rsidRPr="00967392" w14:paraId="4A022E2E" w14:textId="77777777" w:rsidTr="00967392">
        <w:trPr>
          <w:cantSplit/>
          <w:trHeight w:val="283"/>
        </w:trPr>
        <w:tc>
          <w:tcPr>
            <w:tcW w:w="454" w:type="dxa"/>
            <w:vMerge/>
            <w:vAlign w:val="center"/>
            <w:hideMark/>
          </w:tcPr>
          <w:p w14:paraId="132B651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2D1965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21</w:t>
            </w:r>
          </w:p>
        </w:tc>
        <w:tc>
          <w:tcPr>
            <w:tcW w:w="1193" w:type="dxa"/>
            <w:vAlign w:val="center"/>
            <w:hideMark/>
          </w:tcPr>
          <w:p w14:paraId="3D808A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74A57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Periodenrendite der Minuten zu einem Zeitpunkt</w:t>
            </w:r>
          </w:p>
        </w:tc>
      </w:tr>
      <w:tr w:rsidR="00967392" w:rsidRPr="00967392" w14:paraId="1E87D49A" w14:textId="77777777" w:rsidTr="00967392">
        <w:trPr>
          <w:cantSplit/>
          <w:trHeight w:val="283"/>
        </w:trPr>
        <w:tc>
          <w:tcPr>
            <w:tcW w:w="454" w:type="dxa"/>
            <w:vMerge/>
            <w:vAlign w:val="center"/>
            <w:hideMark/>
          </w:tcPr>
          <w:p w14:paraId="50B2852F"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BAC3A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19</w:t>
            </w:r>
          </w:p>
        </w:tc>
        <w:tc>
          <w:tcPr>
            <w:tcW w:w="1193" w:type="dxa"/>
            <w:vAlign w:val="center"/>
            <w:hideMark/>
          </w:tcPr>
          <w:p w14:paraId="4940FC4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50</w:t>
            </w:r>
          </w:p>
        </w:tc>
        <w:tc>
          <w:tcPr>
            <w:tcW w:w="5195" w:type="dxa"/>
            <w:noWrap/>
            <w:vAlign w:val="center"/>
            <w:hideMark/>
          </w:tcPr>
          <w:p w14:paraId="5D1C37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Minutenrenditen zu einem Zeitpunkt</w:t>
            </w:r>
          </w:p>
        </w:tc>
      </w:tr>
      <w:tr w:rsidR="00967392" w:rsidRPr="00967392" w14:paraId="6EF40737" w14:textId="77777777" w:rsidTr="00967392">
        <w:trPr>
          <w:cantSplit/>
          <w:trHeight w:val="283"/>
        </w:trPr>
        <w:tc>
          <w:tcPr>
            <w:tcW w:w="454" w:type="dxa"/>
            <w:vMerge/>
            <w:vAlign w:val="center"/>
            <w:hideMark/>
          </w:tcPr>
          <w:p w14:paraId="5BF3D6A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47EEC8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 x21</w:t>
            </w:r>
          </w:p>
        </w:tc>
        <w:tc>
          <w:tcPr>
            <w:tcW w:w="1193" w:type="dxa"/>
            <w:vAlign w:val="center"/>
            <w:hideMark/>
          </w:tcPr>
          <w:p w14:paraId="04440C4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41,31</w:t>
            </w:r>
          </w:p>
        </w:tc>
        <w:tc>
          <w:tcPr>
            <w:tcW w:w="5195" w:type="dxa"/>
            <w:noWrap/>
            <w:vAlign w:val="center"/>
            <w:hideMark/>
          </w:tcPr>
          <w:p w14:paraId="4197932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Periodenrendite der Minuten zu einem Zeitpunkt und der MAD der Minutenrenditen zu dem gleichen Zeitpunkt</w:t>
            </w:r>
          </w:p>
        </w:tc>
      </w:tr>
      <w:tr w:rsidR="00967392" w:rsidRPr="00967392" w14:paraId="325E97B9" w14:textId="77777777" w:rsidTr="00967392">
        <w:trPr>
          <w:cantSplit/>
          <w:trHeight w:val="283"/>
        </w:trPr>
        <w:tc>
          <w:tcPr>
            <w:tcW w:w="454" w:type="dxa"/>
            <w:vMerge/>
            <w:vAlign w:val="center"/>
            <w:hideMark/>
          </w:tcPr>
          <w:p w14:paraId="22C5CBF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92E3CF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w:t>
            </w:r>
          </w:p>
        </w:tc>
        <w:tc>
          <w:tcPr>
            <w:tcW w:w="1193" w:type="dxa"/>
            <w:vAlign w:val="center"/>
            <w:hideMark/>
          </w:tcPr>
          <w:p w14:paraId="1DE583B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39</w:t>
            </w:r>
          </w:p>
        </w:tc>
        <w:tc>
          <w:tcPr>
            <w:tcW w:w="5195" w:type="dxa"/>
            <w:noWrap/>
            <w:vAlign w:val="center"/>
            <w:hideMark/>
          </w:tcPr>
          <w:p w14:paraId="08FB790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Minutenrenditen an einem Zeitpunkt</w:t>
            </w:r>
          </w:p>
        </w:tc>
      </w:tr>
      <w:tr w:rsidR="00967392" w:rsidRPr="00967392" w14:paraId="22BBDA00" w14:textId="77777777" w:rsidTr="00967392">
        <w:trPr>
          <w:cantSplit/>
          <w:trHeight w:val="283"/>
        </w:trPr>
        <w:tc>
          <w:tcPr>
            <w:tcW w:w="454" w:type="dxa"/>
            <w:vMerge/>
            <w:vAlign w:val="center"/>
            <w:hideMark/>
          </w:tcPr>
          <w:p w14:paraId="71EF650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804A38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2</w:t>
            </w:r>
          </w:p>
        </w:tc>
        <w:tc>
          <w:tcPr>
            <w:tcW w:w="1193" w:type="dxa"/>
            <w:vAlign w:val="center"/>
            <w:hideMark/>
          </w:tcPr>
          <w:p w14:paraId="35032D9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4</w:t>
            </w:r>
          </w:p>
        </w:tc>
        <w:tc>
          <w:tcPr>
            <w:tcW w:w="5195" w:type="dxa"/>
            <w:noWrap/>
            <w:vAlign w:val="center"/>
            <w:hideMark/>
          </w:tcPr>
          <w:p w14:paraId="55F7E93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 (quadriert)</w:t>
            </w:r>
          </w:p>
        </w:tc>
      </w:tr>
      <w:tr w:rsidR="00967392" w:rsidRPr="00967392" w14:paraId="2FFF7113" w14:textId="77777777" w:rsidTr="00967392">
        <w:trPr>
          <w:cantSplit/>
          <w:trHeight w:val="283"/>
        </w:trPr>
        <w:tc>
          <w:tcPr>
            <w:tcW w:w="454" w:type="dxa"/>
            <w:vMerge/>
            <w:vAlign w:val="center"/>
            <w:hideMark/>
          </w:tcPr>
          <w:p w14:paraId="1BA6E9C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D62239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w:t>
            </w:r>
          </w:p>
        </w:tc>
        <w:tc>
          <w:tcPr>
            <w:tcW w:w="1193" w:type="dxa"/>
            <w:vAlign w:val="center"/>
            <w:hideMark/>
          </w:tcPr>
          <w:p w14:paraId="68FD5F6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2</w:t>
            </w:r>
          </w:p>
        </w:tc>
        <w:tc>
          <w:tcPr>
            <w:tcW w:w="5195" w:type="dxa"/>
            <w:noWrap/>
            <w:vAlign w:val="center"/>
            <w:hideMark/>
          </w:tcPr>
          <w:p w14:paraId="5B42E2B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w:t>
            </w:r>
          </w:p>
        </w:tc>
      </w:tr>
      <w:tr w:rsidR="00967392" w:rsidRPr="00967392" w14:paraId="5AB4D8A7" w14:textId="77777777" w:rsidTr="00967392">
        <w:trPr>
          <w:cantSplit/>
          <w:trHeight w:val="283"/>
        </w:trPr>
        <w:tc>
          <w:tcPr>
            <w:tcW w:w="454" w:type="dxa"/>
            <w:vMerge/>
            <w:vAlign w:val="center"/>
            <w:hideMark/>
          </w:tcPr>
          <w:p w14:paraId="75A1B86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82BFA5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2</w:t>
            </w:r>
          </w:p>
        </w:tc>
        <w:tc>
          <w:tcPr>
            <w:tcW w:w="1193" w:type="dxa"/>
            <w:vAlign w:val="center"/>
            <w:hideMark/>
          </w:tcPr>
          <w:p w14:paraId="2A30D5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6109,17</w:t>
            </w:r>
          </w:p>
        </w:tc>
        <w:tc>
          <w:tcPr>
            <w:tcW w:w="5195" w:type="dxa"/>
            <w:noWrap/>
            <w:vAlign w:val="center"/>
            <w:hideMark/>
          </w:tcPr>
          <w:p w14:paraId="2E85B6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Zeitpunkt gruppierte MAD der Minutenrenditen quadriert</w:t>
            </w:r>
          </w:p>
        </w:tc>
      </w:tr>
      <w:tr w:rsidR="00967392" w:rsidRPr="00967392" w14:paraId="477D3DAD" w14:textId="77777777" w:rsidTr="00967392">
        <w:trPr>
          <w:cantSplit/>
          <w:trHeight w:val="283"/>
        </w:trPr>
        <w:tc>
          <w:tcPr>
            <w:tcW w:w="454" w:type="dxa"/>
            <w:vMerge/>
            <w:vAlign w:val="center"/>
            <w:hideMark/>
          </w:tcPr>
          <w:p w14:paraId="66E8631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D92A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18</w:t>
            </w:r>
          </w:p>
        </w:tc>
        <w:tc>
          <w:tcPr>
            <w:tcW w:w="1193" w:type="dxa"/>
            <w:vAlign w:val="center"/>
            <w:hideMark/>
          </w:tcPr>
          <w:p w14:paraId="7B60578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39,48</w:t>
            </w:r>
          </w:p>
        </w:tc>
        <w:tc>
          <w:tcPr>
            <w:tcW w:w="5195" w:type="dxa"/>
            <w:noWrap/>
            <w:vAlign w:val="center"/>
            <w:hideMark/>
          </w:tcPr>
          <w:p w14:paraId="3A0AB2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Summe der letzten beiden Minutenrenditen und dem Mittelwert der Minutenrenditen zu einem Zeitpunkt</w:t>
            </w:r>
          </w:p>
        </w:tc>
      </w:tr>
      <w:tr w:rsidR="00967392" w:rsidRPr="00967392" w14:paraId="01D41E7B" w14:textId="77777777" w:rsidTr="00967392">
        <w:trPr>
          <w:cantSplit/>
          <w:trHeight w:val="283"/>
        </w:trPr>
        <w:tc>
          <w:tcPr>
            <w:tcW w:w="454" w:type="dxa"/>
            <w:vMerge/>
            <w:vAlign w:val="center"/>
            <w:hideMark/>
          </w:tcPr>
          <w:p w14:paraId="2AB3EAD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3442D0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20</w:t>
            </w:r>
          </w:p>
        </w:tc>
        <w:tc>
          <w:tcPr>
            <w:tcW w:w="1193" w:type="dxa"/>
            <w:vAlign w:val="center"/>
            <w:hideMark/>
          </w:tcPr>
          <w:p w14:paraId="797FCB2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49</w:t>
            </w:r>
          </w:p>
        </w:tc>
        <w:tc>
          <w:tcPr>
            <w:tcW w:w="5195" w:type="dxa"/>
            <w:noWrap/>
            <w:vAlign w:val="center"/>
            <w:hideMark/>
          </w:tcPr>
          <w:p w14:paraId="36A20CDC" w14:textId="6B96DE1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r Summe der </w:t>
            </w:r>
            <w:r>
              <w:rPr>
                <w:rFonts w:eastAsia="Times New Roman" w:cs="Arial"/>
                <w:color w:val="000000"/>
                <w:sz w:val="18"/>
                <w:szCs w:val="18"/>
                <w:lang w:eastAsia="de-DE"/>
              </w:rPr>
              <w:t>l</w:t>
            </w:r>
            <w:r w:rsidRPr="00967392">
              <w:rPr>
                <w:rFonts w:eastAsia="Times New Roman" w:cs="Arial"/>
                <w:color w:val="000000"/>
                <w:sz w:val="18"/>
                <w:szCs w:val="18"/>
                <w:lang w:eastAsia="de-DE"/>
              </w:rPr>
              <w:t>etzten beiden Minutenrenditen und der Summer der Minutenrenditen zu einem Zeitpunkt</w:t>
            </w:r>
          </w:p>
        </w:tc>
      </w:tr>
      <w:tr w:rsidR="00967392" w:rsidRPr="00967392" w14:paraId="0AE611ED" w14:textId="77777777" w:rsidTr="00967392">
        <w:trPr>
          <w:cantSplit/>
          <w:trHeight w:val="283"/>
        </w:trPr>
        <w:tc>
          <w:tcPr>
            <w:tcW w:w="454" w:type="dxa"/>
            <w:vMerge/>
            <w:vAlign w:val="center"/>
            <w:hideMark/>
          </w:tcPr>
          <w:p w14:paraId="41A1FDE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E96104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0^2</w:t>
            </w:r>
          </w:p>
        </w:tc>
        <w:tc>
          <w:tcPr>
            <w:tcW w:w="1193" w:type="dxa"/>
            <w:vAlign w:val="center"/>
            <w:hideMark/>
          </w:tcPr>
          <w:p w14:paraId="5DFBA60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2</w:t>
            </w:r>
          </w:p>
        </w:tc>
        <w:tc>
          <w:tcPr>
            <w:tcW w:w="5195" w:type="dxa"/>
            <w:noWrap/>
            <w:vAlign w:val="center"/>
            <w:hideMark/>
          </w:tcPr>
          <w:p w14:paraId="1A1DF8F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umme der Minutenrenditen zu einem Zeitpunkt (quadriert)</w:t>
            </w:r>
          </w:p>
        </w:tc>
      </w:tr>
    </w:tbl>
    <w:p w14:paraId="1E6BCBF1" w14:textId="5EACE942" w:rsidR="00967392" w:rsidRPr="00967392" w:rsidRDefault="00BA0D52" w:rsidP="00967392">
      <w:pPr>
        <w:pStyle w:val="berschrift2"/>
      </w:pPr>
      <w:r>
        <w:br w:type="page"/>
      </w:r>
    </w:p>
    <w:p w14:paraId="0207E60B" w14:textId="5DE269DC" w:rsidR="00E96ED7" w:rsidRDefault="00E96ED7" w:rsidP="00E96ED7">
      <w:pPr>
        <w:pStyle w:val="berschrift1"/>
      </w:pPr>
      <w:bookmarkStart w:id="82" w:name="_Toc523318466"/>
      <w:r w:rsidRPr="00E96ED7">
        <w:lastRenderedPageBreak/>
        <w:t>Eidesstattliche Erklärung</w:t>
      </w:r>
      <w:bookmarkEnd w:id="82"/>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67C9959B"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FD144F">
        <w:rPr>
          <w:noProof/>
        </w:rPr>
        <w:t>30.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8E7A7D">
      <w:footerReference w:type="even" r:id="rId28"/>
      <w:footerReference w:type="default" r:id="rId29"/>
      <w:pgSz w:w="11906" w:h="16838"/>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DF7EA" w14:textId="77777777" w:rsidR="00202A08" w:rsidRDefault="00202A08" w:rsidP="00185ED2">
      <w:pPr>
        <w:spacing w:after="0" w:line="240" w:lineRule="auto"/>
      </w:pPr>
      <w:r>
        <w:separator/>
      </w:r>
    </w:p>
  </w:endnote>
  <w:endnote w:type="continuationSeparator" w:id="0">
    <w:p w14:paraId="668B0D90" w14:textId="77777777" w:rsidR="00202A08" w:rsidRDefault="00202A08"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584229"/>
      <w:docPartObj>
        <w:docPartGallery w:val="Page Numbers (Bottom of Page)"/>
        <w:docPartUnique/>
      </w:docPartObj>
    </w:sdtPr>
    <w:sdtContent>
      <w:p w14:paraId="6B0EEFAB" w14:textId="18D1D721" w:rsidR="00AA093C" w:rsidRDefault="00AA093C">
        <w:pPr>
          <w:pStyle w:val="Fuzeile"/>
        </w:pPr>
        <w:r>
          <w:fldChar w:fldCharType="begin"/>
        </w:r>
        <w:r>
          <w:instrText>PAGE   \* MERGEFORMAT</w:instrText>
        </w:r>
        <w:r>
          <w:fldChar w:fldCharType="separate"/>
        </w:r>
        <w:r>
          <w:t>2</w:t>
        </w:r>
        <w:r>
          <w:fldChar w:fldCharType="end"/>
        </w:r>
      </w:p>
    </w:sdtContent>
  </w:sdt>
  <w:p w14:paraId="620C73DE" w14:textId="77777777" w:rsidR="00AA093C" w:rsidRDefault="00AA093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275171"/>
      <w:docPartObj>
        <w:docPartGallery w:val="Page Numbers (Bottom of Page)"/>
        <w:docPartUnique/>
      </w:docPartObj>
    </w:sdtPr>
    <w:sdtContent>
      <w:p w14:paraId="1E8F2442" w14:textId="591DFFFC" w:rsidR="00AA093C" w:rsidRDefault="00AA093C">
        <w:pPr>
          <w:pStyle w:val="Fuzeile"/>
          <w:jc w:val="center"/>
        </w:pPr>
        <w:r>
          <w:fldChar w:fldCharType="begin"/>
        </w:r>
        <w:r>
          <w:instrText>PAGE   \* MERGEFORMAT</w:instrText>
        </w:r>
        <w:r>
          <w:fldChar w:fldCharType="separate"/>
        </w:r>
        <w:r>
          <w:rPr>
            <w:noProof/>
          </w:rPr>
          <w:t>2</w:t>
        </w:r>
        <w:r>
          <w:fldChar w:fldCharType="end"/>
        </w:r>
      </w:p>
    </w:sdtContent>
  </w:sdt>
  <w:p w14:paraId="50771640" w14:textId="77777777" w:rsidR="00AA093C" w:rsidRDefault="00AA093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96468" w14:textId="77777777" w:rsidR="00202A08" w:rsidRDefault="00202A08" w:rsidP="00185ED2">
      <w:pPr>
        <w:spacing w:after="0" w:line="240" w:lineRule="auto"/>
      </w:pPr>
      <w:r>
        <w:separator/>
      </w:r>
    </w:p>
  </w:footnote>
  <w:footnote w:type="continuationSeparator" w:id="0">
    <w:p w14:paraId="1B33053B" w14:textId="77777777" w:rsidR="00202A08" w:rsidRDefault="00202A08"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4170"/>
    <w:rsid w:val="00000A94"/>
    <w:rsid w:val="0000149D"/>
    <w:rsid w:val="00004D02"/>
    <w:rsid w:val="00005922"/>
    <w:rsid w:val="000076DB"/>
    <w:rsid w:val="00013C32"/>
    <w:rsid w:val="00022BEC"/>
    <w:rsid w:val="000241F9"/>
    <w:rsid w:val="00024648"/>
    <w:rsid w:val="000250AD"/>
    <w:rsid w:val="00025D86"/>
    <w:rsid w:val="000313D8"/>
    <w:rsid w:val="000320B7"/>
    <w:rsid w:val="00034B07"/>
    <w:rsid w:val="00041BC5"/>
    <w:rsid w:val="00047038"/>
    <w:rsid w:val="000542F3"/>
    <w:rsid w:val="00055732"/>
    <w:rsid w:val="00060681"/>
    <w:rsid w:val="00065881"/>
    <w:rsid w:val="00066B4D"/>
    <w:rsid w:val="00070026"/>
    <w:rsid w:val="00072B7B"/>
    <w:rsid w:val="00076D53"/>
    <w:rsid w:val="000833DA"/>
    <w:rsid w:val="000862F2"/>
    <w:rsid w:val="000901E5"/>
    <w:rsid w:val="00096742"/>
    <w:rsid w:val="00096C5C"/>
    <w:rsid w:val="000A0262"/>
    <w:rsid w:val="000A0513"/>
    <w:rsid w:val="000A7214"/>
    <w:rsid w:val="000B37AD"/>
    <w:rsid w:val="000B45B3"/>
    <w:rsid w:val="000B5B77"/>
    <w:rsid w:val="000B6FC0"/>
    <w:rsid w:val="000C1E55"/>
    <w:rsid w:val="000C5F60"/>
    <w:rsid w:val="000C5F77"/>
    <w:rsid w:val="000D1384"/>
    <w:rsid w:val="000D661C"/>
    <w:rsid w:val="000D7020"/>
    <w:rsid w:val="000E0135"/>
    <w:rsid w:val="000E2163"/>
    <w:rsid w:val="000E5626"/>
    <w:rsid w:val="000E5F8E"/>
    <w:rsid w:val="000E771D"/>
    <w:rsid w:val="000F5397"/>
    <w:rsid w:val="000F762F"/>
    <w:rsid w:val="00102DC4"/>
    <w:rsid w:val="001035C2"/>
    <w:rsid w:val="001102C2"/>
    <w:rsid w:val="00110D71"/>
    <w:rsid w:val="00114AB7"/>
    <w:rsid w:val="00116731"/>
    <w:rsid w:val="00122A2F"/>
    <w:rsid w:val="00125DC9"/>
    <w:rsid w:val="00132AF4"/>
    <w:rsid w:val="00133F0B"/>
    <w:rsid w:val="00141135"/>
    <w:rsid w:val="00145D38"/>
    <w:rsid w:val="00146E44"/>
    <w:rsid w:val="0014703A"/>
    <w:rsid w:val="0015714A"/>
    <w:rsid w:val="00157466"/>
    <w:rsid w:val="001578C9"/>
    <w:rsid w:val="00160A22"/>
    <w:rsid w:val="00162953"/>
    <w:rsid w:val="00162F32"/>
    <w:rsid w:val="001662F1"/>
    <w:rsid w:val="00170711"/>
    <w:rsid w:val="00170C34"/>
    <w:rsid w:val="00176904"/>
    <w:rsid w:val="00181E8C"/>
    <w:rsid w:val="00184525"/>
    <w:rsid w:val="00184A96"/>
    <w:rsid w:val="0018550C"/>
    <w:rsid w:val="00185ED2"/>
    <w:rsid w:val="001864D9"/>
    <w:rsid w:val="00191525"/>
    <w:rsid w:val="00193DF7"/>
    <w:rsid w:val="00197313"/>
    <w:rsid w:val="001B2FB4"/>
    <w:rsid w:val="001C3178"/>
    <w:rsid w:val="001C3D9C"/>
    <w:rsid w:val="001C605A"/>
    <w:rsid w:val="001C6B18"/>
    <w:rsid w:val="001D0ED7"/>
    <w:rsid w:val="001D1873"/>
    <w:rsid w:val="001D2F05"/>
    <w:rsid w:val="001E0932"/>
    <w:rsid w:val="001F0370"/>
    <w:rsid w:val="001F0F96"/>
    <w:rsid w:val="001F275D"/>
    <w:rsid w:val="001F4585"/>
    <w:rsid w:val="001F4F5F"/>
    <w:rsid w:val="001F6C20"/>
    <w:rsid w:val="002013D7"/>
    <w:rsid w:val="00201820"/>
    <w:rsid w:val="00201B89"/>
    <w:rsid w:val="00202A08"/>
    <w:rsid w:val="00203BC1"/>
    <w:rsid w:val="00210AE8"/>
    <w:rsid w:val="0021347F"/>
    <w:rsid w:val="00227A29"/>
    <w:rsid w:val="002314E8"/>
    <w:rsid w:val="00233DAE"/>
    <w:rsid w:val="00245FA1"/>
    <w:rsid w:val="002475F7"/>
    <w:rsid w:val="0025446B"/>
    <w:rsid w:val="00260AA4"/>
    <w:rsid w:val="00261B3A"/>
    <w:rsid w:val="00272D38"/>
    <w:rsid w:val="00272FEE"/>
    <w:rsid w:val="002933E1"/>
    <w:rsid w:val="002A18C0"/>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47"/>
    <w:rsid w:val="0030376A"/>
    <w:rsid w:val="00305051"/>
    <w:rsid w:val="003072D1"/>
    <w:rsid w:val="00310ED8"/>
    <w:rsid w:val="00326908"/>
    <w:rsid w:val="0033156F"/>
    <w:rsid w:val="00333DE3"/>
    <w:rsid w:val="0033489A"/>
    <w:rsid w:val="00340A69"/>
    <w:rsid w:val="003413C6"/>
    <w:rsid w:val="00344170"/>
    <w:rsid w:val="003537DC"/>
    <w:rsid w:val="00360C9E"/>
    <w:rsid w:val="0036376D"/>
    <w:rsid w:val="003667CB"/>
    <w:rsid w:val="003670AD"/>
    <w:rsid w:val="00374472"/>
    <w:rsid w:val="0037538E"/>
    <w:rsid w:val="0037795B"/>
    <w:rsid w:val="00380AE7"/>
    <w:rsid w:val="00381AAD"/>
    <w:rsid w:val="00386D79"/>
    <w:rsid w:val="003977CC"/>
    <w:rsid w:val="00397E4B"/>
    <w:rsid w:val="003A0EA5"/>
    <w:rsid w:val="003A17DB"/>
    <w:rsid w:val="003A40D0"/>
    <w:rsid w:val="003A4C5A"/>
    <w:rsid w:val="003A5DB4"/>
    <w:rsid w:val="003A6843"/>
    <w:rsid w:val="003C1CED"/>
    <w:rsid w:val="003C3A9E"/>
    <w:rsid w:val="003C47C5"/>
    <w:rsid w:val="003C5076"/>
    <w:rsid w:val="003C731C"/>
    <w:rsid w:val="003D0D8E"/>
    <w:rsid w:val="003D1431"/>
    <w:rsid w:val="003D195B"/>
    <w:rsid w:val="003E221F"/>
    <w:rsid w:val="003E48FF"/>
    <w:rsid w:val="003E5C04"/>
    <w:rsid w:val="003F26C7"/>
    <w:rsid w:val="003F505E"/>
    <w:rsid w:val="003F5D2B"/>
    <w:rsid w:val="003F60EC"/>
    <w:rsid w:val="00401F08"/>
    <w:rsid w:val="00411F50"/>
    <w:rsid w:val="004220C6"/>
    <w:rsid w:val="0042222D"/>
    <w:rsid w:val="00430218"/>
    <w:rsid w:val="0043119F"/>
    <w:rsid w:val="0043501E"/>
    <w:rsid w:val="00443E9B"/>
    <w:rsid w:val="0044403E"/>
    <w:rsid w:val="00454EDD"/>
    <w:rsid w:val="0045644E"/>
    <w:rsid w:val="00460F9D"/>
    <w:rsid w:val="00464EA2"/>
    <w:rsid w:val="00471F5E"/>
    <w:rsid w:val="00473743"/>
    <w:rsid w:val="00474A54"/>
    <w:rsid w:val="00475B42"/>
    <w:rsid w:val="00480B46"/>
    <w:rsid w:val="00490202"/>
    <w:rsid w:val="00491C7B"/>
    <w:rsid w:val="00491CE5"/>
    <w:rsid w:val="0049483A"/>
    <w:rsid w:val="0049648C"/>
    <w:rsid w:val="00496F58"/>
    <w:rsid w:val="004A5245"/>
    <w:rsid w:val="004A59E0"/>
    <w:rsid w:val="004B261A"/>
    <w:rsid w:val="004B28E6"/>
    <w:rsid w:val="004B3142"/>
    <w:rsid w:val="004B3B69"/>
    <w:rsid w:val="004B647B"/>
    <w:rsid w:val="004B7ED9"/>
    <w:rsid w:val="004C3226"/>
    <w:rsid w:val="004D5407"/>
    <w:rsid w:val="004D570E"/>
    <w:rsid w:val="004D65D6"/>
    <w:rsid w:val="004D6C63"/>
    <w:rsid w:val="004E1041"/>
    <w:rsid w:val="004E12EB"/>
    <w:rsid w:val="004E2E96"/>
    <w:rsid w:val="004E392D"/>
    <w:rsid w:val="004E3DA1"/>
    <w:rsid w:val="004E4EF3"/>
    <w:rsid w:val="004E5128"/>
    <w:rsid w:val="004E56B9"/>
    <w:rsid w:val="004E61EB"/>
    <w:rsid w:val="004E762D"/>
    <w:rsid w:val="004F6242"/>
    <w:rsid w:val="004F631F"/>
    <w:rsid w:val="004F7A51"/>
    <w:rsid w:val="005030B7"/>
    <w:rsid w:val="00514028"/>
    <w:rsid w:val="00515F40"/>
    <w:rsid w:val="005320B2"/>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2D91"/>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60061B"/>
    <w:rsid w:val="00601506"/>
    <w:rsid w:val="00605CA6"/>
    <w:rsid w:val="0060608D"/>
    <w:rsid w:val="006134E6"/>
    <w:rsid w:val="006171F5"/>
    <w:rsid w:val="006177AE"/>
    <w:rsid w:val="006247D0"/>
    <w:rsid w:val="00632413"/>
    <w:rsid w:val="00633EA0"/>
    <w:rsid w:val="00637320"/>
    <w:rsid w:val="006473CB"/>
    <w:rsid w:val="00653C3C"/>
    <w:rsid w:val="00660EC7"/>
    <w:rsid w:val="00662320"/>
    <w:rsid w:val="00662733"/>
    <w:rsid w:val="006648F4"/>
    <w:rsid w:val="006670AF"/>
    <w:rsid w:val="00671514"/>
    <w:rsid w:val="00673073"/>
    <w:rsid w:val="00676947"/>
    <w:rsid w:val="00677409"/>
    <w:rsid w:val="0067775F"/>
    <w:rsid w:val="0068144C"/>
    <w:rsid w:val="00683CB6"/>
    <w:rsid w:val="00686E14"/>
    <w:rsid w:val="00692CE6"/>
    <w:rsid w:val="00697139"/>
    <w:rsid w:val="006B1932"/>
    <w:rsid w:val="006B2AA1"/>
    <w:rsid w:val="006B4AFB"/>
    <w:rsid w:val="006C0D31"/>
    <w:rsid w:val="006C3EE2"/>
    <w:rsid w:val="006D0994"/>
    <w:rsid w:val="006D57DD"/>
    <w:rsid w:val="006D5F29"/>
    <w:rsid w:val="006D7614"/>
    <w:rsid w:val="006D7FAA"/>
    <w:rsid w:val="006F301D"/>
    <w:rsid w:val="006F3CF4"/>
    <w:rsid w:val="006F713C"/>
    <w:rsid w:val="00700441"/>
    <w:rsid w:val="00705C1F"/>
    <w:rsid w:val="00706931"/>
    <w:rsid w:val="007112A8"/>
    <w:rsid w:val="00713108"/>
    <w:rsid w:val="00721D83"/>
    <w:rsid w:val="00722743"/>
    <w:rsid w:val="007252F6"/>
    <w:rsid w:val="00725E6A"/>
    <w:rsid w:val="007263CE"/>
    <w:rsid w:val="00732178"/>
    <w:rsid w:val="00733DA3"/>
    <w:rsid w:val="00740EBD"/>
    <w:rsid w:val="00741BDB"/>
    <w:rsid w:val="00742266"/>
    <w:rsid w:val="00743E38"/>
    <w:rsid w:val="00745EB9"/>
    <w:rsid w:val="00745FC0"/>
    <w:rsid w:val="00750E60"/>
    <w:rsid w:val="00754676"/>
    <w:rsid w:val="00756FA9"/>
    <w:rsid w:val="0075702B"/>
    <w:rsid w:val="00762F7D"/>
    <w:rsid w:val="00766D4C"/>
    <w:rsid w:val="00767A42"/>
    <w:rsid w:val="00770D7F"/>
    <w:rsid w:val="007741CF"/>
    <w:rsid w:val="00774B16"/>
    <w:rsid w:val="00784E64"/>
    <w:rsid w:val="007903FB"/>
    <w:rsid w:val="0079434C"/>
    <w:rsid w:val="00796C58"/>
    <w:rsid w:val="007A0186"/>
    <w:rsid w:val="007B206B"/>
    <w:rsid w:val="007C6594"/>
    <w:rsid w:val="007D2B16"/>
    <w:rsid w:val="007D2E46"/>
    <w:rsid w:val="007D4AE3"/>
    <w:rsid w:val="007D70BD"/>
    <w:rsid w:val="007E1AF6"/>
    <w:rsid w:val="007E48E3"/>
    <w:rsid w:val="007F0612"/>
    <w:rsid w:val="007F246D"/>
    <w:rsid w:val="007F3E32"/>
    <w:rsid w:val="007F4FA5"/>
    <w:rsid w:val="00802FEE"/>
    <w:rsid w:val="00804BBD"/>
    <w:rsid w:val="00810E7C"/>
    <w:rsid w:val="008120A1"/>
    <w:rsid w:val="008122AF"/>
    <w:rsid w:val="00812770"/>
    <w:rsid w:val="00817F3E"/>
    <w:rsid w:val="00820F22"/>
    <w:rsid w:val="00821554"/>
    <w:rsid w:val="00831353"/>
    <w:rsid w:val="008315BF"/>
    <w:rsid w:val="00835014"/>
    <w:rsid w:val="008411D4"/>
    <w:rsid w:val="0084129C"/>
    <w:rsid w:val="00842BF6"/>
    <w:rsid w:val="008467AB"/>
    <w:rsid w:val="008525D8"/>
    <w:rsid w:val="008576EC"/>
    <w:rsid w:val="008620EF"/>
    <w:rsid w:val="00863C2F"/>
    <w:rsid w:val="008644B7"/>
    <w:rsid w:val="00874D98"/>
    <w:rsid w:val="00881365"/>
    <w:rsid w:val="008813B4"/>
    <w:rsid w:val="008825AA"/>
    <w:rsid w:val="00882D7C"/>
    <w:rsid w:val="0088567F"/>
    <w:rsid w:val="00887621"/>
    <w:rsid w:val="008878C5"/>
    <w:rsid w:val="00891541"/>
    <w:rsid w:val="00895AA0"/>
    <w:rsid w:val="00896B75"/>
    <w:rsid w:val="008A2D3B"/>
    <w:rsid w:val="008A7DB2"/>
    <w:rsid w:val="008B50B8"/>
    <w:rsid w:val="008B7DE8"/>
    <w:rsid w:val="008C7F51"/>
    <w:rsid w:val="008D01FA"/>
    <w:rsid w:val="008D26FA"/>
    <w:rsid w:val="008E3A33"/>
    <w:rsid w:val="008E7A7D"/>
    <w:rsid w:val="008F1516"/>
    <w:rsid w:val="008F28E4"/>
    <w:rsid w:val="008F349A"/>
    <w:rsid w:val="008F408A"/>
    <w:rsid w:val="008F7D23"/>
    <w:rsid w:val="00904E78"/>
    <w:rsid w:val="009061A2"/>
    <w:rsid w:val="00907EC0"/>
    <w:rsid w:val="009136C8"/>
    <w:rsid w:val="00914487"/>
    <w:rsid w:val="00921D83"/>
    <w:rsid w:val="00923806"/>
    <w:rsid w:val="009239AD"/>
    <w:rsid w:val="0092732C"/>
    <w:rsid w:val="00967070"/>
    <w:rsid w:val="00967392"/>
    <w:rsid w:val="009743E4"/>
    <w:rsid w:val="00976BA3"/>
    <w:rsid w:val="0098183D"/>
    <w:rsid w:val="00983FF3"/>
    <w:rsid w:val="00984565"/>
    <w:rsid w:val="00994A70"/>
    <w:rsid w:val="009A1B72"/>
    <w:rsid w:val="009A3505"/>
    <w:rsid w:val="009A7F19"/>
    <w:rsid w:val="009B0F25"/>
    <w:rsid w:val="009B4AD3"/>
    <w:rsid w:val="009B5511"/>
    <w:rsid w:val="009B68F1"/>
    <w:rsid w:val="009C15A3"/>
    <w:rsid w:val="009C3C61"/>
    <w:rsid w:val="009C6475"/>
    <w:rsid w:val="009D020C"/>
    <w:rsid w:val="009D12F5"/>
    <w:rsid w:val="009D4963"/>
    <w:rsid w:val="009D52C2"/>
    <w:rsid w:val="009D590F"/>
    <w:rsid w:val="009D5AA4"/>
    <w:rsid w:val="009E0971"/>
    <w:rsid w:val="009E63AA"/>
    <w:rsid w:val="009E7FF7"/>
    <w:rsid w:val="009F1EFA"/>
    <w:rsid w:val="009F2194"/>
    <w:rsid w:val="009F2306"/>
    <w:rsid w:val="009F437F"/>
    <w:rsid w:val="009F49C0"/>
    <w:rsid w:val="00A014A8"/>
    <w:rsid w:val="00A01C8B"/>
    <w:rsid w:val="00A0405B"/>
    <w:rsid w:val="00A1254C"/>
    <w:rsid w:val="00A13C03"/>
    <w:rsid w:val="00A26305"/>
    <w:rsid w:val="00A27145"/>
    <w:rsid w:val="00A36749"/>
    <w:rsid w:val="00A42C56"/>
    <w:rsid w:val="00A434E4"/>
    <w:rsid w:val="00A44DD3"/>
    <w:rsid w:val="00A44FE1"/>
    <w:rsid w:val="00A45E01"/>
    <w:rsid w:val="00A45F7C"/>
    <w:rsid w:val="00A50178"/>
    <w:rsid w:val="00A546E9"/>
    <w:rsid w:val="00A55CA7"/>
    <w:rsid w:val="00A639D9"/>
    <w:rsid w:val="00A65EAC"/>
    <w:rsid w:val="00A70848"/>
    <w:rsid w:val="00A743DD"/>
    <w:rsid w:val="00A748E8"/>
    <w:rsid w:val="00A75881"/>
    <w:rsid w:val="00A803FA"/>
    <w:rsid w:val="00A80665"/>
    <w:rsid w:val="00A83A2B"/>
    <w:rsid w:val="00A83DD7"/>
    <w:rsid w:val="00A85EAE"/>
    <w:rsid w:val="00A9393F"/>
    <w:rsid w:val="00A94356"/>
    <w:rsid w:val="00A94822"/>
    <w:rsid w:val="00AA093C"/>
    <w:rsid w:val="00AA10FB"/>
    <w:rsid w:val="00AA37D9"/>
    <w:rsid w:val="00AA4325"/>
    <w:rsid w:val="00AB15C8"/>
    <w:rsid w:val="00AB3416"/>
    <w:rsid w:val="00AC304B"/>
    <w:rsid w:val="00AC663B"/>
    <w:rsid w:val="00AD0432"/>
    <w:rsid w:val="00AD1804"/>
    <w:rsid w:val="00AD2F4C"/>
    <w:rsid w:val="00AD4005"/>
    <w:rsid w:val="00AD55D4"/>
    <w:rsid w:val="00AE256F"/>
    <w:rsid w:val="00AE36AC"/>
    <w:rsid w:val="00AF5460"/>
    <w:rsid w:val="00B138CE"/>
    <w:rsid w:val="00B16C2F"/>
    <w:rsid w:val="00B22EA2"/>
    <w:rsid w:val="00B23805"/>
    <w:rsid w:val="00B26F50"/>
    <w:rsid w:val="00B2789C"/>
    <w:rsid w:val="00B32B5E"/>
    <w:rsid w:val="00B3626E"/>
    <w:rsid w:val="00B3709B"/>
    <w:rsid w:val="00B375CD"/>
    <w:rsid w:val="00B4047A"/>
    <w:rsid w:val="00B4251B"/>
    <w:rsid w:val="00B428FD"/>
    <w:rsid w:val="00B46209"/>
    <w:rsid w:val="00B5068F"/>
    <w:rsid w:val="00B5114E"/>
    <w:rsid w:val="00B52F67"/>
    <w:rsid w:val="00B5329B"/>
    <w:rsid w:val="00B532CA"/>
    <w:rsid w:val="00B54406"/>
    <w:rsid w:val="00B5619D"/>
    <w:rsid w:val="00B60812"/>
    <w:rsid w:val="00B61F91"/>
    <w:rsid w:val="00B7258B"/>
    <w:rsid w:val="00B75A08"/>
    <w:rsid w:val="00B81EF7"/>
    <w:rsid w:val="00B86932"/>
    <w:rsid w:val="00B9048E"/>
    <w:rsid w:val="00B915EA"/>
    <w:rsid w:val="00B94D86"/>
    <w:rsid w:val="00BA0D52"/>
    <w:rsid w:val="00BA5580"/>
    <w:rsid w:val="00BA58F4"/>
    <w:rsid w:val="00BB22D0"/>
    <w:rsid w:val="00BB249D"/>
    <w:rsid w:val="00BB31D9"/>
    <w:rsid w:val="00BC04DF"/>
    <w:rsid w:val="00BC29F4"/>
    <w:rsid w:val="00BC4363"/>
    <w:rsid w:val="00BD3C54"/>
    <w:rsid w:val="00BD5A5C"/>
    <w:rsid w:val="00BD63AB"/>
    <w:rsid w:val="00BE5648"/>
    <w:rsid w:val="00BF39CF"/>
    <w:rsid w:val="00C00B09"/>
    <w:rsid w:val="00C06DEC"/>
    <w:rsid w:val="00C10ADD"/>
    <w:rsid w:val="00C12C57"/>
    <w:rsid w:val="00C138C9"/>
    <w:rsid w:val="00C14677"/>
    <w:rsid w:val="00C33036"/>
    <w:rsid w:val="00C33EF0"/>
    <w:rsid w:val="00C33F2E"/>
    <w:rsid w:val="00C35391"/>
    <w:rsid w:val="00C4210F"/>
    <w:rsid w:val="00C436E7"/>
    <w:rsid w:val="00C471DB"/>
    <w:rsid w:val="00C47BD1"/>
    <w:rsid w:val="00C520C1"/>
    <w:rsid w:val="00C53487"/>
    <w:rsid w:val="00C54655"/>
    <w:rsid w:val="00C635BB"/>
    <w:rsid w:val="00C706AA"/>
    <w:rsid w:val="00C7284A"/>
    <w:rsid w:val="00C7554E"/>
    <w:rsid w:val="00C75580"/>
    <w:rsid w:val="00C77122"/>
    <w:rsid w:val="00C77D37"/>
    <w:rsid w:val="00C819E8"/>
    <w:rsid w:val="00C81E3B"/>
    <w:rsid w:val="00C82067"/>
    <w:rsid w:val="00C836BB"/>
    <w:rsid w:val="00C845F1"/>
    <w:rsid w:val="00C85530"/>
    <w:rsid w:val="00C8761A"/>
    <w:rsid w:val="00C944A2"/>
    <w:rsid w:val="00C94793"/>
    <w:rsid w:val="00C95029"/>
    <w:rsid w:val="00C97BD5"/>
    <w:rsid w:val="00CA276A"/>
    <w:rsid w:val="00CA49ED"/>
    <w:rsid w:val="00CA5FBA"/>
    <w:rsid w:val="00CA7AED"/>
    <w:rsid w:val="00CB30C2"/>
    <w:rsid w:val="00CB694A"/>
    <w:rsid w:val="00CC1F42"/>
    <w:rsid w:val="00CC3557"/>
    <w:rsid w:val="00CC471D"/>
    <w:rsid w:val="00CD0569"/>
    <w:rsid w:val="00CD17F0"/>
    <w:rsid w:val="00CD3ECC"/>
    <w:rsid w:val="00CD555F"/>
    <w:rsid w:val="00CD61A2"/>
    <w:rsid w:val="00CE2111"/>
    <w:rsid w:val="00CE40B2"/>
    <w:rsid w:val="00CF026D"/>
    <w:rsid w:val="00CF47E8"/>
    <w:rsid w:val="00D003C1"/>
    <w:rsid w:val="00D026E2"/>
    <w:rsid w:val="00D03B3B"/>
    <w:rsid w:val="00D03F51"/>
    <w:rsid w:val="00D059C3"/>
    <w:rsid w:val="00D14295"/>
    <w:rsid w:val="00D156C4"/>
    <w:rsid w:val="00D315D2"/>
    <w:rsid w:val="00D31C1B"/>
    <w:rsid w:val="00D327B6"/>
    <w:rsid w:val="00D34292"/>
    <w:rsid w:val="00D34325"/>
    <w:rsid w:val="00D3450A"/>
    <w:rsid w:val="00D345FB"/>
    <w:rsid w:val="00D418FD"/>
    <w:rsid w:val="00D46891"/>
    <w:rsid w:val="00D47B38"/>
    <w:rsid w:val="00D514D3"/>
    <w:rsid w:val="00D5343A"/>
    <w:rsid w:val="00D56BFD"/>
    <w:rsid w:val="00D56E44"/>
    <w:rsid w:val="00D60A2C"/>
    <w:rsid w:val="00D60FF6"/>
    <w:rsid w:val="00D627A1"/>
    <w:rsid w:val="00D63164"/>
    <w:rsid w:val="00D65EA9"/>
    <w:rsid w:val="00D665C5"/>
    <w:rsid w:val="00D70844"/>
    <w:rsid w:val="00D70AEA"/>
    <w:rsid w:val="00D74239"/>
    <w:rsid w:val="00D75A3B"/>
    <w:rsid w:val="00D75DBA"/>
    <w:rsid w:val="00D82EA5"/>
    <w:rsid w:val="00D831CC"/>
    <w:rsid w:val="00D863E6"/>
    <w:rsid w:val="00D9209D"/>
    <w:rsid w:val="00D926C0"/>
    <w:rsid w:val="00DA6A3F"/>
    <w:rsid w:val="00DB3310"/>
    <w:rsid w:val="00DB440A"/>
    <w:rsid w:val="00DB4992"/>
    <w:rsid w:val="00DB530B"/>
    <w:rsid w:val="00DB5466"/>
    <w:rsid w:val="00DC6B76"/>
    <w:rsid w:val="00DD0B75"/>
    <w:rsid w:val="00DD249A"/>
    <w:rsid w:val="00DD38E7"/>
    <w:rsid w:val="00DD63DD"/>
    <w:rsid w:val="00DD7A07"/>
    <w:rsid w:val="00DE0371"/>
    <w:rsid w:val="00DE34D8"/>
    <w:rsid w:val="00DE3EA7"/>
    <w:rsid w:val="00DE3FF5"/>
    <w:rsid w:val="00DE512F"/>
    <w:rsid w:val="00DF713F"/>
    <w:rsid w:val="00E013A2"/>
    <w:rsid w:val="00E11DD0"/>
    <w:rsid w:val="00E2100F"/>
    <w:rsid w:val="00E21109"/>
    <w:rsid w:val="00E251CB"/>
    <w:rsid w:val="00E25AFB"/>
    <w:rsid w:val="00E25F9D"/>
    <w:rsid w:val="00E300C9"/>
    <w:rsid w:val="00E3053B"/>
    <w:rsid w:val="00E30E76"/>
    <w:rsid w:val="00E3510C"/>
    <w:rsid w:val="00E35D11"/>
    <w:rsid w:val="00E37940"/>
    <w:rsid w:val="00E4245D"/>
    <w:rsid w:val="00E45BCB"/>
    <w:rsid w:val="00E503EC"/>
    <w:rsid w:val="00E52A4C"/>
    <w:rsid w:val="00E57CB1"/>
    <w:rsid w:val="00E739CC"/>
    <w:rsid w:val="00E75420"/>
    <w:rsid w:val="00E77441"/>
    <w:rsid w:val="00E93481"/>
    <w:rsid w:val="00E96ED7"/>
    <w:rsid w:val="00E97B5F"/>
    <w:rsid w:val="00EA521B"/>
    <w:rsid w:val="00EA5A26"/>
    <w:rsid w:val="00EB2DFC"/>
    <w:rsid w:val="00EB54A9"/>
    <w:rsid w:val="00ED2567"/>
    <w:rsid w:val="00ED45A1"/>
    <w:rsid w:val="00EE0147"/>
    <w:rsid w:val="00EE247A"/>
    <w:rsid w:val="00EE270D"/>
    <w:rsid w:val="00EE3E08"/>
    <w:rsid w:val="00EF2C8A"/>
    <w:rsid w:val="00EF641D"/>
    <w:rsid w:val="00F02020"/>
    <w:rsid w:val="00F0396D"/>
    <w:rsid w:val="00F040B8"/>
    <w:rsid w:val="00F04E6B"/>
    <w:rsid w:val="00F16334"/>
    <w:rsid w:val="00F27A0B"/>
    <w:rsid w:val="00F32019"/>
    <w:rsid w:val="00F4050E"/>
    <w:rsid w:val="00F42DF6"/>
    <w:rsid w:val="00F42EB0"/>
    <w:rsid w:val="00F50687"/>
    <w:rsid w:val="00F610A9"/>
    <w:rsid w:val="00F61850"/>
    <w:rsid w:val="00F65264"/>
    <w:rsid w:val="00F67E3D"/>
    <w:rsid w:val="00F721F6"/>
    <w:rsid w:val="00F7385B"/>
    <w:rsid w:val="00F74F02"/>
    <w:rsid w:val="00F80BF9"/>
    <w:rsid w:val="00F80CCB"/>
    <w:rsid w:val="00F81012"/>
    <w:rsid w:val="00F909B3"/>
    <w:rsid w:val="00F93123"/>
    <w:rsid w:val="00F97121"/>
    <w:rsid w:val="00FA0A62"/>
    <w:rsid w:val="00FA21A0"/>
    <w:rsid w:val="00FB04AD"/>
    <w:rsid w:val="00FB42E8"/>
    <w:rsid w:val="00FC142C"/>
    <w:rsid w:val="00FC1BAC"/>
    <w:rsid w:val="00FC6FD5"/>
    <w:rsid w:val="00FD06F8"/>
    <w:rsid w:val="00FD144F"/>
    <w:rsid w:val="00FD2A95"/>
    <w:rsid w:val="00FD3110"/>
    <w:rsid w:val="00FD5BC6"/>
    <w:rsid w:val="00FE3739"/>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docId w15:val="{78C03E0D-D91F-49DD-B710-BE3D81E30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6670AF"/>
    <w:pPr>
      <w:keepNext/>
      <w:keepLines/>
      <w:numPr>
        <w:numId w:val="1"/>
      </w:numPr>
      <w:spacing w:before="240"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6670AF"/>
    <w:pPr>
      <w:keepNext/>
      <w:keepLines/>
      <w:numPr>
        <w:ilvl w:val="1"/>
        <w:numId w:val="1"/>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6670AF"/>
    <w:pPr>
      <w:keepNext/>
      <w:keepLines/>
      <w:numPr>
        <w:ilvl w:val="2"/>
        <w:numId w:val="1"/>
      </w:numPr>
      <w:spacing w:before="40" w:after="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6670AF"/>
    <w:pPr>
      <w:keepNext/>
      <w:keepLines/>
      <w:numPr>
        <w:ilvl w:val="3"/>
        <w:numId w:val="1"/>
      </w:numPr>
      <w:spacing w:before="40" w:after="0"/>
      <w:outlineLvl w:val="3"/>
    </w:pPr>
    <w:rPr>
      <w:rFonts w:eastAsiaTheme="majorEastAsia" w:cstheme="majorBidi"/>
      <w:i/>
      <w:iCs/>
    </w:rPr>
  </w:style>
  <w:style w:type="paragraph" w:styleId="berschrift5">
    <w:name w:val="heading 5"/>
    <w:basedOn w:val="Standard"/>
    <w:next w:val="Standard"/>
    <w:link w:val="berschrift5Zchn"/>
    <w:uiPriority w:val="9"/>
    <w:unhideWhenUsed/>
    <w:qFormat/>
    <w:rsid w:val="006670AF"/>
    <w:pPr>
      <w:keepNext/>
      <w:keepLines/>
      <w:numPr>
        <w:ilvl w:val="4"/>
        <w:numId w:val="1"/>
      </w:numPr>
      <w:spacing w:before="40" w:after="0"/>
      <w:outlineLvl w:val="4"/>
    </w:pPr>
    <w:rPr>
      <w:rFonts w:eastAsiaTheme="majorEastAsia" w:cstheme="majorBidi"/>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6670AF"/>
    <w:rPr>
      <w:rFonts w:ascii="Arial" w:eastAsiaTheme="majorEastAsia" w:hAnsi="Arial" w:cstheme="majorBidi"/>
      <w:sz w:val="32"/>
      <w:szCs w:val="32"/>
    </w:rPr>
  </w:style>
  <w:style w:type="character" w:customStyle="1" w:styleId="berschrift2Zchn">
    <w:name w:val="Überschrift 2 Zchn"/>
    <w:basedOn w:val="Absatz-Standardschriftart"/>
    <w:link w:val="berschrift2"/>
    <w:uiPriority w:val="9"/>
    <w:rsid w:val="006670AF"/>
    <w:rPr>
      <w:rFonts w:ascii="Arial" w:eastAsiaTheme="majorEastAsia" w:hAnsi="Arial" w:cstheme="majorBidi"/>
      <w:sz w:val="26"/>
      <w:szCs w:val="26"/>
    </w:rPr>
  </w:style>
  <w:style w:type="character" w:customStyle="1" w:styleId="berschrift3Zchn">
    <w:name w:val="Überschrift 3 Zchn"/>
    <w:basedOn w:val="Absatz-Standardschriftart"/>
    <w:link w:val="berschrift3"/>
    <w:uiPriority w:val="9"/>
    <w:rsid w:val="006670AF"/>
    <w:rPr>
      <w:rFonts w:ascii="Arial" w:eastAsiaTheme="majorEastAsia" w:hAnsi="Arial" w:cstheme="majorBidi"/>
      <w:sz w:val="24"/>
      <w:szCs w:val="24"/>
    </w:rPr>
  </w:style>
  <w:style w:type="character" w:customStyle="1" w:styleId="berschrift4Zchn">
    <w:name w:val="Überschrift 4 Zchn"/>
    <w:basedOn w:val="Absatz-Standardschriftart"/>
    <w:link w:val="berschrift4"/>
    <w:uiPriority w:val="9"/>
    <w:rsid w:val="006670AF"/>
    <w:rPr>
      <w:rFonts w:ascii="Arial" w:eastAsiaTheme="majorEastAsia" w:hAnsi="Arial" w:cstheme="majorBidi"/>
      <w:i/>
      <w:iCs/>
    </w:rPr>
  </w:style>
  <w:style w:type="character" w:customStyle="1" w:styleId="berschrift5Zchn">
    <w:name w:val="Überschrift 5 Zchn"/>
    <w:basedOn w:val="Absatz-Standardschriftart"/>
    <w:link w:val="berschrift5"/>
    <w:uiPriority w:val="9"/>
    <w:rsid w:val="006670AF"/>
    <w:rPr>
      <w:rFonts w:ascii="Arial" w:eastAsiaTheme="majorEastAsia" w:hAnsi="Arial" w:cstheme="majorBidi"/>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customStyle="1" w:styleId="EinfacheTabelle11">
    <w:name w:val="Einfache Tabelle 1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0187">
      <w:bodyDiv w:val="1"/>
      <w:marLeft w:val="0"/>
      <w:marRight w:val="0"/>
      <w:marTop w:val="0"/>
      <w:marBottom w:val="0"/>
      <w:divBdr>
        <w:top w:val="none" w:sz="0" w:space="0" w:color="auto"/>
        <w:left w:val="none" w:sz="0" w:space="0" w:color="auto"/>
        <w:bottom w:val="none" w:sz="0" w:space="0" w:color="auto"/>
        <w:right w:val="none" w:sz="0" w:space="0" w:color="auto"/>
      </w:divBdr>
    </w:div>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38471743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38441421">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72167958">
      <w:bodyDiv w:val="1"/>
      <w:marLeft w:val="0"/>
      <w:marRight w:val="0"/>
      <w:marTop w:val="0"/>
      <w:marBottom w:val="0"/>
      <w:divBdr>
        <w:top w:val="none" w:sz="0" w:space="0" w:color="auto"/>
        <w:left w:val="none" w:sz="0" w:space="0" w:color="auto"/>
        <w:bottom w:val="none" w:sz="0" w:space="0" w:color="auto"/>
        <w:right w:val="none" w:sz="0" w:space="0" w:color="auto"/>
      </w:divBdr>
      <w:divsChild>
        <w:div w:id="1810050210">
          <w:marLeft w:val="0"/>
          <w:marRight w:val="0"/>
          <w:marTop w:val="0"/>
          <w:marBottom w:val="0"/>
          <w:divBdr>
            <w:top w:val="none" w:sz="0" w:space="0" w:color="auto"/>
            <w:left w:val="none" w:sz="0" w:space="0" w:color="auto"/>
            <w:bottom w:val="none" w:sz="0" w:space="0" w:color="auto"/>
            <w:right w:val="none" w:sz="0" w:space="0" w:color="auto"/>
          </w:divBdr>
        </w:div>
      </w:divsChild>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1923100157">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 w:id="2107117147">
      <w:bodyDiv w:val="1"/>
      <w:marLeft w:val="0"/>
      <w:marRight w:val="0"/>
      <w:marTop w:val="0"/>
      <w:marBottom w:val="0"/>
      <w:divBdr>
        <w:top w:val="none" w:sz="0" w:space="0" w:color="auto"/>
        <w:left w:val="none" w:sz="0" w:space="0" w:color="auto"/>
        <w:bottom w:val="none" w:sz="0" w:space="0" w:color="auto"/>
        <w:right w:val="none" w:sz="0" w:space="0" w:color="auto"/>
      </w:divBdr>
      <w:divsChild>
        <w:div w:id="567228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B18DD499F655410D84B25DFFBBE7E929"/>
        <w:category>
          <w:name w:val="Allgemein"/>
          <w:gallery w:val="placeholder"/>
        </w:category>
        <w:types>
          <w:type w:val="bbPlcHdr"/>
        </w:types>
        <w:behaviors>
          <w:behavior w:val="content"/>
        </w:behaviors>
        <w:guid w:val="{CD7E27E7-7C9D-4B5E-9CC9-1C611AC44679}"/>
      </w:docPartPr>
      <w:docPartBody>
        <w:p w:rsidR="00000000" w:rsidRDefault="0055478C" w:rsidP="0055478C">
          <w:pPr>
            <w:pStyle w:val="B18DD499F655410D84B25DFFBBE7E929"/>
          </w:pPr>
          <w:r w:rsidRPr="00A30CCC">
            <w:rPr>
              <w:rStyle w:val="Platzhaltertext"/>
            </w:rPr>
            <w:t>Klicken oder tippen Sie hier, um Text einzugeben.</w:t>
          </w:r>
        </w:p>
      </w:docPartBody>
    </w:docPart>
    <w:docPart>
      <w:docPartPr>
        <w:name w:val="3D8F0E964C464924A5BC8A581877DD21"/>
        <w:category>
          <w:name w:val="Allgemein"/>
          <w:gallery w:val="placeholder"/>
        </w:category>
        <w:types>
          <w:type w:val="bbPlcHdr"/>
        </w:types>
        <w:behaviors>
          <w:behavior w:val="content"/>
        </w:behaviors>
        <w:guid w:val="{170D322E-E6B3-4688-811D-CDD0356E4993}"/>
      </w:docPartPr>
      <w:docPartBody>
        <w:p w:rsidR="00000000" w:rsidRDefault="0055478C" w:rsidP="0055478C">
          <w:pPr>
            <w:pStyle w:val="3D8F0E964C464924A5BC8A581877DD21"/>
          </w:pPr>
          <w:r w:rsidRPr="00A30CCC">
            <w:rPr>
              <w:rStyle w:val="Platzhaltertext"/>
            </w:rPr>
            <w:t>Klicken oder tippen Sie hier, um Text einzugeben.</w:t>
          </w:r>
        </w:p>
      </w:docPartBody>
    </w:docPart>
    <w:docPart>
      <w:docPartPr>
        <w:name w:val="30EBBE702DE1487F97EE33EF0515D96F"/>
        <w:category>
          <w:name w:val="Allgemein"/>
          <w:gallery w:val="placeholder"/>
        </w:category>
        <w:types>
          <w:type w:val="bbPlcHdr"/>
        </w:types>
        <w:behaviors>
          <w:behavior w:val="content"/>
        </w:behaviors>
        <w:guid w:val="{FE968D1D-7FFC-4970-8AF7-EE8B262C82AA}"/>
      </w:docPartPr>
      <w:docPartBody>
        <w:p w:rsidR="00000000" w:rsidRDefault="0055478C" w:rsidP="0055478C">
          <w:pPr>
            <w:pStyle w:val="30EBBE702DE1487F97EE33EF0515D96F"/>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6A6C"/>
    <w:rsid w:val="00045B17"/>
    <w:rsid w:val="00291164"/>
    <w:rsid w:val="00391058"/>
    <w:rsid w:val="0055478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5478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 w:type="paragraph" w:customStyle="1" w:styleId="B18DD499F655410D84B25DFFBBE7E929">
    <w:name w:val="B18DD499F655410D84B25DFFBBE7E929"/>
    <w:rsid w:val="0055478C"/>
  </w:style>
  <w:style w:type="paragraph" w:customStyle="1" w:styleId="3D8F0E964C464924A5BC8A581877DD21">
    <w:name w:val="3D8F0E964C464924A5BC8A581877DD21"/>
    <w:rsid w:val="0055478C"/>
  </w:style>
  <w:style w:type="paragraph" w:customStyle="1" w:styleId="30EBBE702DE1487F97EE33EF0515D96F">
    <w:name w:val="30EBBE702DE1487F97EE33EF0515D96F"/>
    <w:rsid w:val="005547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67521-01E1-4AC7-A343-4B41371CD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59772</Words>
  <Characters>376564</Characters>
  <Application>Microsoft Office Word</Application>
  <DocSecurity>0</DocSecurity>
  <Lines>3138</Lines>
  <Paragraphs>87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43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Luber</dc:creator>
  <cp:lastModifiedBy>M Luber</cp:lastModifiedBy>
  <cp:revision>23</cp:revision>
  <cp:lastPrinted>2018-08-29T22:26:00Z</cp:lastPrinted>
  <dcterms:created xsi:type="dcterms:W3CDTF">2018-08-29T13:00:00Z</dcterms:created>
  <dcterms:modified xsi:type="dcterms:W3CDTF">2018-08-29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 Winton Stock Market Challenge</vt:lpwstr>
  </property>
  <property fmtid="{D5CDD505-2E9C-101B-9397-08002B2CF9AE}" pid="3" name="CitaviDocumentProperty_0">
    <vt:lpwstr>dd40b498-dd96-4c8b-9a97-3f40560c6f42</vt:lpwstr>
  </property>
  <property fmtid="{D5CDD505-2E9C-101B-9397-08002B2CF9AE}" pid="4" name="CitaviDocumentProperty_8">
    <vt:lpwstr>CloudProjectKey=l0wxlw0hfinr2a46asrgg0wrkou2cobcimbh2y0xwwj0rd; ProjectName=The Winton Stock Market Challenge</vt:lpwstr>
  </property>
  <property fmtid="{D5CDD505-2E9C-101B-9397-08002B2CF9AE}" pid="5" name="CitaviDocumentProperty_6">
    <vt:lpwstr>True</vt:lpwstr>
  </property>
  <property fmtid="{D5CDD505-2E9C-101B-9397-08002B2CF9AE}" pid="6" name="CitaviDocumentProperty_1">
    <vt:lpwstr>6.1.0.0</vt:lpwstr>
  </property>
</Properties>
</file>